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304ADF6" w14:textId="4C3D285F" w:rsidR="00E832B0" w:rsidRPr="00E25900" w:rsidRDefault="00E832B0" w:rsidP="00E832B0">
      <w:pPr>
        <w:rPr>
          <w:b/>
        </w:rPr>
      </w:pPr>
      <w:r w:rsidRPr="00E832B0">
        <w:rPr>
          <w:rFonts w:ascii="Times New Roman" w:eastAsia="Times New Roman" w:hAnsi="Times New Roman" w:cs="Times New Roman"/>
          <w:b/>
          <w:noProof/>
          <w:sz w:val="36"/>
          <w:szCs w:val="36"/>
          <w:lang w:eastAsia="es-ES_tradnl"/>
        </w:rPr>
        <w:t>Influence of schematic functioning on emotional stress and cognition: a scoping review</w:t>
      </w:r>
    </w:p>
    <w:p w14:paraId="05927409" w14:textId="77777777" w:rsidR="00E832B0" w:rsidRPr="009E37BF" w:rsidRDefault="00E832B0" w:rsidP="00E832B0">
      <w:pPr>
        <w:rPr>
          <w:i/>
          <w:sz w:val="28"/>
          <w:szCs w:val="28"/>
        </w:rPr>
      </w:pPr>
    </w:p>
    <w:p w14:paraId="5E7A438D" w14:textId="77777777" w:rsidR="00E832B0" w:rsidRPr="009E37BF" w:rsidRDefault="00E832B0" w:rsidP="00E832B0">
      <w:pPr>
        <w:rPr>
          <w:rFonts w:ascii="Times" w:hAnsi="Times"/>
          <w:i/>
          <w:sz w:val="28"/>
          <w:szCs w:val="28"/>
        </w:rPr>
      </w:pPr>
      <w:r w:rsidRPr="00E25900">
        <w:rPr>
          <w:noProof/>
          <w:lang w:val="es-ES" w:eastAsia="es-ES"/>
        </w:rPr>
        <mc:AlternateContent>
          <mc:Choice Requires="wps">
            <w:drawing>
              <wp:anchor distT="4294967295" distB="4294967295" distL="114300" distR="114300" simplePos="0" relativeHeight="251659264" behindDoc="0" locked="0" layoutInCell="1" allowOverlap="1" wp14:anchorId="3A88B6D3" wp14:editId="29DA8DF4">
                <wp:simplePos x="0" y="0"/>
                <wp:positionH relativeFrom="column">
                  <wp:posOffset>0</wp:posOffset>
                </wp:positionH>
                <wp:positionV relativeFrom="paragraph">
                  <wp:posOffset>66674</wp:posOffset>
                </wp:positionV>
                <wp:extent cx="6172200" cy="0"/>
                <wp:effectExtent l="0" t="0" r="19050" b="1905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172200" cy="0"/>
                        </a:xfrm>
                        <a:prstGeom prst="line">
                          <a:avLst/>
                        </a:prstGeom>
                        <a:noFill/>
                        <a:ln w="25400" cap="flat" cmpd="sng" algn="ctr">
                          <a:solidFill>
                            <a:sysClr val="windowText" lastClr="000000"/>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38B87E58" id="Straight Connector 8" o:spid="_x0000_s1026"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5.25pt" to="486pt,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" strokecolor="windowText" strokeweight="2pt">
                <o:lock v:ext="edit" shapetype="f"/>
              </v:line>
            </w:pict>
          </mc:Fallback>
        </mc:AlternateContent>
      </w:r>
    </w:p>
    <w:p w14:paraId="724CA864" w14:textId="77777777" w:rsidR="00E832B0" w:rsidRPr="00E25900" w:rsidRDefault="00E832B0" w:rsidP="00E832B0">
      <w:pPr>
        <w:pStyle w:val="TtuloResumen"/>
        <w:rPr>
          <w:lang w:val="en-US"/>
        </w:rPr>
      </w:pPr>
      <w:r w:rsidRPr="00E25900">
        <w:rPr>
          <w:lang w:val="en-US"/>
        </w:rPr>
        <w:t>Abstract</w:t>
      </w:r>
    </w:p>
    <w:p w14:paraId="4A7565B9" w14:textId="3C841731" w:rsidR="00E832B0" w:rsidRPr="00E832B0" w:rsidRDefault="00E832B0" w:rsidP="00E832B0">
      <w:pPr>
        <w:jc w:val="both"/>
        <w:rPr>
          <w:sz w:val="20"/>
          <w:szCs w:val="20"/>
        </w:rPr>
      </w:pPr>
      <w:r w:rsidRPr="00E832B0">
        <w:rPr>
          <w:sz w:val="20"/>
          <w:szCs w:val="20"/>
        </w:rPr>
        <w:t xml:space="preserve">Introduction: Stress is a natural mechanism of the organism when faced with situations of </w:t>
      </w:r>
      <w:proofErr w:type="gramStart"/>
      <w:r w:rsidRPr="00E832B0">
        <w:rPr>
          <w:sz w:val="20"/>
          <w:szCs w:val="20"/>
        </w:rPr>
        <w:t>suffering(</w:t>
      </w:r>
      <w:proofErr w:type="gramEnd"/>
      <w:r w:rsidRPr="00E832B0">
        <w:rPr>
          <w:sz w:val="20"/>
          <w:szCs w:val="20"/>
        </w:rPr>
        <w:t xml:space="preserve">Crosswell &amp; Lockwood, 2020). Under normal conditions, stress response shows deactivation, when the stimulus is no longer present. Chronic stress is related to lasting changes in the brain and can contribute to the manifestation of different mental pathologies, </w:t>
      </w:r>
      <w:proofErr w:type="gramStart"/>
      <w:r w:rsidRPr="00E832B0">
        <w:rPr>
          <w:sz w:val="20"/>
          <w:szCs w:val="20"/>
        </w:rPr>
        <w:t>mainly in</w:t>
      </w:r>
      <w:proofErr w:type="gramEnd"/>
      <w:r w:rsidRPr="00E832B0">
        <w:rPr>
          <w:sz w:val="20"/>
          <w:szCs w:val="20"/>
        </w:rPr>
        <w:t xml:space="preserve"> childhood and adolescence. Psychological functioning is </w:t>
      </w:r>
      <w:proofErr w:type="gramStart"/>
      <w:r w:rsidRPr="00E832B0">
        <w:rPr>
          <w:sz w:val="20"/>
          <w:szCs w:val="20"/>
        </w:rPr>
        <w:t>directly related</w:t>
      </w:r>
      <w:proofErr w:type="gramEnd"/>
      <w:r w:rsidRPr="00E832B0">
        <w:rPr>
          <w:sz w:val="20"/>
          <w:szCs w:val="20"/>
        </w:rPr>
        <w:t xml:space="preserve"> to stress, it can be inferred that each person understands a situation as stressful or not, according to their psychic construction.  Methodology: For this study, it </w:t>
      </w:r>
      <w:proofErr w:type="gramStart"/>
      <w:r w:rsidRPr="00E832B0">
        <w:rPr>
          <w:sz w:val="20"/>
          <w:szCs w:val="20"/>
        </w:rPr>
        <w:t>was decided</w:t>
      </w:r>
      <w:proofErr w:type="gramEnd"/>
      <w:r w:rsidRPr="00E832B0">
        <w:rPr>
          <w:sz w:val="20"/>
          <w:szCs w:val="20"/>
        </w:rPr>
        <w:t xml:space="preserve"> to achieve a scoping review with the purpose of compiling and analyzing the knowledge disclosed about the relationship of schematic modes with stress and functions cognitive skills. Results: By the end of research, nine articles were found that had at least two of three variables necessary to answer the research question, one talking about cognition and schema therapy, four research about stress and schema therapy and four were saying about schema therapy, </w:t>
      </w:r>
      <w:proofErr w:type="gramStart"/>
      <w:r w:rsidRPr="00E832B0">
        <w:rPr>
          <w:sz w:val="20"/>
          <w:szCs w:val="20"/>
        </w:rPr>
        <w:t>cognition</w:t>
      </w:r>
      <w:proofErr w:type="gramEnd"/>
      <w:r w:rsidRPr="00E832B0">
        <w:rPr>
          <w:sz w:val="20"/>
          <w:szCs w:val="20"/>
        </w:rPr>
        <w:t xml:space="preserve"> and stress. Discussion: In general, there were more studies talking about early maladaptive schemas than schema modes, a hypothesis may relate to the clinical value function of the patient schematic functioning</w:t>
      </w:r>
      <w:proofErr w:type="gramStart"/>
      <w:r w:rsidRPr="00E832B0">
        <w:rPr>
          <w:sz w:val="20"/>
          <w:szCs w:val="20"/>
        </w:rPr>
        <w:t xml:space="preserve">.  </w:t>
      </w:r>
      <w:proofErr w:type="gramEnd"/>
      <w:r w:rsidRPr="00E832B0">
        <w:rPr>
          <w:sz w:val="20"/>
          <w:szCs w:val="20"/>
        </w:rPr>
        <w:t xml:space="preserve"> Conclusion: </w:t>
      </w:r>
      <w:proofErr w:type="gramStart"/>
      <w:r w:rsidRPr="00E832B0">
        <w:rPr>
          <w:sz w:val="20"/>
          <w:szCs w:val="20"/>
        </w:rPr>
        <w:t>Most of</w:t>
      </w:r>
      <w:proofErr w:type="gramEnd"/>
      <w:r w:rsidRPr="00E832B0">
        <w:rPr>
          <w:sz w:val="20"/>
          <w:szCs w:val="20"/>
        </w:rPr>
        <w:t xml:space="preserve"> this scoping review’s studies do not make a connection with clinical practice and discuss the biological perspective of stress neither, such as the HPA axis and glucocorticoids in depth. It is important that more research can </w:t>
      </w:r>
      <w:proofErr w:type="gramStart"/>
      <w:r w:rsidRPr="00E832B0">
        <w:rPr>
          <w:sz w:val="20"/>
          <w:szCs w:val="20"/>
        </w:rPr>
        <w:t>be done</w:t>
      </w:r>
      <w:proofErr w:type="gramEnd"/>
      <w:r w:rsidRPr="00E832B0">
        <w:rPr>
          <w:sz w:val="20"/>
          <w:szCs w:val="20"/>
        </w:rPr>
        <w:t xml:space="preserve"> about the correlation between schemas therapy and biological stress for more understanding of this phenomenon. </w:t>
      </w:r>
    </w:p>
    <w:p w14:paraId="5ED56E49" w14:textId="77777777" w:rsidR="00E832B0" w:rsidRDefault="00E832B0" w:rsidP="00E832B0">
      <w:pPr>
        <w:jc w:val="both"/>
        <w:rPr>
          <w:b/>
          <w:bCs/>
          <w:sz w:val="20"/>
          <w:szCs w:val="20"/>
        </w:rPr>
      </w:pPr>
      <w:r w:rsidRPr="00E832B0">
        <w:rPr>
          <w:b/>
          <w:bCs/>
          <w:sz w:val="20"/>
          <w:szCs w:val="20"/>
        </w:rPr>
        <w:t>Key words</w:t>
      </w:r>
    </w:p>
    <w:p w14:paraId="01E50A3B" w14:textId="3CF4D56A" w:rsidR="00E832B0" w:rsidRPr="00E25900" w:rsidRDefault="00E832B0" w:rsidP="00E832B0">
      <w:pPr>
        <w:jc w:val="both"/>
        <w:rPr>
          <w:sz w:val="20"/>
          <w:szCs w:val="20"/>
        </w:rPr>
      </w:pPr>
      <w:r w:rsidRPr="00E832B0">
        <w:rPr>
          <w:sz w:val="20"/>
          <w:szCs w:val="20"/>
        </w:rPr>
        <w:t>stress, cognition, schema therapy, perception of stress, emotional stress</w:t>
      </w:r>
      <w:r w:rsidRPr="00E25900">
        <w:rPr>
          <w:sz w:val="20"/>
          <w:szCs w:val="20"/>
        </w:rPr>
        <w:t>.</w:t>
      </w:r>
    </w:p>
    <w:p w14:paraId="649E7245" w14:textId="77777777" w:rsidR="00E832B0" w:rsidRPr="00E25900" w:rsidRDefault="00E832B0" w:rsidP="00E832B0">
      <w:pPr>
        <w:jc w:val="both"/>
        <w:rPr>
          <w:bCs/>
          <w:sz w:val="20"/>
          <w:szCs w:val="20"/>
        </w:rPr>
      </w:pPr>
    </w:p>
    <w:p w14:paraId="2D92B79B" w14:textId="3FF1BC63" w:rsidR="00E832B0" w:rsidRPr="00E832B0" w:rsidRDefault="00E832B0" w:rsidP="00E832B0">
      <w:pPr>
        <w:pBdr>
          <w:top w:val="nil"/>
          <w:left w:val="nil"/>
          <w:bottom w:val="nil"/>
          <w:right w:val="nil"/>
          <w:between w:val="nil"/>
        </w:pBdr>
        <w:spacing w:after="120"/>
        <w:jc w:val="center"/>
        <w:rPr>
          <w:b/>
          <w:smallCaps/>
          <w:color w:val="000000"/>
          <w:sz w:val="20"/>
          <w:szCs w:val="20"/>
          <w:lang w:val="pt-BR"/>
        </w:rPr>
      </w:pPr>
      <w:r w:rsidRPr="00E832B0">
        <w:rPr>
          <w:b/>
          <w:smallCaps/>
          <w:color w:val="000000"/>
          <w:sz w:val="20"/>
          <w:szCs w:val="20"/>
          <w:lang w:val="pt-BR"/>
        </w:rPr>
        <w:t xml:space="preserve">Resumo </w:t>
      </w:r>
    </w:p>
    <w:p w14:paraId="70BDE127" w14:textId="10B5D9A3" w:rsidR="00E832B0" w:rsidRPr="00E832B0" w:rsidRDefault="00E832B0" w:rsidP="00E832B0">
      <w:pPr>
        <w:jc w:val="both"/>
        <w:rPr>
          <w:sz w:val="20"/>
          <w:szCs w:val="20"/>
          <w:lang w:val="pt-BR"/>
        </w:rPr>
      </w:pPr>
      <w:r w:rsidRPr="00E832B0">
        <w:rPr>
          <w:sz w:val="20"/>
          <w:szCs w:val="20"/>
          <w:lang w:val="pt-BR"/>
        </w:rPr>
        <w:t xml:space="preserve">Introdução: O estresse é um mecanismo natural do organismo quando confrontado com situações de sofrimento. Em condições normais, a resposta ao estresse é desativada quando o estímulo não está mais presente. O estresse crônico está relacionado a alterações duradouras no cérebro e pode contribuir para a manifestação de diferentes patologias mentais, principalmente na infância e na adolescência. O funcionamento psicológico está diretamente relacionado ao estresse, podendo-se inferir que cada pessoa entende uma situação como estressante ou não, de acordo com sua construção psíquica.  Metodologia: Para este estudo, optou-se por realizar uma revisão de escopo com o objetivo de compilar e analisar o conhecimento divulgado sobre a relação dos modos esquemáticos com o estresse e as habilidades cognitivas funcionais. Resultados: Ao final da pesquisa, foram encontrados nove artigos que apresentavam pelo menos duas das três variáveis necessárias para responder à pergunta da pesquisa, sendo que um falava sobre cognição e terapia de esquemas, quatro pesquisavam sobre estresse e terapia de esquemas e quatro falavam sobre terapia de esquemas, cognição e estresse. Discussão: Em geral, havia mais estudos falando sobre esquemas </w:t>
      </w:r>
      <w:proofErr w:type="spellStart"/>
      <w:r w:rsidRPr="00E832B0">
        <w:rPr>
          <w:sz w:val="20"/>
          <w:szCs w:val="20"/>
          <w:lang w:val="pt-BR"/>
        </w:rPr>
        <w:t>mal-adaptativos</w:t>
      </w:r>
      <w:proofErr w:type="spellEnd"/>
      <w:r w:rsidRPr="00E832B0">
        <w:rPr>
          <w:sz w:val="20"/>
          <w:szCs w:val="20"/>
          <w:lang w:val="pt-BR"/>
        </w:rPr>
        <w:t xml:space="preserve"> precoces do que sobre </w:t>
      </w:r>
      <w:r w:rsidR="007201E2">
        <w:rPr>
          <w:sz w:val="20"/>
          <w:szCs w:val="20"/>
          <w:lang w:val="pt-BR"/>
        </w:rPr>
        <w:t>modos esquemáticos</w:t>
      </w:r>
      <w:r w:rsidRPr="00E832B0">
        <w:rPr>
          <w:sz w:val="20"/>
          <w:szCs w:val="20"/>
          <w:lang w:val="pt-BR"/>
        </w:rPr>
        <w:t xml:space="preserve">, uma hipótese que pode estar relacionada à função de valor clínico do funcionamento esquemático do paciente.   Conclusão: A maioria dos estudos dessa revisão de escopo não faz uma conexão com a prática clínica e </w:t>
      </w:r>
      <w:r w:rsidR="007201E2">
        <w:rPr>
          <w:sz w:val="20"/>
          <w:szCs w:val="20"/>
          <w:lang w:val="pt-BR"/>
        </w:rPr>
        <w:t xml:space="preserve">nem </w:t>
      </w:r>
      <w:r w:rsidRPr="00E832B0">
        <w:rPr>
          <w:sz w:val="20"/>
          <w:szCs w:val="20"/>
          <w:lang w:val="pt-BR"/>
        </w:rPr>
        <w:t>discute a perspectiva biológica do estresse, como o eixo HPA e os glicocorticoides em profundidade.</w:t>
      </w:r>
      <w:r w:rsidR="007201E2">
        <w:rPr>
          <w:sz w:val="20"/>
          <w:szCs w:val="20"/>
          <w:lang w:val="pt-BR"/>
        </w:rPr>
        <w:t xml:space="preserve"> </w:t>
      </w:r>
      <w:r w:rsidR="007201E2" w:rsidRPr="007201E2">
        <w:rPr>
          <w:sz w:val="20"/>
          <w:szCs w:val="20"/>
          <w:lang w:val="pt-BR"/>
        </w:rPr>
        <w:t>É importante que mais pesquisas possam ser feitas sobre a correlação entre a terapia de esquemas e o estresse biológico para uma melhor compreensão desse fenômeno.</w:t>
      </w:r>
    </w:p>
    <w:p w14:paraId="3F737FCB" w14:textId="7D96C47E" w:rsidR="00E832B0" w:rsidRPr="00E832B0" w:rsidRDefault="00E832B0" w:rsidP="00E832B0">
      <w:pPr>
        <w:jc w:val="both"/>
        <w:rPr>
          <w:b/>
          <w:sz w:val="20"/>
          <w:szCs w:val="20"/>
          <w:lang w:val="pt-BR"/>
        </w:rPr>
      </w:pPr>
      <w:r w:rsidRPr="00E832B0">
        <w:rPr>
          <w:b/>
          <w:sz w:val="20"/>
          <w:szCs w:val="20"/>
          <w:lang w:val="pt-BR"/>
        </w:rPr>
        <w:t>Palavras-chave</w:t>
      </w:r>
    </w:p>
    <w:p w14:paraId="5AB8C037" w14:textId="6A9E6567" w:rsidR="00C22F9D" w:rsidRDefault="00E832B0" w:rsidP="000C533F">
      <w:pPr>
        <w:jc w:val="both"/>
        <w:rPr>
          <w:bCs/>
          <w:sz w:val="20"/>
          <w:szCs w:val="20"/>
          <w:lang w:val="pt-BR"/>
        </w:rPr>
      </w:pPr>
      <w:r w:rsidRPr="00E25900">
        <w:rPr>
          <w:bCs/>
          <w:noProof/>
          <w:sz w:val="20"/>
          <w:szCs w:val="20"/>
          <w:lang w:val="pt-BR"/>
        </w:rPr>
        <w:drawing>
          <wp:anchor distT="0" distB="0" distL="114300" distR="114300" simplePos="0" relativeHeight="251660288" behindDoc="0" locked="0" layoutInCell="1" allowOverlap="1" wp14:anchorId="40848030" wp14:editId="36369445">
            <wp:simplePos x="0" y="0"/>
            <wp:positionH relativeFrom="column">
              <wp:posOffset>5400675</wp:posOffset>
            </wp:positionH>
            <wp:positionV relativeFrom="page">
              <wp:posOffset>9181465</wp:posOffset>
            </wp:positionV>
            <wp:extent cx="396000" cy="259200"/>
            <wp:effectExtent l="0" t="0" r="0" b="0"/>
            <wp:wrapNone/>
            <wp:docPr id="3" name="Gráfico 3">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áfico 3">
                      <a:hlinkClick r:id="rId8"/>
                    </pic:cNvPr>
                    <pic:cNvPicPr/>
                  </pic:nvPicPr>
                  <pic:blipFill>
                    <a:blip r:embed="rId9">
                      <a:extLst>
                        <a:ext uri="{96DAC541-7B7A-43D3-8B79-37D633B846F1}">
                          <asvg:svgBlip xmlns:asvg="http://schemas.microsoft.com/office/drawing/2016/SVG/main" r:embed="rId10"/>
                        </a:ext>
                      </a:extLst>
                    </a:blip>
                    <a:stretch>
                      <a:fillRect/>
                    </a:stretch>
                  </pic:blipFill>
                  <pic:spPr>
                    <a:xfrm>
                      <a:off x="0" y="0"/>
                      <a:ext cx="396000" cy="259200"/>
                    </a:xfrm>
                    <a:prstGeom prst="rect">
                      <a:avLst/>
                    </a:prstGeom>
                  </pic:spPr>
                </pic:pic>
              </a:graphicData>
            </a:graphic>
            <wp14:sizeRelH relativeFrom="page">
              <wp14:pctWidth>0</wp14:pctWidth>
            </wp14:sizeRelH>
            <wp14:sizeRelV relativeFrom="page">
              <wp14:pctHeight>0</wp14:pctHeight>
            </wp14:sizeRelV>
          </wp:anchor>
        </w:drawing>
      </w:r>
      <w:r>
        <w:rPr>
          <w:sz w:val="20"/>
          <w:szCs w:val="20"/>
          <w:lang w:val="pt-BR"/>
        </w:rPr>
        <w:t>estresse, cognição, terapia dos esquemas, percepção do estresse, estresse emocional</w:t>
      </w:r>
    </w:p>
    <w:p w14:paraId="2D857515" w14:textId="37A80671" w:rsidR="000C533F" w:rsidRPr="000C533F" w:rsidRDefault="000C533F" w:rsidP="000C533F">
      <w:pPr>
        <w:jc w:val="center"/>
        <w:rPr>
          <w:rFonts w:ascii="Times New Roman" w:hAnsi="Times New Roman" w:cs="Times New Roman"/>
          <w:b/>
          <w:sz w:val="24"/>
          <w:szCs w:val="24"/>
          <w:lang w:val="pt-BR"/>
        </w:rPr>
      </w:pPr>
      <w:r>
        <w:rPr>
          <w:rFonts w:ascii="Times New Roman" w:hAnsi="Times New Roman" w:cs="Times New Roman"/>
          <w:b/>
          <w:sz w:val="24"/>
          <w:szCs w:val="24"/>
          <w:lang w:val="pt-BR"/>
        </w:rPr>
        <w:lastRenderedPageBreak/>
        <w:t>Influência do funcionamento esquemático no estresse emocional e na cognição: uma revisão de escopo</w:t>
      </w:r>
    </w:p>
    <w:p w14:paraId="644A995B" w14:textId="77777777" w:rsidR="00C22F9D" w:rsidRPr="000C533F" w:rsidRDefault="00C22F9D" w:rsidP="00C22F9D">
      <w:pPr>
        <w:spacing w:after="0" w:line="480" w:lineRule="auto"/>
        <w:ind w:firstLine="720"/>
        <w:jc w:val="center"/>
        <w:rPr>
          <w:rFonts w:ascii="Times New Roman" w:eastAsia="Times New Roman" w:hAnsi="Times New Roman" w:cs="Times New Roman"/>
          <w:b/>
          <w:sz w:val="24"/>
          <w:szCs w:val="24"/>
          <w:lang w:val="pt-BR"/>
        </w:rPr>
      </w:pPr>
    </w:p>
    <w:p w14:paraId="00000005" w14:textId="4B28729A" w:rsidR="00D707BE" w:rsidRPr="000C533F" w:rsidRDefault="00000000" w:rsidP="000C533F">
      <w:pPr>
        <w:spacing w:after="0" w:line="360" w:lineRule="auto"/>
        <w:jc w:val="center"/>
        <w:rPr>
          <w:rFonts w:ascii="Times New Roman" w:eastAsia="Times New Roman" w:hAnsi="Times New Roman" w:cs="Times New Roman"/>
          <w:b/>
          <w:sz w:val="24"/>
          <w:szCs w:val="24"/>
          <w:lang w:val="pt-BR"/>
        </w:rPr>
      </w:pPr>
      <w:proofErr w:type="spellStart"/>
      <w:r w:rsidRPr="000C533F">
        <w:rPr>
          <w:rFonts w:ascii="Times New Roman" w:eastAsia="Times New Roman" w:hAnsi="Times New Roman" w:cs="Times New Roman"/>
          <w:b/>
          <w:sz w:val="24"/>
          <w:szCs w:val="24"/>
          <w:lang w:val="pt-BR"/>
        </w:rPr>
        <w:t>Introduction</w:t>
      </w:r>
      <w:proofErr w:type="spellEnd"/>
    </w:p>
    <w:p w14:paraId="00000006" w14:textId="79FE26B9" w:rsidR="00D707BE" w:rsidRPr="000C533F" w:rsidRDefault="00000000" w:rsidP="000C533F">
      <w:pPr>
        <w:spacing w:after="0" w:line="360" w:lineRule="auto"/>
        <w:ind w:firstLine="720"/>
        <w:jc w:val="both"/>
        <w:rPr>
          <w:rFonts w:ascii="Times New Roman" w:eastAsia="Times New Roman" w:hAnsi="Times New Roman" w:cs="Times New Roman"/>
          <w:sz w:val="24"/>
          <w:szCs w:val="24"/>
        </w:rPr>
      </w:pPr>
      <w:r w:rsidRPr="000C533F">
        <w:rPr>
          <w:rFonts w:ascii="Times New Roman" w:eastAsia="Times New Roman" w:hAnsi="Times New Roman" w:cs="Times New Roman"/>
          <w:sz w:val="24"/>
          <w:szCs w:val="24"/>
        </w:rPr>
        <w:t xml:space="preserve">Stress </w:t>
      </w:r>
      <w:proofErr w:type="gramStart"/>
      <w:r w:rsidRPr="000C533F">
        <w:rPr>
          <w:rFonts w:ascii="Times New Roman" w:eastAsia="Times New Roman" w:hAnsi="Times New Roman" w:cs="Times New Roman"/>
          <w:sz w:val="24"/>
          <w:szCs w:val="24"/>
        </w:rPr>
        <w:t>is understood</w:t>
      </w:r>
      <w:proofErr w:type="gramEnd"/>
      <w:r w:rsidRPr="000C533F">
        <w:rPr>
          <w:rFonts w:ascii="Times New Roman" w:eastAsia="Times New Roman" w:hAnsi="Times New Roman" w:cs="Times New Roman"/>
          <w:sz w:val="24"/>
          <w:szCs w:val="24"/>
        </w:rPr>
        <w:t xml:space="preserve"> as an individual's reaction to an event that is interpreted as challenging or frightening. It manifests itself in the physical, psychological and hormonal spheres</w:t>
      </w:r>
      <w:r w:rsidR="00DC3384" w:rsidRPr="000C533F">
        <w:rPr>
          <w:rFonts w:ascii="Times New Roman" w:eastAsia="Times New Roman" w:hAnsi="Times New Roman" w:cs="Times New Roman"/>
          <w:sz w:val="24"/>
          <w:szCs w:val="24"/>
        </w:rPr>
        <w:t xml:space="preserve"> </w:t>
      </w:r>
      <w:r w:rsidR="00DC3384" w:rsidRPr="000C533F">
        <w:rPr>
          <w:rFonts w:ascii="Times New Roman" w:eastAsia="Times New Roman" w:hAnsi="Times New Roman" w:cs="Times New Roman"/>
          <w:sz w:val="24"/>
          <w:szCs w:val="24"/>
        </w:rPr>
        <w:fldChar w:fldCharType="begin"/>
      </w:r>
      <w:r w:rsidR="009F0F04" w:rsidRPr="000C533F">
        <w:rPr>
          <w:rFonts w:ascii="Times New Roman" w:eastAsia="Times New Roman" w:hAnsi="Times New Roman" w:cs="Times New Roman"/>
          <w:sz w:val="24"/>
          <w:szCs w:val="24"/>
        </w:rPr>
        <w:instrText xml:space="preserve"> ADDIN ZOTERO_ITEM CSL_CITATION {"citationID":"D0PxopVR","properties":{"formattedCitation":"(Eltink &amp; Nunes, 2020; Laceulle et al., 2015)","plainCitation":"(Eltink &amp; Nunes, 2020; Laceulle et al., 2015)","noteIndex":0},"citationItems":[{"id":40,"uris":["http://zotero.org/users/local/sp8CiHGF/items/PQ89IIYV"],"itemData":{"id":40,"type":"article-journal","abstract":"The interviews were transcribed and analyzed using content analysis and descriptive statistics. 23 adolescents participated, of which the majority of students (n = 21) considered themselves under stress, and a large part are female. Five categories were constructed: Definition of the concept of stress, Perception of stress and strategies used to reduce or control stress, Stress contexts: social environment, family and school, Fears and expectations in relation to their own future, and Large city x Small town. It was found that the most mentioned stress inducing context was ‘school’. Participants report that they use coping strategies, such as: relaxing activities; control of impulsive actions; sports, and they feel these strategies are effective. It is concluded that even when living in smaller cities, adolescents are subject to stressful contexts and present conflicts similar to those who live in larger cities.","container-title":"Revista Família, Ciclos de Vida e Saúde no Contexto Social","DOI":"10.18554/refacs.v8i0.4668","ISSN":"2318-8413","language":"pt","license":"Copyright (c) 2020 Revista Família, Ciclos de Vida e Saúde no Contexto Social","page":"549-561","source":"seer.uftm.edu.br","title":"Concepções sobre estresse segundo alunos do ensino médio de uma cidade de pequeno porte","volume":"8","author":[{"family":"Eltink","given":"Caroline Francisca"},{"family":"Nunes","given":"Carolina Woetyla Batista"}],"issued":{"date-parts":[["2020",6,23]]}}},{"id":13,"uris":["http://zotero.org/users/local/sp8CiHGF/items/RFUKG4QS"],"itemData":{"id":13,"type":"article-journal","container-title":"Journal of Personality","DOI":"10.1111/jopy.12101","ISSN":"00223506","issue":"3","journalAbbreviation":"J Pers","language":"en","page":"262-273","source":"DOI.org (Crossref)","title":"Adolescent Personality: Associations With Basal, Awakening, and Stress-Induced Cortisol Responses: Adolescent Personality and Cortisol","title-short":"Adolescent Personality","volume":"83","author":[{"family":"Laceulle","given":"Odilia M."},{"family":"Nederhof","given":"Esther"},{"family":"Aken","given":"Marcel A. G.","non-dropping-particle":"van"},{"family":"Ormel","given":"Johan"}],"issued":{"date-parts":[["2015",6]]}}}],"schema":"https://github.com/citation-style-language/schema/raw/master/csl-citation.json"} </w:instrText>
      </w:r>
      <w:r w:rsidR="00DC3384" w:rsidRPr="000C533F">
        <w:rPr>
          <w:rFonts w:ascii="Times New Roman" w:eastAsia="Times New Roman" w:hAnsi="Times New Roman" w:cs="Times New Roman"/>
          <w:sz w:val="24"/>
          <w:szCs w:val="24"/>
        </w:rPr>
        <w:fldChar w:fldCharType="separate"/>
      </w:r>
      <w:r w:rsidR="009F0F04" w:rsidRPr="000C533F">
        <w:rPr>
          <w:rFonts w:ascii="Times New Roman" w:hAnsi="Times New Roman" w:cs="Times New Roman"/>
          <w:sz w:val="24"/>
          <w:szCs w:val="24"/>
        </w:rPr>
        <w:t>(Eltink &amp; Nunes, 2020; Laceulle et al., 2015)</w:t>
      </w:r>
      <w:r w:rsidR="00DC3384" w:rsidRPr="000C533F">
        <w:rPr>
          <w:rFonts w:ascii="Times New Roman" w:eastAsia="Times New Roman" w:hAnsi="Times New Roman" w:cs="Times New Roman"/>
          <w:sz w:val="24"/>
          <w:szCs w:val="24"/>
        </w:rPr>
        <w:fldChar w:fldCharType="end"/>
      </w:r>
      <w:r w:rsidRPr="000C533F">
        <w:rPr>
          <w:rFonts w:ascii="Times New Roman" w:eastAsia="Times New Roman" w:hAnsi="Times New Roman" w:cs="Times New Roman"/>
          <w:sz w:val="24"/>
          <w:szCs w:val="24"/>
        </w:rPr>
        <w:t xml:space="preserve">. </w:t>
      </w:r>
      <w:bookmarkStart w:id="0" w:name="_Hlk149568709"/>
      <w:r w:rsidRPr="000C533F">
        <w:rPr>
          <w:rFonts w:ascii="Times New Roman" w:eastAsia="Times New Roman" w:hAnsi="Times New Roman" w:cs="Times New Roman"/>
          <w:sz w:val="24"/>
          <w:szCs w:val="24"/>
        </w:rPr>
        <w:t xml:space="preserve">Stress is a natural mechanism of the organism when faced with situations of suffering </w:t>
      </w:r>
      <w:r w:rsidR="00DC3384" w:rsidRPr="000C533F">
        <w:rPr>
          <w:rFonts w:ascii="Times New Roman" w:eastAsia="Times New Roman" w:hAnsi="Times New Roman" w:cs="Times New Roman"/>
          <w:sz w:val="24"/>
          <w:szCs w:val="24"/>
        </w:rPr>
        <w:fldChar w:fldCharType="begin"/>
      </w:r>
      <w:r w:rsidR="009F0F04" w:rsidRPr="000C533F">
        <w:rPr>
          <w:rFonts w:ascii="Times New Roman" w:eastAsia="Times New Roman" w:hAnsi="Times New Roman" w:cs="Times New Roman"/>
          <w:sz w:val="24"/>
          <w:szCs w:val="24"/>
        </w:rPr>
        <w:instrText xml:space="preserve"> ADDIN ZOTERO_ITEM CSL_CITATION {"citationID":"zdcItUWf","properties":{"formattedCitation":"(Crosswell &amp; Lockwood, 2020)","plainCitation":"(Crosswell &amp; Lockwood, 2020)","noteIndex":0},"citationItems":[{"id":206,"uris":["http://zotero.org/users/local/sp8CiHGF/items/2DQLLPP8"],"itemData":{"id":206,"type":"article-journal","abstract":"Despite the strong evidence linking psychological stress to disease risk, health researchers often fail to include psychological stress in models of health. One reason for this is the incorrect perception that the construct of psychological stress is too vague and broad to accurately measure. This article describes best practices in stress measurement, detailing which dimensions of stressor exposures and stress responses to capture, and how. We describe when to use psychological versus physiological indicators of stress. It is crucial that researchers across disciplines utilize the latest methods for measuring and describing psychological stress in order to build a cumulative science.","container-title":"Health Psychology Open","DOI":"10.1177/2055102920933072","ISSN":"2055-1029","issue":"2","note":"publisher: SAGE Publications Ltd","page":"2055102920933072","source":"SAGE Journals","title":"Best practices for stress measurement: How to measure psychological stress in health research","title-short":"Best practices for stress measurement","volume":"7","author":[{"family":"Crosswell","given":"Alexandra D"},{"family":"Lockwood","given":"Kimberly G"}],"issued":{"date-parts":[["2020",7,1]]}}}],"schema":"https://github.com/citation-style-language/schema/raw/master/csl-citation.json"} </w:instrText>
      </w:r>
      <w:r w:rsidR="00DC3384" w:rsidRPr="000C533F">
        <w:rPr>
          <w:rFonts w:ascii="Times New Roman" w:eastAsia="Times New Roman" w:hAnsi="Times New Roman" w:cs="Times New Roman"/>
          <w:sz w:val="24"/>
          <w:szCs w:val="24"/>
        </w:rPr>
        <w:fldChar w:fldCharType="separate"/>
      </w:r>
      <w:r w:rsidR="009F0F04" w:rsidRPr="000C533F">
        <w:rPr>
          <w:rFonts w:ascii="Times New Roman" w:hAnsi="Times New Roman" w:cs="Times New Roman"/>
          <w:sz w:val="24"/>
          <w:szCs w:val="24"/>
        </w:rPr>
        <w:t>(Crosswell &amp; Lockwood, 2020)</w:t>
      </w:r>
      <w:r w:rsidR="00DC3384" w:rsidRPr="000C533F">
        <w:rPr>
          <w:rFonts w:ascii="Times New Roman" w:eastAsia="Times New Roman" w:hAnsi="Times New Roman" w:cs="Times New Roman"/>
          <w:sz w:val="24"/>
          <w:szCs w:val="24"/>
        </w:rPr>
        <w:fldChar w:fldCharType="end"/>
      </w:r>
      <w:r w:rsidRPr="000C533F">
        <w:rPr>
          <w:rFonts w:ascii="Times New Roman" w:eastAsia="Times New Roman" w:hAnsi="Times New Roman" w:cs="Times New Roman"/>
          <w:sz w:val="24"/>
          <w:szCs w:val="24"/>
        </w:rPr>
        <w:t>. Under normal conditions, the stress response shows deactivation, when the stimulus is no longer present</w:t>
      </w:r>
      <w:bookmarkEnd w:id="0"/>
      <w:r w:rsidRPr="000C533F">
        <w:rPr>
          <w:rFonts w:ascii="Times New Roman" w:eastAsia="Times New Roman" w:hAnsi="Times New Roman" w:cs="Times New Roman"/>
          <w:sz w:val="24"/>
          <w:szCs w:val="24"/>
        </w:rPr>
        <w:t>, this happens through an inhibitory feedback mechanism that is controlled by the levels of stress hormones in the circulation, however, when the level of hormones remains elevated for over a long period of time, the central nervous system (CNS) can be cumulatively damaged by exposure, as a result of chronic stress</w:t>
      </w:r>
      <w:r w:rsidR="00DC3384" w:rsidRPr="000C533F">
        <w:rPr>
          <w:rFonts w:ascii="Times New Roman" w:eastAsia="Times New Roman" w:hAnsi="Times New Roman" w:cs="Times New Roman"/>
          <w:sz w:val="24"/>
          <w:szCs w:val="24"/>
        </w:rPr>
        <w:t xml:space="preserve"> </w:t>
      </w:r>
      <w:r w:rsidR="00DC3384" w:rsidRPr="000C533F">
        <w:rPr>
          <w:rFonts w:ascii="Times New Roman" w:eastAsia="Times New Roman" w:hAnsi="Times New Roman" w:cs="Times New Roman"/>
          <w:sz w:val="24"/>
          <w:szCs w:val="24"/>
        </w:rPr>
        <w:fldChar w:fldCharType="begin"/>
      </w:r>
      <w:r w:rsidR="009F0F04" w:rsidRPr="000C533F">
        <w:rPr>
          <w:rFonts w:ascii="Times New Roman" w:eastAsia="Times New Roman" w:hAnsi="Times New Roman" w:cs="Times New Roman"/>
          <w:sz w:val="24"/>
          <w:szCs w:val="24"/>
        </w:rPr>
        <w:instrText xml:space="preserve"> ADDIN ZOTERO_ITEM CSL_CITATION {"citationID":"NzfKZaOj","properties":{"formattedCitation":"(de Ara\\uc0\\u250{}jo Costa Folha et al., 2017; Romeo, 2017)","plainCitation":"(de Araújo Costa Folha et al., 2017; Romeo, 2017)","noteIndex":0},"citationItems":[{"id":18,"uris":["http://zotero.org/users/local/sp8CiHGF/items/ZZ8SXIYB"],"itemData":{"id":18,"type":"article-journal","container-title":"Behavioural Brain Research","DOI":"10.1016/j.bbr.2017.02.033","ISSN":"01664328","journalAbbreviation":"Behavioural Brain Research","language":"en","page":"44-51","source":"DOI.org (Crossref)","title":"Effect of chronic stress during adolescence in prefrontal cortex structure and function","volume":"326","author":[{"family":"Araújo Costa Folha","given":"Otávio Augusto","non-dropping-particle":"de"},{"family":"Bahia","given":"Carlomagno Pacheco"},{"family":"Aguiar","given":"Gisele Priscila Soares","non-dropping-particle":"de"},{"family":"Herculano","given":"Anderson Manoel"},{"family":"Coelho","given":"Nicole Leite Galvão"},{"family":"Sousa","given":"Maria Bernardete Cordeiro","non-dropping-particle":"de"},{"family":"Shiramizu","given":"Victor Kenji Medeiros"},{"family":"Menezes Galvão","given":"Ana Cecília","non-dropping-particle":"de"},{"family":"Carvalho","given":"Walther Augusto","non-dropping-particle":"de"},{"family":"Pereira","given":"Antonio"}],"issued":{"date-parts":[["2017",5]]}}},{"id":23,"uris":["http://zotero.org/users/local/sp8CiHGF/items/GHI6LDFG"],"itemData":{"id":23,"type":"article-journal","container-title":"Brain Research","DOI":"10.1016/j.brainres.2016.03.021","ISSN":"00068993","journalAbbreviation":"Brain Research","language":"en","page":"185-191","source":"DOI.org (Crossref)","title":"The impact of stress on the structure of the adolescent brain: Implications for adolescent mental health","title-short":"The impact of stress on the structure of the adolescent brain","volume":"1654","author":[{"family":"Romeo","given":"Russell D."}],"issued":{"date-parts":[["2017",1]]}}}],"schema":"https://github.com/citation-style-language/schema/raw/master/csl-citation.json"} </w:instrText>
      </w:r>
      <w:r w:rsidR="00DC3384" w:rsidRPr="000C533F">
        <w:rPr>
          <w:rFonts w:ascii="Times New Roman" w:eastAsia="Times New Roman" w:hAnsi="Times New Roman" w:cs="Times New Roman"/>
          <w:sz w:val="24"/>
          <w:szCs w:val="24"/>
        </w:rPr>
        <w:fldChar w:fldCharType="separate"/>
      </w:r>
      <w:r w:rsidR="009F0F04" w:rsidRPr="000C533F">
        <w:rPr>
          <w:rFonts w:ascii="Times New Roman" w:hAnsi="Times New Roman" w:cs="Times New Roman"/>
          <w:sz w:val="24"/>
          <w:szCs w:val="24"/>
        </w:rPr>
        <w:t>(de Araújo Costa Folha et al., 2017; Romeo, 2017)</w:t>
      </w:r>
      <w:r w:rsidR="00DC3384" w:rsidRPr="000C533F">
        <w:rPr>
          <w:rFonts w:ascii="Times New Roman" w:eastAsia="Times New Roman" w:hAnsi="Times New Roman" w:cs="Times New Roman"/>
          <w:sz w:val="24"/>
          <w:szCs w:val="24"/>
        </w:rPr>
        <w:fldChar w:fldCharType="end"/>
      </w:r>
      <w:r w:rsidRPr="000C533F">
        <w:rPr>
          <w:rFonts w:ascii="Times New Roman" w:eastAsia="Times New Roman" w:hAnsi="Times New Roman" w:cs="Times New Roman"/>
          <w:sz w:val="24"/>
          <w:szCs w:val="24"/>
        </w:rPr>
        <w:t>.</w:t>
      </w:r>
    </w:p>
    <w:p w14:paraId="00000007" w14:textId="052686AE" w:rsidR="00D707BE" w:rsidRPr="000C533F" w:rsidRDefault="00000000" w:rsidP="000C533F">
      <w:pPr>
        <w:spacing w:after="0" w:line="360" w:lineRule="auto"/>
        <w:ind w:firstLine="720"/>
        <w:jc w:val="both"/>
        <w:rPr>
          <w:rFonts w:ascii="Times New Roman" w:eastAsia="Times New Roman" w:hAnsi="Times New Roman" w:cs="Times New Roman"/>
          <w:sz w:val="24"/>
          <w:szCs w:val="24"/>
        </w:rPr>
      </w:pPr>
      <w:r w:rsidRPr="000C533F">
        <w:rPr>
          <w:rFonts w:ascii="Times New Roman" w:eastAsia="Times New Roman" w:hAnsi="Times New Roman" w:cs="Times New Roman"/>
          <w:sz w:val="24"/>
          <w:szCs w:val="24"/>
        </w:rPr>
        <w:t>The connection between the autonomous system and the hypothalamic-pituitary-adrenal axis (HPA), also called the hypothalamic-pituitary-adrenal axis (HHS)</w:t>
      </w:r>
      <w:r w:rsidR="00DC3384" w:rsidRPr="000C533F">
        <w:rPr>
          <w:rFonts w:ascii="Times New Roman" w:eastAsia="Times New Roman" w:hAnsi="Times New Roman" w:cs="Times New Roman"/>
          <w:sz w:val="24"/>
          <w:szCs w:val="24"/>
        </w:rPr>
        <w:t xml:space="preserve"> </w:t>
      </w:r>
      <w:r w:rsidR="00DC3384" w:rsidRPr="000C533F">
        <w:rPr>
          <w:rFonts w:ascii="Times New Roman" w:eastAsia="Times New Roman" w:hAnsi="Times New Roman" w:cs="Times New Roman"/>
          <w:sz w:val="24"/>
          <w:szCs w:val="24"/>
        </w:rPr>
        <w:fldChar w:fldCharType="begin"/>
      </w:r>
      <w:r w:rsidR="009F0F04" w:rsidRPr="000C533F">
        <w:rPr>
          <w:rFonts w:ascii="Times New Roman" w:eastAsia="Times New Roman" w:hAnsi="Times New Roman" w:cs="Times New Roman"/>
          <w:sz w:val="24"/>
          <w:szCs w:val="24"/>
        </w:rPr>
        <w:instrText xml:space="preserve"> ADDIN ZOTERO_ITEM CSL_CITATION {"citationID":"bWqW2eZO","properties":{"formattedCitation":"(Lima, 2018)","plainCitation":"(Lima, 2018)","noteIndex":0},"citationItems":[{"id":156,"uris":["http://zotero.org/users/local/sp8CiHGF/items/VNNXHZPF"],"itemData":{"id":156,"type":"article-journal","language":"pt","page":"92-92","source":"pesquisa.bvsalud.org","title":"Estresse na adolescência: Disfunções no eixo hipotálamo-hipófise-adrenal e os efeitos de longo-prazo no comportamento, na neuroquímica e na resposta imune em roedores","title-short":"Estresse na adolescência","author":[{"family":"Lima","given":"Ana Paula Nascimento De"}],"issued":{"date-parts":[["2018"]]}}}],"schema":"https://github.com/citation-style-language/schema/raw/master/csl-citation.json"} </w:instrText>
      </w:r>
      <w:r w:rsidR="00DC3384" w:rsidRPr="000C533F">
        <w:rPr>
          <w:rFonts w:ascii="Times New Roman" w:eastAsia="Times New Roman" w:hAnsi="Times New Roman" w:cs="Times New Roman"/>
          <w:sz w:val="24"/>
          <w:szCs w:val="24"/>
        </w:rPr>
        <w:fldChar w:fldCharType="separate"/>
      </w:r>
      <w:r w:rsidR="009F0F04" w:rsidRPr="000C533F">
        <w:rPr>
          <w:rFonts w:ascii="Times New Roman" w:hAnsi="Times New Roman" w:cs="Times New Roman"/>
          <w:sz w:val="24"/>
          <w:szCs w:val="24"/>
        </w:rPr>
        <w:t>(Lima, 2018)</w:t>
      </w:r>
      <w:r w:rsidR="00DC3384" w:rsidRPr="000C533F">
        <w:rPr>
          <w:rFonts w:ascii="Times New Roman" w:eastAsia="Times New Roman" w:hAnsi="Times New Roman" w:cs="Times New Roman"/>
          <w:sz w:val="24"/>
          <w:szCs w:val="24"/>
        </w:rPr>
        <w:fldChar w:fldCharType="end"/>
      </w:r>
      <w:r w:rsidRPr="000C533F">
        <w:rPr>
          <w:rFonts w:ascii="Times New Roman" w:eastAsia="Times New Roman" w:hAnsi="Times New Roman" w:cs="Times New Roman"/>
          <w:sz w:val="24"/>
          <w:szCs w:val="24"/>
        </w:rPr>
        <w:t xml:space="preserve"> has a great influence on the control of the stress level of individuals </w:t>
      </w:r>
      <w:r w:rsidR="00DC3384" w:rsidRPr="000C533F">
        <w:rPr>
          <w:rFonts w:ascii="Times New Roman" w:eastAsia="Times New Roman" w:hAnsi="Times New Roman" w:cs="Times New Roman"/>
          <w:sz w:val="24"/>
          <w:szCs w:val="24"/>
        </w:rPr>
        <w:fldChar w:fldCharType="begin"/>
      </w:r>
      <w:r w:rsidR="009F0F04" w:rsidRPr="000C533F">
        <w:rPr>
          <w:rFonts w:ascii="Times New Roman" w:eastAsia="Times New Roman" w:hAnsi="Times New Roman" w:cs="Times New Roman"/>
          <w:sz w:val="24"/>
          <w:szCs w:val="24"/>
        </w:rPr>
        <w:instrText xml:space="preserve"> ADDIN ZOTERO_ITEM CSL_CITATION {"citationID":"khHCskXv","properties":{"formattedCitation":"(Gordis et al., 2006; Laceulle et al., 2015)","plainCitation":"(Gordis et al., 2006; Laceulle et al., 2015)","noteIndex":0},"citationItems":[{"id":13,"uris":["http://zotero.org/users/local/sp8CiHGF/items/RFUKG4QS"],"itemData":{"id":13,"type":"article-journal","container-title":"Journal of Personality","DOI":"10.1111/jopy.12101","ISSN":"00223506","issue":"3","journalAbbreviation":"J Pers","language":"en","page":"262-273","source":"DOI.org (Crossref)","title":"Adolescent Personality: Associations With Basal, Awakening, and Stress-Induced Cortisol Responses: Adolescent Personality and Cortisol","title-short":"Adolescent Personality","volume":"83","author":[{"family":"Laceulle","given":"Odilia M."},{"family":"Nederhof","given":"Esther"},{"family":"Aken","given":"Marcel A. G.","non-dropping-particle":"van"},{"family":"Ormel","given":"Johan"}],"issued":{"date-parts":[["2015",6]]}}},{"id":11,"uris":["http://zotero.org/users/local/sp8CiHGF/items/UG4SICEI"],"itemData":{"id":11,"type":"article-journal","container-title":"Psychoneuroendocrinology","DOI":"10.1016/j.psyneuen.2006.05.010","ISSN":"03064530","issue":"8","journalAbbreviation":"Psychoneuroendocrinology","language":"en","page":"976-987","source":"DOI.org (Crossref)","title":"Asymmetry between salivary cortisol and α-amylase reactivity to stress: Relation to aggressive behavior in adolescents","title-short":"Asymmetry between salivary cortisol and α-amylase reactivity to stress","volume":"31","author":[{"family":"Gordis","given":"E"},{"family":"Granger","given":"D"},{"family":"Susman","given":"E"},{"family":"Trickett","given":"P"}],"issued":{"date-parts":[["2006",9]]}}}],"schema":"https://github.com/citation-style-language/schema/raw/master/csl-citation.json"} </w:instrText>
      </w:r>
      <w:r w:rsidR="00DC3384" w:rsidRPr="000C533F">
        <w:rPr>
          <w:rFonts w:ascii="Times New Roman" w:eastAsia="Times New Roman" w:hAnsi="Times New Roman" w:cs="Times New Roman"/>
          <w:sz w:val="24"/>
          <w:szCs w:val="24"/>
        </w:rPr>
        <w:fldChar w:fldCharType="separate"/>
      </w:r>
      <w:r w:rsidR="009F0F04" w:rsidRPr="000C533F">
        <w:rPr>
          <w:rFonts w:ascii="Times New Roman" w:hAnsi="Times New Roman" w:cs="Times New Roman"/>
          <w:sz w:val="24"/>
          <w:szCs w:val="24"/>
        </w:rPr>
        <w:t>(Gordis et al., 2006; Laceulle et al., 2015)</w:t>
      </w:r>
      <w:r w:rsidR="00DC3384" w:rsidRPr="000C533F">
        <w:rPr>
          <w:rFonts w:ascii="Times New Roman" w:eastAsia="Times New Roman" w:hAnsi="Times New Roman" w:cs="Times New Roman"/>
          <w:sz w:val="24"/>
          <w:szCs w:val="24"/>
        </w:rPr>
        <w:fldChar w:fldCharType="end"/>
      </w:r>
      <w:r w:rsidRPr="000C533F">
        <w:rPr>
          <w:rFonts w:ascii="Times New Roman" w:eastAsia="Times New Roman" w:hAnsi="Times New Roman" w:cs="Times New Roman"/>
          <w:sz w:val="24"/>
          <w:szCs w:val="24"/>
        </w:rPr>
        <w:t xml:space="preserve">. The physiological response to stress is related to two main mechanisms: activation of the HPA axis and balance of the Sympathetic (SNS) and Parasympathetic (PNS) Neurovegetative Systems. The HPA axis regulates the release of cortisol through the adrenal gland in the face of a stressor. In turn, the SNS and SNP together orchestrate the body's balance (homeostasis) in the face of routine or stressful situations. In this sense, the SNS acts to mobilize the body for fight or flight in the face of a short-term emergency. On the other hand, the SNP acts on long-term goals, such as digestion, immune </w:t>
      </w:r>
      <w:r w:rsidR="00DC3384" w:rsidRPr="000C533F">
        <w:rPr>
          <w:rFonts w:ascii="Times New Roman" w:eastAsia="Times New Roman" w:hAnsi="Times New Roman" w:cs="Times New Roman"/>
          <w:sz w:val="24"/>
          <w:szCs w:val="24"/>
        </w:rPr>
        <w:t>response,</w:t>
      </w:r>
      <w:r w:rsidRPr="000C533F">
        <w:rPr>
          <w:rFonts w:ascii="Times New Roman" w:eastAsia="Times New Roman" w:hAnsi="Times New Roman" w:cs="Times New Roman"/>
          <w:sz w:val="24"/>
          <w:szCs w:val="24"/>
        </w:rPr>
        <w:t xml:space="preserve"> and energy storage</w:t>
      </w:r>
      <w:r w:rsidR="00DC3384" w:rsidRPr="000C533F">
        <w:rPr>
          <w:rFonts w:ascii="Times New Roman" w:eastAsia="Times New Roman" w:hAnsi="Times New Roman" w:cs="Times New Roman"/>
          <w:sz w:val="24"/>
          <w:szCs w:val="24"/>
        </w:rPr>
        <w:t xml:space="preserve"> </w:t>
      </w:r>
      <w:r w:rsidR="00DC3384" w:rsidRPr="000C533F">
        <w:rPr>
          <w:rFonts w:ascii="Times New Roman" w:eastAsia="Times New Roman" w:hAnsi="Times New Roman" w:cs="Times New Roman"/>
          <w:sz w:val="24"/>
          <w:szCs w:val="24"/>
        </w:rPr>
        <w:fldChar w:fldCharType="begin"/>
      </w:r>
      <w:r w:rsidR="009F0F04" w:rsidRPr="000C533F">
        <w:rPr>
          <w:rFonts w:ascii="Times New Roman" w:eastAsia="Times New Roman" w:hAnsi="Times New Roman" w:cs="Times New Roman"/>
          <w:sz w:val="24"/>
          <w:szCs w:val="24"/>
        </w:rPr>
        <w:instrText xml:space="preserve"> ADDIN ZOTERO_ITEM CSL_CITATION {"citationID":"AZSIpYsk","properties":{"formattedCitation":"(de Ara\\uc0\\u250{}jo Costa Folha et al., 2017; Glenk et al., 2020)","plainCitation":"(de Araújo Costa Folha et al., 2017; Glenk et al., 2020)","noteIndex":0},"citationItems":[{"id":18,"uris":["http://zotero.org/users/local/sp8CiHGF/items/ZZ8SXIYB"],"itemData":{"id":18,"type":"article-journal","container-title":"Behavioural Brain Research","DOI":"10.1016/j.bbr.2017.02.033","ISSN":"01664328","journalAbbreviation":"Behavioural Brain Research","language":"en","page":"44-51","source":"DOI.org (Crossref)","title":"Effect of chronic stress during adolescence in prefrontal cortex structure and function","volume":"326","author":[{"family":"Araújo Costa Folha","given":"Otávio Augusto","non-dropping-particle":"de"},{"family":"Bahia","given":"Carlomagno Pacheco"},{"family":"Aguiar","given":"Gisele Priscila Soares","non-dropping-particle":"de"},{"family":"Herculano","given":"Anderson Manoel"},{"family":"Coelho","given":"Nicole Leite Galvão"},{"family":"Sousa","given":"Maria Bernardete Cordeiro","non-dropping-particle":"de"},{"family":"Shiramizu","given":"Victor Kenji Medeiros"},{"family":"Menezes Galvão","given":"Ana Cecília","non-dropping-particle":"de"},{"family":"Carvalho","given":"Walther Augusto","non-dropping-particle":"de"},{"family":"Pereira","given":"Antonio"}],"issued":{"date-parts":[["2017",5]]}}},{"id":212,"uris":["http://zotero.org/users/local/sp8CiHGF/items/8IXRXR23"],"itemData":{"id":212,"type":"article-journal","abstract":"Numerous studies have demonstrated that acute psychological stress, induced by the Trier Social Stress Test (TSST) paradigm, affects salivary cortisol secretion and self-reported stress measures including anxiety. Allergy has been related to altered cortisol responsiveness and increased stress vulnerability. Here, we investigated acute stress responses and emotion regulation strategies in cohorts of allergic and healthy individuals. Groups of allergics and healthy individuals were subjected to the TSST and experienced levels of stress and anxiety, as well as emotion regulation strategies, were assessed. Cortisol and oxytocin concentrations were measured in saliva or plasma. The present findings confirm earlier results of altered stress responsiveness in allergic individuals. Acute stress by the TSST evoked higher physiological arousal in allergics by means of salivary cortisol secretion. Allergics also scored higher on emotion suppression. However, individuals who were more likely to use reappraisal recovered more efficiently from the cortisol increase. No such effect for reappraisal was found in the healthy population. No differences in self-reported anxiety and stress emerged between the groups. Plasma oxytocin levels prior to the TSST were significantly higher in allergics. Our data corroborate earlier findings on altered stress susceptibility in allergics. Moreover, we identified differences in emotion regulation and oxytocin secretion which should be further explored. Accounting for the emerging global prevalence of allergy, more in-depth research into the experience of stress, coping strategies and stress-related molecules in allergic people is warranted.Short summaryThis study addressed stress experiences and emotion regulation in allergic and non-allergic adults. Allergics scored higher on emotion suppression, had higher pre-stress concentrations of plasma oxytocin and exhibited a stronger salivary cortisol response to stress than healthy people. The research outcomes indicate that allergic individuals cope less efficiently with acute stress but may benefit from adaptive emotion regulation strategies such as reappraisal.","container-title":"Stress","DOI":"10.1080/10253890.2019.1675629","ISSN":"1025-3890","issue":"3","note":"publisher: Taylor &amp; Francis\n_eprint: https://doi.org/10.1080/10253890.2019.1675629\nPMID: 31578916","page":"275-283","source":"Taylor and Francis+NEJM","title":"Salivary cortisol responses to acute stress vary between allergic and healthy individuals: the role of plasma oxytocin, emotion regulation strategies, reported stress and anxiety","title-short":"Salivary cortisol responses to acute stress vary between allergic and healthy individuals","volume":"23","author":[{"family":"Glenk","given":"L. M."},{"family":"Kothgassner","given":"O. D."},{"family":"Felnhofer","given":"A."},{"family":"Gotovina","given":"J."},{"family":"Pranger","given":"C. L."},{"family":"Jensen","given":"A. N."},{"family":"Mothes-Luksch","given":"N."},{"family":"Goreis","given":"A."},{"family":"Palme","given":"R."},{"family":"Jensen-Jarolim","given":"E."}],"issued":{"date-parts":[["2020",5,3]]}}}],"schema":"https://github.com/citation-style-language/schema/raw/master/csl-citation.json"} </w:instrText>
      </w:r>
      <w:r w:rsidR="00DC3384" w:rsidRPr="000C533F">
        <w:rPr>
          <w:rFonts w:ascii="Times New Roman" w:eastAsia="Times New Roman" w:hAnsi="Times New Roman" w:cs="Times New Roman"/>
          <w:sz w:val="24"/>
          <w:szCs w:val="24"/>
        </w:rPr>
        <w:fldChar w:fldCharType="separate"/>
      </w:r>
      <w:r w:rsidR="009F0F04" w:rsidRPr="000C533F">
        <w:rPr>
          <w:rFonts w:ascii="Times New Roman" w:hAnsi="Times New Roman" w:cs="Times New Roman"/>
          <w:sz w:val="24"/>
          <w:szCs w:val="24"/>
        </w:rPr>
        <w:t>(de Araújo Costa Folha et al., 2017; Glenk et al., 2020)</w:t>
      </w:r>
      <w:r w:rsidR="00DC3384" w:rsidRPr="000C533F">
        <w:rPr>
          <w:rFonts w:ascii="Times New Roman" w:eastAsia="Times New Roman" w:hAnsi="Times New Roman" w:cs="Times New Roman"/>
          <w:sz w:val="24"/>
          <w:szCs w:val="24"/>
        </w:rPr>
        <w:fldChar w:fldCharType="end"/>
      </w:r>
      <w:r w:rsidR="00DC3384" w:rsidRPr="000C533F">
        <w:rPr>
          <w:rFonts w:ascii="Times New Roman" w:eastAsia="Times New Roman" w:hAnsi="Times New Roman" w:cs="Times New Roman"/>
          <w:sz w:val="24"/>
          <w:szCs w:val="24"/>
        </w:rPr>
        <w:t>.</w:t>
      </w:r>
    </w:p>
    <w:p w14:paraId="00000008" w14:textId="4CFA771D" w:rsidR="00D707BE" w:rsidRPr="000C533F" w:rsidRDefault="00000000" w:rsidP="000C533F">
      <w:pPr>
        <w:spacing w:after="0" w:line="360" w:lineRule="auto"/>
        <w:ind w:firstLine="720"/>
        <w:jc w:val="both"/>
        <w:rPr>
          <w:rFonts w:ascii="Times New Roman" w:eastAsia="Times New Roman" w:hAnsi="Times New Roman" w:cs="Times New Roman"/>
          <w:sz w:val="24"/>
          <w:szCs w:val="24"/>
          <w:lang w:val="pt-BR"/>
        </w:rPr>
      </w:pPr>
      <w:r w:rsidRPr="000C533F">
        <w:rPr>
          <w:rFonts w:ascii="Times New Roman" w:eastAsia="Times New Roman" w:hAnsi="Times New Roman" w:cs="Times New Roman"/>
          <w:sz w:val="24"/>
          <w:szCs w:val="24"/>
        </w:rPr>
        <w:t>In addition to the psychological factor, as it is a condition that directly affects brain functioning, stress can influence cognitive performance</w:t>
      </w:r>
      <w:r w:rsidR="00CC1740" w:rsidRPr="000C533F">
        <w:rPr>
          <w:rFonts w:ascii="Times New Roman" w:eastAsia="Times New Roman" w:hAnsi="Times New Roman" w:cs="Times New Roman"/>
          <w:sz w:val="24"/>
          <w:szCs w:val="24"/>
        </w:rPr>
        <w:t xml:space="preserve"> </w:t>
      </w:r>
      <w:r w:rsidR="00CC1740" w:rsidRPr="000C533F">
        <w:rPr>
          <w:rFonts w:ascii="Times New Roman" w:eastAsia="Times New Roman" w:hAnsi="Times New Roman" w:cs="Times New Roman"/>
          <w:sz w:val="24"/>
          <w:szCs w:val="24"/>
        </w:rPr>
        <w:fldChar w:fldCharType="begin"/>
      </w:r>
      <w:r w:rsidR="009F0F04" w:rsidRPr="000C533F">
        <w:rPr>
          <w:rFonts w:ascii="Times New Roman" w:eastAsia="Times New Roman" w:hAnsi="Times New Roman" w:cs="Times New Roman"/>
          <w:sz w:val="24"/>
          <w:szCs w:val="24"/>
        </w:rPr>
        <w:instrText xml:space="preserve"> ADDIN ZOTERO_ITEM CSL_CITATION {"citationID":"ToNNncMa","properties":{"formattedCitation":"(Bolton &amp; Hattie, 2017; Grassi-Oliveira et al., 2016)","plainCitation":"(Bolton &amp; Hattie, 2017; Grassi-Oliveira et al., 2016)","noteIndex":0},"citationItems":[{"id":72,"uris":["http://zotero.org/users/local/sp8CiHGF/items/LF2MWFU2"],"itemData":{"id":72,"type":"article-journal","abstract":"Piaget was the first psychologist to systematically investigate cognitive development by proposing the theory of constructivism and thereby creating a new approach to examine learning. He stated that children think and reason differently at distinct periods in their lives. Based on this theory, educators and researchers have been exploring the idea of staggered childhood development of cognition and learning.  However, there has been a distinct lack of consideration of the concurrent anatomical and physiological development of the brain. This literature review explores the Piagetian and neo-Piagetian theories in the context of recent findings concerning anatomical and physiological brain development with respect to executive function development. This review suggests that Piagetian development theory may be closely aligned with changes in the anatomical and physiological development of the brain—in particular, the prefrontal cortex and its associated connections. The maturation of an individual’s brain and increases in its complexity during childhood and adolescence appear to occur in stages that parallel the stages of cognitive development identified by Piaget.","container-title":"Archives of Psychology","ISSN":"2573-7902","issue":"3","language":"en","license":"Copyright (c) 2017 Archives of Psychology","note":"number: 3","source":"archivesofpsychology.org","title":"Cognitive and Brain Development: Executive Function, Piaget, and the Prefrontal Cortex","title-short":"Cognitive and Brain Development","URL":"https://archivesofpsychology.org/index.php/aop/article/view/30","volume":"1","author":[{"family":"Bolton","given":"Scott"},{"family":"Hattie","given":"John"}],"accessed":{"date-parts":[["2021",10,26]]},"issued":{"date-parts":[["2017",12,15]]}}},{"id":119,"uris":["http://zotero.org/users/local/sp8CiHGF/items/6BZ72Y6X"],"itemData":{"id":119,"type":"article-journal","abstract":"Childhood adversity increases vulnerability to psychiatric disorders that emerge in adolescence, in a sex-dependent manner. Early adversity modeled in rodents with maternal separation (MS) affects cognition and medial prefrontal cortex (mPFC) circuitry. Humans and animals exposed to early life adversity also display heightened circulating inflammatory cytokines, however the predictive relationship of these early measures with later behavioral deficits is unknown. Here, male and female rats were exposed to MS or control rearing during the postnatal period (P2-21). Blood samples were taken at distinct developmental time points for analysis of the pro-inflammatory cytokine IL-1β and the anti-inflammatory cytokines IL-4, and IL-10, followed by win-shift cognitive testing and analysis of mPFC parvalbumin (PVB) immunofluorescent interneurons in adolescence. Regression analyses were conducted to explore the relationship between early cytokines and adolescent behavioral measures. We observed sex- and age-dependent effects of MS on circulating cytokines. MS also yielded adolescent decreases in mPFC PVB and cognitive deficits, which were predicted by early cytokine expression in a sex- and experience-dependent manner. Taken together, the present data reveals that circulating cytokines and PVB levels are predictive of adolescent cognitive deficits, and therefore provide compelling evidence for a putative role of early biomarkers in mediating MS-induced behavioral dysfunction. Importantly, predictive relationships often depended on sex and on MS history, suggesting that early life experiences may yield individualistic mechanisms of vulnerability compared to the general population.","container-title":"Psychoneuroendocrinology","DOI":"10.1016/j.psyneuen.2016.04.016","ISSN":"0306-4530","journalAbbreviation":"Psychoneuroendocrinology","language":"en","page":"19-30","source":"ScienceDirect","title":"Cognitive impairment effects of early life stress in adolescents can be predicted with early biomarkers: Impacts of sex, experience, and cytokines","title-short":"Cognitive impairment effects of early life stress in adolescents can be predicted with early biomarkers","volume":"71","author":[{"family":"Grassi-Oliveira","given":"Rodrigo"},{"family":"Honeycutt","given":"Jennifer A."},{"family":"Holland","given":"Freedom H."},{"family":"Ganguly","given":"Prabarna"},{"family":"Brenhouse","given":"Heather C."}],"issued":{"date-parts":[["2016",9,1]]}}}],"schema":"https://github.com/citation-style-language/schema/raw/master/csl-citation.json"} </w:instrText>
      </w:r>
      <w:r w:rsidR="00CC1740" w:rsidRPr="000C533F">
        <w:rPr>
          <w:rFonts w:ascii="Times New Roman" w:eastAsia="Times New Roman" w:hAnsi="Times New Roman" w:cs="Times New Roman"/>
          <w:sz w:val="24"/>
          <w:szCs w:val="24"/>
        </w:rPr>
        <w:fldChar w:fldCharType="separate"/>
      </w:r>
      <w:r w:rsidR="009F0F04" w:rsidRPr="000C533F">
        <w:rPr>
          <w:rFonts w:ascii="Times New Roman" w:hAnsi="Times New Roman" w:cs="Times New Roman"/>
          <w:sz w:val="24"/>
          <w:szCs w:val="24"/>
        </w:rPr>
        <w:t>(Bolton &amp; Hattie, 2017; Grassi-Oliveira et al., 2016)</w:t>
      </w:r>
      <w:r w:rsidR="00CC1740" w:rsidRPr="000C533F">
        <w:rPr>
          <w:rFonts w:ascii="Times New Roman" w:eastAsia="Times New Roman" w:hAnsi="Times New Roman" w:cs="Times New Roman"/>
          <w:sz w:val="24"/>
          <w:szCs w:val="24"/>
        </w:rPr>
        <w:fldChar w:fldCharType="end"/>
      </w:r>
      <w:r w:rsidRPr="000C533F">
        <w:rPr>
          <w:rFonts w:ascii="Times New Roman" w:eastAsia="Times New Roman" w:hAnsi="Times New Roman" w:cs="Times New Roman"/>
          <w:sz w:val="24"/>
          <w:szCs w:val="24"/>
        </w:rPr>
        <w:t>. Chronic stress is related to lasting changes in the brain and can contribute to the manifestation of different mental pathologies, mainly in childhood and adolescence</w:t>
      </w:r>
      <w:r w:rsidR="00CC1740" w:rsidRPr="000C533F">
        <w:rPr>
          <w:rFonts w:ascii="Times New Roman" w:eastAsia="Times New Roman" w:hAnsi="Times New Roman" w:cs="Times New Roman"/>
          <w:sz w:val="24"/>
          <w:szCs w:val="24"/>
        </w:rPr>
        <w:t xml:space="preserve"> </w:t>
      </w:r>
      <w:r w:rsidR="00CC1740" w:rsidRPr="000C533F">
        <w:rPr>
          <w:rFonts w:ascii="Times New Roman" w:eastAsia="Times New Roman" w:hAnsi="Times New Roman" w:cs="Times New Roman"/>
          <w:sz w:val="24"/>
          <w:szCs w:val="24"/>
        </w:rPr>
        <w:fldChar w:fldCharType="begin"/>
      </w:r>
      <w:r w:rsidR="009F0F04" w:rsidRPr="000C533F">
        <w:rPr>
          <w:rFonts w:ascii="Times New Roman" w:eastAsia="Times New Roman" w:hAnsi="Times New Roman" w:cs="Times New Roman"/>
          <w:sz w:val="24"/>
          <w:szCs w:val="24"/>
        </w:rPr>
        <w:instrText xml:space="preserve"> ADDIN ZOTERO_ITEM CSL_CITATION {"citationID":"af1HGAA0","properties":{"formattedCitation":"(de Ara\\uc0\\u250{}jo Costa Folha et al., 2017; Grassi-Oliveira et al., 2016)","plainCitation":"(de Araújo Costa Folha et al., 2017; Grassi-Oliveira et al., 2016)","noteIndex":0},"citationItems":[{"id":18,"uris":["http://zotero.org/users/local/sp8CiHGF/items/ZZ8SXIYB"],"itemData":{"id":18,"type":"article-journal","container-title":"Behavioural Brain Research","DOI":"10.1016/j.bbr.2017.02.033","ISSN":"01664328","journalAbbreviation":"Behavioural Brain Research","language":"en","page":"44-51","source":"DOI.org (Crossref)","title":"Effect of chronic stress during adolescence in prefrontal cortex structure and function","volume":"326","author":[{"family":"Araújo Costa Folha","given":"Otávio Augusto","non-dropping-particle":"de"},{"family":"Bahia","given":"Carlomagno Pacheco"},{"family":"Aguiar","given":"Gisele Priscila Soares","non-dropping-particle":"de"},{"family":"Herculano","given":"Anderson Manoel"},{"family":"Coelho","given":"Nicole Leite Galvão"},{"family":"Sousa","given":"Maria Bernardete Cordeiro","non-dropping-particle":"de"},{"family":"Shiramizu","given":"Victor Kenji Medeiros"},{"family":"Menezes Galvão","given":"Ana Cecília","non-dropping-particle":"de"},{"family":"Carvalho","given":"Walther Augusto","non-dropping-particle":"de"},{"family":"Pereira","given":"Antonio"}],"issued":{"date-parts":[["2017",5]]}}},{"id":119,"uris":["http://zotero.org/users/local/sp8CiHGF/items/6BZ72Y6X"],"itemData":{"id":119,"type":"article-journal","abstract":"Childhood adversity increases vulnerability to psychiatric disorders that emerge in adolescence, in a sex-dependent manner. Early adversity modeled in rodents with maternal separation (MS) affects cognition and medial prefrontal cortex (mPFC) circuitry. Humans and animals exposed to early life adversity also display heightened circulating inflammatory cytokines, however the predictive relationship of these early measures with later behavioral deficits is unknown. Here, male and female rats were exposed to MS or control rearing during the postnatal period (P2-21). Blood samples were taken at distinct developmental time points for analysis of the pro-inflammatory cytokine IL-1β and the anti-inflammatory cytokines IL-4, and IL-10, followed by win-shift cognitive testing and analysis of mPFC parvalbumin (PVB) immunofluorescent interneurons in adolescence. Regression analyses were conducted to explore the relationship between early cytokines and adolescent behavioral measures. We observed sex- and age-dependent effects of MS on circulating cytokines.</w:instrText>
      </w:r>
      <w:r w:rsidR="009F0F04" w:rsidRPr="000C533F">
        <w:rPr>
          <w:rFonts w:ascii="Times New Roman" w:eastAsia="Times New Roman" w:hAnsi="Times New Roman" w:cs="Times New Roman"/>
          <w:sz w:val="24"/>
          <w:szCs w:val="24"/>
          <w:lang w:val="pt-BR"/>
        </w:rPr>
        <w:instrText xml:space="preserve"> MS also yielded adolescent decreases in mPFC PVB and cognitive deficits, which were predicted by early cytokine expression in a sex- and experience-dependent manner. Taken together, the present data reveals that circulating cytokines and PVB levels are predictive of adolescent cognitive deficits, and therefore provide compelling evidence for a putative role of early biomarkers in mediating MS-induced behavioral dysfunction. Importantly, predictive relationships often depended on sex and on MS history, suggesting that early life experiences may yield individualistic mechanisms of vulnerability compared to the general population.","container-title":"Psychoneuroendocrinology","DOI":"10.1016/j.psyneuen.2016.04.016","ISSN":"0306-4530","journalAbbreviation":"Psychoneuroendocrinology","language":"en","page":"19-30","source":"ScienceDirect","title":"Cognitive impairment effects of early life stress in adolescents can be predicted with early biomarkers: Impacts of sex, experience, and cytokines","title-short":"Cognitive impairment effects of early life stress in adolescents can be predicted with early biomarkers","volume":"71","author":[{"family":"Grassi-Oliveira","given":"Rodrigo"},{"family":"Honeycutt","given":"Jennifer A."},{"family":"Holland","given":"Freedom H."},{"family":"Ganguly","given":"Prabarna"},{"family":"Brenhouse","given":"Heather C."}],"issued":{"date-parts":[["2016",9,1]]}}}],"schema":"https://github.com/citation-style-language/schema/raw/master/csl-citation.json"} </w:instrText>
      </w:r>
      <w:r w:rsidR="00CC1740" w:rsidRPr="000C533F">
        <w:rPr>
          <w:rFonts w:ascii="Times New Roman" w:eastAsia="Times New Roman" w:hAnsi="Times New Roman" w:cs="Times New Roman"/>
          <w:sz w:val="24"/>
          <w:szCs w:val="24"/>
        </w:rPr>
        <w:fldChar w:fldCharType="separate"/>
      </w:r>
      <w:r w:rsidR="009F0F04" w:rsidRPr="000C533F">
        <w:rPr>
          <w:rFonts w:ascii="Times New Roman" w:hAnsi="Times New Roman" w:cs="Times New Roman"/>
          <w:sz w:val="24"/>
          <w:szCs w:val="24"/>
          <w:lang w:val="pt-BR"/>
        </w:rPr>
        <w:t>(de Araújo Costa Folha et al., 2017; Grassi-Oliveira et al., 2016)</w:t>
      </w:r>
      <w:r w:rsidR="00CC1740" w:rsidRPr="000C533F">
        <w:rPr>
          <w:rFonts w:ascii="Times New Roman" w:eastAsia="Times New Roman" w:hAnsi="Times New Roman" w:cs="Times New Roman"/>
          <w:sz w:val="24"/>
          <w:szCs w:val="24"/>
        </w:rPr>
        <w:fldChar w:fldCharType="end"/>
      </w:r>
      <w:r w:rsidR="00CC1740" w:rsidRPr="000C533F">
        <w:rPr>
          <w:rFonts w:ascii="Times New Roman" w:eastAsia="Times New Roman" w:hAnsi="Times New Roman" w:cs="Times New Roman"/>
          <w:sz w:val="24"/>
          <w:szCs w:val="24"/>
          <w:lang w:val="pt-BR"/>
        </w:rPr>
        <w:t>.</w:t>
      </w:r>
    </w:p>
    <w:p w14:paraId="00000009" w14:textId="64E2BB51" w:rsidR="00D707BE" w:rsidRPr="000C533F" w:rsidRDefault="00000000" w:rsidP="000C533F">
      <w:pPr>
        <w:spacing w:after="0" w:line="360" w:lineRule="auto"/>
        <w:ind w:firstLine="720"/>
        <w:jc w:val="both"/>
        <w:rPr>
          <w:rFonts w:ascii="Times New Roman" w:eastAsia="Times New Roman" w:hAnsi="Times New Roman" w:cs="Times New Roman"/>
          <w:sz w:val="24"/>
          <w:szCs w:val="24"/>
        </w:rPr>
      </w:pPr>
      <w:r w:rsidRPr="000C533F">
        <w:rPr>
          <w:rFonts w:ascii="Times New Roman" w:eastAsia="Times New Roman" w:hAnsi="Times New Roman" w:cs="Times New Roman"/>
          <w:sz w:val="24"/>
          <w:szCs w:val="24"/>
        </w:rPr>
        <w:t xml:space="preserve">There is a negative influence between stress and the development of the medial prefrontal cortex and the orbitofrontal cortex, areas that may be related to executive functions </w:t>
      </w:r>
      <w:r w:rsidR="00EC653B" w:rsidRPr="000C533F">
        <w:rPr>
          <w:rFonts w:ascii="Times New Roman" w:eastAsia="Times New Roman" w:hAnsi="Times New Roman" w:cs="Times New Roman"/>
          <w:sz w:val="24"/>
          <w:szCs w:val="24"/>
        </w:rPr>
        <w:fldChar w:fldCharType="begin"/>
      </w:r>
      <w:r w:rsidR="009F0F04" w:rsidRPr="000C533F">
        <w:rPr>
          <w:rFonts w:ascii="Times New Roman" w:eastAsia="Times New Roman" w:hAnsi="Times New Roman" w:cs="Times New Roman"/>
          <w:sz w:val="24"/>
          <w:szCs w:val="24"/>
        </w:rPr>
        <w:instrText xml:space="preserve"> ADDIN ZOTERO_ITEM CSL_CITATION {"citationID":"H5ZnRPah","properties":{"formattedCitation":"(de Ara\\uc0\\u250{}jo Costa Folha et al., 2017; Ferguson et al., 2021)","plainCitation":"(de Araújo Costa Folha et al., 2017; Ferguson et al., 2021)","noteIndex":0},"citationItems":[{"id":18,"uris":["http://zotero.org/users/local/sp8CiHGF/items/ZZ8SXIYB"],"itemData":{"id":18,"type":"article-journal","container-title":"Behavioural Brain Research","DOI":"10.1016/j.bbr.2017.02.033","ISSN":"01664328","journalAbbreviation":"Behavioural Brain Research","language":"en","page":"44-51","source":"DOI.org (Crossref)","title":"Effect of chronic stress during adolescence in prefrontal cortex structure and function","volume":"326","author":[{"family":"Araújo Costa Folha","given":"Otávio Augusto","non-dropping-particle":"de"},{"family":"Bahia","given":"Carlomagno Pacheco"},{"family":"Aguiar","given":"Gisele Priscila Soares","non-dropping-particle":"de"},{"family":"Herculano","given":"Anderson Manoel"},{"family":"Coelho","given":"Nicole Leite Galvão"},{"family":"Sousa","given":"Maria Bernardete Cordeiro","non-dropping-particle":"de"},{"family":"Shiramizu","given":"Victor Kenji Medeiros"},{"family":"Menezes Galvão","given":"Ana Cecília","non-dropping-particle":"de"},{"family":"Carvalho","given":"Walther Augusto","non-dropping-particle":"de"},{"family":"Pereira","given":"Antonio"}],"issued":{"date-parts":[["2017",5]]}}},{"id":175,"uris":["http://zotero.org/users/local/sp8CiHGF/items/GBY4LKSP"],"itemData":{"id":175,"type":"article-journal","abstract":"Executive functions demonstrate variable developmental and aging profiles, with protracted development into early adulthood and declines in older age. However, relatively few studies have specifically included middle-aged adults in investigations of age-related differences in executive functions. This study explored the age-related differences in executive function from late childhood through to old age, allowing a more informed understanding of executive functions across the lifespan. Three hundred and fifty participants aged 10 to 86 years-old completed a battery of tasks assessing the specific roles of inhibitory control, working memory, cognitive flexibility, and planning. Results highlighted continued improvement in working memory capacity across adolescence and into young adulthood, followed by declines in both working memory and inhibitory control, beginning from as early as 30–40 years old and continuing into older age. Analyses of planning abilities showed continued improvement across adolescence and into young adulthood, followed by a decline in abilities across adulthood, with a small (positive) change in older age. Interestingly, a dissociation was found for cognitive flexibility; switch costs decreased, yet mixing costs increased across the lifespan. The results provide a description of the developmental differences in inhibitory control, working memory, cognitive flexibility and planning, above any effects of IQ or SES, and highlight the importance of including middle-aged adults in studies seeking to establish a more comprehensive picture of age-related differences in executive function.","container-title":"Scientific Reports","DOI":"10.1038/s41598-020-80866-1","ISSN":"2045-2322","issue":"1","journalAbbreviation":"Sci Rep","language":"en","license":"2021 Crown","note":"number: 1\npublisher: Nature Publishing Group","page":"1382","source":"www.nature.com","title":"The developmental trajectories of executive function from adolescence to old age","volume":"11","author":[{"family":"Ferguson","given":"Heather J."},{"family":"Brunsdon","given":"Victoria E. A."},{"family":"Bradford","given":"Elisabeth E. F."}],"issued":{"date-parts":[["2021",1,14]]}}}],"schema":"https://github.com/citation-style-language/schema/raw/master/csl-citation.json"} </w:instrText>
      </w:r>
      <w:r w:rsidR="00EC653B" w:rsidRPr="000C533F">
        <w:rPr>
          <w:rFonts w:ascii="Times New Roman" w:eastAsia="Times New Roman" w:hAnsi="Times New Roman" w:cs="Times New Roman"/>
          <w:sz w:val="24"/>
          <w:szCs w:val="24"/>
        </w:rPr>
        <w:fldChar w:fldCharType="separate"/>
      </w:r>
      <w:r w:rsidR="009F0F04" w:rsidRPr="000C533F">
        <w:rPr>
          <w:rFonts w:ascii="Times New Roman" w:hAnsi="Times New Roman" w:cs="Times New Roman"/>
          <w:sz w:val="24"/>
          <w:szCs w:val="24"/>
        </w:rPr>
        <w:t>(de Araújo Costa Folha et al., 2017; Ferguson et al., 2021)</w:t>
      </w:r>
      <w:r w:rsidR="00EC653B" w:rsidRPr="000C533F">
        <w:rPr>
          <w:rFonts w:ascii="Times New Roman" w:eastAsia="Times New Roman" w:hAnsi="Times New Roman" w:cs="Times New Roman"/>
          <w:sz w:val="24"/>
          <w:szCs w:val="24"/>
        </w:rPr>
        <w:fldChar w:fldCharType="end"/>
      </w:r>
      <w:r w:rsidRPr="000C533F">
        <w:rPr>
          <w:rFonts w:ascii="Times New Roman" w:eastAsia="Times New Roman" w:hAnsi="Times New Roman" w:cs="Times New Roman"/>
          <w:sz w:val="24"/>
          <w:szCs w:val="24"/>
        </w:rPr>
        <w:t xml:space="preserve">. An example of this occurs in the prefrontal cortex, associated with executive functions, </w:t>
      </w:r>
      <w:r w:rsidR="00EC653B" w:rsidRPr="000C533F">
        <w:rPr>
          <w:rFonts w:ascii="Times New Roman" w:eastAsia="Times New Roman" w:hAnsi="Times New Roman" w:cs="Times New Roman"/>
          <w:sz w:val="24"/>
          <w:szCs w:val="24"/>
        </w:rPr>
        <w:t>cognition,</w:t>
      </w:r>
      <w:r w:rsidRPr="000C533F">
        <w:rPr>
          <w:rFonts w:ascii="Times New Roman" w:eastAsia="Times New Roman" w:hAnsi="Times New Roman" w:cs="Times New Roman"/>
          <w:sz w:val="24"/>
          <w:szCs w:val="24"/>
        </w:rPr>
        <w:t xml:space="preserve"> and memory, which </w:t>
      </w:r>
      <w:r w:rsidRPr="000C533F">
        <w:rPr>
          <w:rFonts w:ascii="Times New Roman" w:eastAsia="Times New Roman" w:hAnsi="Times New Roman" w:cs="Times New Roman"/>
          <w:sz w:val="24"/>
          <w:szCs w:val="24"/>
        </w:rPr>
        <w:lastRenderedPageBreak/>
        <w:t xml:space="preserve">undergoes changes in synaptic connection and axonal myelination. One of the first observed changes occurs in neuronal reorganization, related to the refinement of cognitive and social skills, reward sensitivity and stress responsiveness </w:t>
      </w:r>
      <w:r w:rsidR="00EC653B" w:rsidRPr="000C533F">
        <w:rPr>
          <w:rFonts w:ascii="Times New Roman" w:eastAsia="Times New Roman" w:hAnsi="Times New Roman" w:cs="Times New Roman"/>
          <w:sz w:val="24"/>
          <w:szCs w:val="24"/>
        </w:rPr>
        <w:fldChar w:fldCharType="begin"/>
      </w:r>
      <w:r w:rsidR="009F0F04" w:rsidRPr="000C533F">
        <w:rPr>
          <w:rFonts w:ascii="Times New Roman" w:eastAsia="Times New Roman" w:hAnsi="Times New Roman" w:cs="Times New Roman"/>
          <w:sz w:val="24"/>
          <w:szCs w:val="24"/>
        </w:rPr>
        <w:instrText xml:space="preserve"> ADDIN ZOTERO_ITEM CSL_CITATION {"citationID":"HMms0tzj","properties":{"formattedCitation":"(Yahfoufi et al., 2020)","plainCitation":"(Yahfoufi et al., 2020)","noteIndex":0},"citationItems":[{"id":104,"uris":["http://zotero.org/users/local/sp8CiHGF/items/SPQV3SCC"],"itemData":{"id":104,"type":"article-journal","abstract":"Puberty/adolescence is a critical phase during neurodevelopment with numerous structural, neurochemical, and molecular changes occurring in response to genetic and environmental signals. A consequence of this major neuronal reorganizing and remodeling is a heightened level of vulnerability to stressors and immune challenges. The gut microbiota is a fundamental modulator of stress and immune responses and has been found to play a role in mental health conditions and neurodegenerative disorders. Environmental insults (stress, infection, neuroinflammation, and use of antibiotics) during adolescence can result in dysbiosis subsidizing the development of brain disorders later in life. Also, pubertal neuroinflammatory insults can alter neurodevelopment, impact brain functioning in an enduring manner, and contribute to neurological disorders related to brain aging, such as Alzheimer’s disease, Parkinson’s disease, and depression. Exposure to probiotics during puberty can mitigate inflammation, reverse dysbiosis, and decrease vulnerabilities to brain disorders later in life. The goal of this review is to reveal the consequences of pubertal exposure to stress and immune challenges on the gut microbiota, immune reactivity within the brain, and the risk or resilience to stress-induced mental illnesses and neurodegenerative disorders. We propose that the consumption of probiotics during adolescence contribute to the prevention of brain pathologies in adulthood.","container-title":"The Journals of Gerontology: Series A","DOI":"10.1093/gerona/glaa006","ISSN":"1079-5006","issue":"7","journalAbbreviation":"The Journals of Gerontology: Series A","page":"1251-1257","source":"Silverchair","title":"Adolescence and Aging: Impact of Adolescence Inflammatory Stress and Microbiota Alterations on Brain Development, Aging, and Neurodegeneration","title-short":"Adolescence and Aging","volume":"75","author":[{"family":"Yahfoufi","given":"Nour"},{"family":"Matar","given":"Chantal"},{"family":"Ismail","given":"Nafissa"}],"issued":{"date-parts":[["2020",6,18]]}}}],"schema":"https://github.com/citation-style-language/schema/raw/master/csl-citation.json"} </w:instrText>
      </w:r>
      <w:r w:rsidR="00EC653B" w:rsidRPr="000C533F">
        <w:rPr>
          <w:rFonts w:ascii="Times New Roman" w:eastAsia="Times New Roman" w:hAnsi="Times New Roman" w:cs="Times New Roman"/>
          <w:sz w:val="24"/>
          <w:szCs w:val="24"/>
        </w:rPr>
        <w:fldChar w:fldCharType="separate"/>
      </w:r>
      <w:r w:rsidR="009F0F04" w:rsidRPr="000C533F">
        <w:rPr>
          <w:rFonts w:ascii="Times New Roman" w:hAnsi="Times New Roman" w:cs="Times New Roman"/>
          <w:sz w:val="24"/>
          <w:szCs w:val="24"/>
        </w:rPr>
        <w:t>(Yahfoufi et al., 2020)</w:t>
      </w:r>
      <w:r w:rsidR="00EC653B" w:rsidRPr="000C533F">
        <w:rPr>
          <w:rFonts w:ascii="Times New Roman" w:eastAsia="Times New Roman" w:hAnsi="Times New Roman" w:cs="Times New Roman"/>
          <w:sz w:val="24"/>
          <w:szCs w:val="24"/>
        </w:rPr>
        <w:fldChar w:fldCharType="end"/>
      </w:r>
      <w:r w:rsidRPr="000C533F">
        <w:rPr>
          <w:rFonts w:ascii="Times New Roman" w:eastAsia="Times New Roman" w:hAnsi="Times New Roman" w:cs="Times New Roman"/>
          <w:sz w:val="24"/>
          <w:szCs w:val="24"/>
        </w:rPr>
        <w:t>. Individuals are affected differently by different types of social and biological stressors during this critical period of development</w:t>
      </w:r>
      <w:r w:rsidR="00EC653B" w:rsidRPr="000C533F">
        <w:rPr>
          <w:rFonts w:ascii="Times New Roman" w:eastAsia="Times New Roman" w:hAnsi="Times New Roman" w:cs="Times New Roman"/>
          <w:sz w:val="24"/>
          <w:szCs w:val="24"/>
        </w:rPr>
        <w:t xml:space="preserve"> </w:t>
      </w:r>
      <w:r w:rsidR="00EC653B" w:rsidRPr="000C533F">
        <w:rPr>
          <w:rFonts w:ascii="Times New Roman" w:eastAsia="Times New Roman" w:hAnsi="Times New Roman" w:cs="Times New Roman"/>
          <w:sz w:val="24"/>
          <w:szCs w:val="24"/>
        </w:rPr>
        <w:fldChar w:fldCharType="begin"/>
      </w:r>
      <w:r w:rsidR="009F0F04" w:rsidRPr="000C533F">
        <w:rPr>
          <w:rFonts w:ascii="Times New Roman" w:eastAsia="Times New Roman" w:hAnsi="Times New Roman" w:cs="Times New Roman"/>
          <w:sz w:val="24"/>
          <w:szCs w:val="24"/>
        </w:rPr>
        <w:instrText xml:space="preserve"> ADDIN ZOTERO_ITEM CSL_CITATION {"citationID":"2Aq3EO5F","properties":{"formattedCitation":"(Gordis et al., 2006; Yahfoufi et al., 2020)","plainCitation":"(Gordis et al., 2006; Yahfoufi et al., 2020)","noteIndex":0},"citationItems":[{"id":11,"uris":["http://zotero.org/users/local/sp8CiHGF/items/UG4SICEI"],"itemData":{"id":11,"type":"article-journal","container-title":"Psychoneuroendocrinology","DOI":"10.1016/j.psyneuen.2006.05.010","ISSN":"03064530","issue":"8","journalAbbreviation":"Psychoneuroendocrinology","language":"en","page":"976-987","source":"DOI.org (Crossref)","title":"Asymmetry between salivary cortisol and α-amylase reactivity to stress: Relation to aggressive behavior in adolescents","title-short":"Asymmetry between salivary cortisol and α-amylase reactivity to stress","volume":"31","author":[{"family":"Gordis","given":"E"},{"family":"Granger","given":"D"},{"family":"Susman","given":"E"},{"family":"Trickett","given":"P"}],"issued":{"date-parts":[["2006",9]]}}},{"id":104,"uris":["http://zotero.org/users/local/sp8CiHGF/items/SPQV3SCC"],"itemData":{"id":104,"type":"article-journal","abstract":"Puberty/adolescence is a critical phase during neurodevelopment with numerous structural, neurochemical, and molecular changes occurring in response to genetic and environmental signals. A consequence of this major neuronal reorganizing and remodeling is a heightened level of vulnerability to stressors and immune challenges. The gut microbiota is a fundamental modulator of stress and immune responses and has been found to play a role in mental health conditions and neurodegenerative disorders. Environmental insults (stress, infection, neuroinflammation, and use of antibiotics) during adolescence can result in dysbiosis subsidizing the development of brain disorders later in life. Also, pubertal neuroinflammatory insults can alter neurodevelopment, impact brain functioning in an enduring manner, and contribute to neurological disorders related to brain aging, such as Alzheimer’s disease, Parkinson’s disease, and depression. Exposure to probiotics during puberty can mitigate inflammation, reverse dysbiosis, and decrease vulnerabilities to brain disorders later in life. The goal of this review is to reveal the consequences of pubertal exposure to stress and immune challenges on the gut microbiota, immune reactivity within the brain, and the risk or resilience to stress-induced mental illnesses and neurodegenerative disorders. We propose that the consumption of probiotics during adolescence contribute to the prevention of brain pathologies in adulthood.","container-title":"The Journals of Gerontology: Series A","DOI":"10.1093/gerona/glaa006","ISSN":"1079-5006","issue":"7","journalAbbreviation":"The Journals of Gerontology: Series A","page":"1251-1257","source":"Silverchair","title":"Adolescence and Aging: Impact of Adolescence Inflammatory Stress and Microbiota Alterations on Brain Development, Aging, and Neurodegeneration","title-short":"Adolescence and Aging","volume":"75","author":[{"family":"Yahfoufi","given":"Nour"},{"family":"Matar","given":"Chantal"},{"family":"Ismail","given":"Nafissa"}],"issued":{"date-parts":[["2020",6,18]]}}}],"schema":"https://github.com/citation-style-language/schema/raw/master/csl-citation.json"} </w:instrText>
      </w:r>
      <w:r w:rsidR="00EC653B" w:rsidRPr="000C533F">
        <w:rPr>
          <w:rFonts w:ascii="Times New Roman" w:eastAsia="Times New Roman" w:hAnsi="Times New Roman" w:cs="Times New Roman"/>
          <w:sz w:val="24"/>
          <w:szCs w:val="24"/>
        </w:rPr>
        <w:fldChar w:fldCharType="separate"/>
      </w:r>
      <w:r w:rsidR="009F0F04" w:rsidRPr="000C533F">
        <w:rPr>
          <w:rFonts w:ascii="Times New Roman" w:hAnsi="Times New Roman" w:cs="Times New Roman"/>
          <w:sz w:val="24"/>
          <w:szCs w:val="24"/>
        </w:rPr>
        <w:t>(Gordis et al., 2006; Yahfoufi et al., 2020)</w:t>
      </w:r>
      <w:r w:rsidR="00EC653B" w:rsidRPr="000C533F">
        <w:rPr>
          <w:rFonts w:ascii="Times New Roman" w:eastAsia="Times New Roman" w:hAnsi="Times New Roman" w:cs="Times New Roman"/>
          <w:sz w:val="24"/>
          <w:szCs w:val="24"/>
        </w:rPr>
        <w:fldChar w:fldCharType="end"/>
      </w:r>
      <w:r w:rsidRPr="000C533F">
        <w:rPr>
          <w:rFonts w:ascii="Times New Roman" w:eastAsia="Times New Roman" w:hAnsi="Times New Roman" w:cs="Times New Roman"/>
          <w:sz w:val="24"/>
          <w:szCs w:val="24"/>
        </w:rPr>
        <w:t xml:space="preserve">. Executive functions are also related to adaptive responsiveness to situations, when EF processing fails, the results can lead to impetuous acts or judgment errors </w:t>
      </w:r>
      <w:r w:rsidR="00EC653B" w:rsidRPr="000C533F">
        <w:rPr>
          <w:rFonts w:ascii="Times New Roman" w:eastAsia="Times New Roman" w:hAnsi="Times New Roman" w:cs="Times New Roman"/>
          <w:sz w:val="24"/>
          <w:szCs w:val="24"/>
        </w:rPr>
        <w:fldChar w:fldCharType="begin"/>
      </w:r>
      <w:r w:rsidR="009F0F04" w:rsidRPr="000C533F">
        <w:rPr>
          <w:rFonts w:ascii="Times New Roman" w:eastAsia="Times New Roman" w:hAnsi="Times New Roman" w:cs="Times New Roman"/>
          <w:sz w:val="24"/>
          <w:szCs w:val="24"/>
        </w:rPr>
        <w:instrText xml:space="preserve"> ADDIN ZOTERO_ITEM CSL_CITATION {"citationID":"4ApR6SRR","properties":{"formattedCitation":"(Nyongesa et al., 2019)","plainCitation":"(Nyongesa et al., 2019)","noteIndex":0},"citationItems":[{"id":173,"uris":["http://zotero.org/users/local/sp8CiHGF/items/3NEXI69U"],"itemData":{"id":173,"type":"article-journal","abstract":"Background: There is much research examining adolescents' executive function (EF) but there is little information about tools that measure EF, in particular preference of use, their reliability and validity. This information is important as to help both researchers and practitioners select the most relevant and reliable measure of EF to use with adolescents in their context.Aims: We conducted a scoping review to: (a) identify the measures of EF that have been used in studies conducted among adolescents in the past 15 years; (b) identify the most frequently used measures of EF; and (c) establish the psychometric robustness of existing EF measures used with adolescents.Methods: We searched three bibliographic databases (PsycINFO, Ovid Medline, and Web of Science) using key terms “Adolescents,” “Executive Functions,” and “measures”. The search covered research articles published between 1st January 2002 and 31st July 2017.Results: We identified a total of 338 individual measures of EF from 705 eligible studies. The vast majority of these studies (95%) were conducted in high income countries. Of the identified measures, 10 were the most used frequently, with a cumulative percent frequency accounting for nearly half (44%) the frequency of usage of all reported measures of EF. These are: Digit Span (count = 160), Trail Making Test (count = 158), Behavior Rating Inventory of Executive Function (count = 148), Wisconsin Card Sorting Test (count = 140), Verbal Fluency Tasks (count = 88), Stroop Color-Word Test (count = 78), Classical Stroop Task (count = 63), Color-Word Interference Test from Delis-Kaplan battery (count = 62), Rey-Osterrieth Complex Figure Test (count = 62), and Original Continuous Performance Test (count = 58). In terms of paradigms, tasks from Span (count = 235), Stroop (count = 216), Trails (count = 171), Card sorting (count = 166), Continuous performance (count = 99), and Tower (count = 94) paradigms were frequently used. Only 48 studies out of the included 705 reported the reliability and/or validity of measures of EF used with adolescents, but limited to studies in high income countries.Conclusion: We conclude that there is a wide array of measures for assessing EF among adolescents. Ten of these measures are frequently used. However, the evidence of psychometric robustness of measures of EF used with adolescents remains limited to support the validity of their usage across different contexts.","container-title":"Frontiers in Psychology","ISSN":"1664-1078","source":"Frontiers","title":"Assessing Executive Function in Adolescence: A Scoping Review of Existing Measures and Their Psychometric Robustness","title-short":"Assessing Executive Function in Adolescence","URL":"https://www.frontiersin.org/articles/10.3389/fpsyg.2019.00311","volume":"10","author":[{"family":"Nyongesa","given":"Moses K."},{"family":"Ssewanyana","given":"Derrick"},{"family":"Mutua","given":"Agnes M."},{"family":"Chongwo","given":"Esther"},{"family":"Scerif","given":"Gaia"},{"family":"Newton","given":"Charles R. J. C."},{"family":"Abubakar","given":"Amina"}],"accessed":{"date-parts":[["2022",12,22]]},"issued":{"date-parts":[["2019"]]}}}],"schema":"https://github.com/citation-style-language/schema/raw/master/csl-citation.json"} </w:instrText>
      </w:r>
      <w:r w:rsidR="00EC653B" w:rsidRPr="000C533F">
        <w:rPr>
          <w:rFonts w:ascii="Times New Roman" w:eastAsia="Times New Roman" w:hAnsi="Times New Roman" w:cs="Times New Roman"/>
          <w:sz w:val="24"/>
          <w:szCs w:val="24"/>
        </w:rPr>
        <w:fldChar w:fldCharType="separate"/>
      </w:r>
      <w:r w:rsidR="009F0F04" w:rsidRPr="000C533F">
        <w:rPr>
          <w:rFonts w:ascii="Times New Roman" w:hAnsi="Times New Roman" w:cs="Times New Roman"/>
          <w:sz w:val="24"/>
          <w:szCs w:val="24"/>
        </w:rPr>
        <w:t>(Nyongesa et al., 2019)</w:t>
      </w:r>
      <w:r w:rsidR="00EC653B" w:rsidRPr="000C533F">
        <w:rPr>
          <w:rFonts w:ascii="Times New Roman" w:eastAsia="Times New Roman" w:hAnsi="Times New Roman" w:cs="Times New Roman"/>
          <w:sz w:val="24"/>
          <w:szCs w:val="24"/>
        </w:rPr>
        <w:fldChar w:fldCharType="end"/>
      </w:r>
      <w:r w:rsidRPr="000C533F">
        <w:rPr>
          <w:rFonts w:ascii="Times New Roman" w:eastAsia="Times New Roman" w:hAnsi="Times New Roman" w:cs="Times New Roman"/>
          <w:sz w:val="24"/>
          <w:szCs w:val="24"/>
        </w:rPr>
        <w:t>.</w:t>
      </w:r>
    </w:p>
    <w:p w14:paraId="0000000A" w14:textId="6D24F71A" w:rsidR="00D707BE" w:rsidRPr="000C533F" w:rsidRDefault="00000000" w:rsidP="000C533F">
      <w:pPr>
        <w:spacing w:after="0" w:line="360" w:lineRule="auto"/>
        <w:ind w:firstLine="720"/>
        <w:jc w:val="both"/>
        <w:rPr>
          <w:rFonts w:ascii="Times New Roman" w:eastAsia="Times New Roman" w:hAnsi="Times New Roman" w:cs="Times New Roman"/>
          <w:sz w:val="24"/>
          <w:szCs w:val="24"/>
        </w:rPr>
      </w:pPr>
      <w:r w:rsidRPr="000C533F">
        <w:rPr>
          <w:rFonts w:ascii="Times New Roman" w:eastAsia="Times New Roman" w:hAnsi="Times New Roman" w:cs="Times New Roman"/>
          <w:sz w:val="24"/>
          <w:szCs w:val="24"/>
        </w:rPr>
        <w:t xml:space="preserve">Psychological functioning is </w:t>
      </w:r>
      <w:proofErr w:type="gramStart"/>
      <w:r w:rsidRPr="000C533F">
        <w:rPr>
          <w:rFonts w:ascii="Times New Roman" w:eastAsia="Times New Roman" w:hAnsi="Times New Roman" w:cs="Times New Roman"/>
          <w:sz w:val="24"/>
          <w:szCs w:val="24"/>
        </w:rPr>
        <w:t>directly related</w:t>
      </w:r>
      <w:proofErr w:type="gramEnd"/>
      <w:r w:rsidRPr="000C533F">
        <w:rPr>
          <w:rFonts w:ascii="Times New Roman" w:eastAsia="Times New Roman" w:hAnsi="Times New Roman" w:cs="Times New Roman"/>
          <w:sz w:val="24"/>
          <w:szCs w:val="24"/>
        </w:rPr>
        <w:t xml:space="preserve"> to stress, it can be inferred that each person understands a situation as stressful or not, according to their psychic construction. In schema theory, it is possible to verify these different forms of functioning through the schematic modes of </w:t>
      </w:r>
      <w:r w:rsidR="00E35273" w:rsidRPr="000C533F">
        <w:rPr>
          <w:rFonts w:ascii="Times New Roman" w:eastAsia="Times New Roman" w:hAnsi="Times New Roman" w:cs="Times New Roman"/>
          <w:sz w:val="24"/>
          <w:szCs w:val="24"/>
        </w:rPr>
        <w:t xml:space="preserve">everyone </w:t>
      </w:r>
      <w:r w:rsidR="00E35273" w:rsidRPr="000C533F">
        <w:rPr>
          <w:rFonts w:ascii="Times New Roman" w:eastAsia="Times New Roman" w:hAnsi="Times New Roman" w:cs="Times New Roman"/>
          <w:sz w:val="24"/>
          <w:szCs w:val="24"/>
        </w:rPr>
        <w:fldChar w:fldCharType="begin"/>
      </w:r>
      <w:r w:rsidR="009F0F04" w:rsidRPr="000C533F">
        <w:rPr>
          <w:rFonts w:ascii="Times New Roman" w:eastAsia="Times New Roman" w:hAnsi="Times New Roman" w:cs="Times New Roman"/>
          <w:sz w:val="24"/>
          <w:szCs w:val="24"/>
        </w:rPr>
        <w:instrText xml:space="preserve"> ADDIN ZOTERO_ITEM CSL_CITATION {"citationID":"eVEo5G2X","properties":{"formattedCitation":"(Boyda et al., 2018; Rodrigues Matos, 2018; Sabir Zaman et al., 2021)","plainCitation":"(Boyda et al., 2018; Rodrigues Matos, 2018; Sabir Zaman et al., 2021)","noteIndex":0},"citationItems":[{"id":132,"uris":["http://zotero.org/users/local/sp8CiHGF/items/9G7CKU9K"],"itemData":{"id":132,"type":"article-journal","abstract":"Objective One potential mechanism that has received limited attention in psychosis research is early maladaptive schemas (EMS). Our aim was to examine whether EMS acts as a potential mediating pathway between early trauma and psychotic symptomology. Methods A quantitative survey was conducted online. N = 302 participants took part. The analysis used a multiple mediation framework. Results Analysis demonstrated significant specificity effects. Different forms of child maltreatment were significantly associated with psychosis experiences through specific dimensions of maladaptive schemas. Conclusions Results indicated specificity effects in that specific types of maltreatment are associated with specific maladaptive schemas. From a practitioner’s perspective, these findings offer credence to cognitive theories of psychopathology, and support the validity of EMS identification and modification among clients with psychotic symptomology both as a fundamental component of traditional CBT and within specialized schema-focused therapy.","container-title":"Journal of Clinical Psychology","DOI":"10.1002/jclp.22690","ISSN":"1097-4679","issue":"12","language":"en","note":"_eprint: https://onlinelibrary.wiley.com/doi/pdf/10.1002/jclp.22690","page":"2287-2301","source":"Wiley Online Library","title":"Childhood maltreatment and psychotic experiences: Exploring the specificity of early maladaptive schemas","title-short":"Childhood maltreatment and psychotic experiences","volume":"74","author":[{"family":"Boyda","given":"David"},{"family":"McFeeters","given":"Danielle"},{"family":"Dhingra","given":"Katie"},{"family":"Rhoden","given":"Laura"}],"issued":{"date-parts":[["2018"]]}}},{"id":127,"uris":["http://zotero.org/users/local/sp8CiHGF/items/N78YBGGW"],"itemData":{"id":127,"type":"article-journal","abstract":"Abstract\nObjectives: To study the relationship between dysfunctional schema modes and post-traumatic stress disorder among trauma survivors.\nMethod: A cross-sectional study was conducted in public hospital (Pakistan Institute of Medical Sciences) Islamabad, Pakistan, from March 2019 to August 2019. Two scales were used, Schema Mode Inventory (SMI) for assessment of maladaptive and adaptive schema, whereas, for PTSD assessment, Clinician Administered PTSD Scale (CAPS-5) was used.  Total 281 patients of TBI and orthopedic trauma were studied, of which 137 had been diagnosed with orthopedic trauma, 96 were TBI, and 48 had suffered from multiple injuries that were older than 18 years.\nResult: Simple linear regression showed that maladaptive schema mode was associated with PTSD. Moreover, the result showed that the prevalence of PTSD severity symptoms were greater in survivors with maladaptive than adaptive schema modes. Further result showed that PTSD Symptoms and dysfunctional schema modes were higher in moderate injured patient’s M (42.14) SD (7.36). In the same way, intentionally injured patient’s M (42.70) SD (6.92) and female trauma survivor’s M (42.05) SD (8.26) had higher PTSD symptoms.\nConclusion: The findings of this study demonstrates that maladaptive schema mode leads to PTSD symptoms among trauma survivors with history of orthopedic injury, TBI and multiple injury patients.\nKeywords: PTSD Symptoms, Maladaptive Schema Modes, \nContinuous....","container-title":"Journal of the Pakistan Medical Association","DOI":"10.47391/JPMA.01-013","ISSN":"0030-9982","journalAbbreviation":"J Pak Med Assoc","page":"1-11","source":"DOI.org (Crossref)","title":"Maladaptive schema modes as the predictor of post-traumatic stress disorder among trauma survivors","author":[{"literal":"Sabir Zaman"},{"literal":"Kehkashan Arouj"},{"literal":"Shahid Irfan"},{"literal":"Ishrat Yousaf"}],"issued":{"date-parts":[["2021",3,16]]}}},{"id":126,"uris":["http://zotero.org/users/local/sp8CiHGF/items/8DV4NL65"],"itemData":{"id":126,"type":"thesis","event-place":"Uberlândia","genre":"Mestrado em Psicologia","language":"pt","note":"DOI: 10.14393/ufu.di.2018.231","publisher":"Universidade Federal de Uberlândia","publisher-place":"Uberlândia","source":"DOI.org (Crossref)","title":"Schema Mode Inventory (SMI): Revisão sistemática de literatura e validação de conteúdo da versão reduzida no contexto brasileiro","title-short":"Schema Mode Inventory (SMI)","URL":"https://repositorio.ufu.br/handle/123456789/21066","author":[{"family":"Rodrigues Matos","given":"Fabíola"}],"accessed":{"date-parts":[["2022",6,1]]},"issued":{"date-parts":[["2018",2,20]]}}}],"schema":"https://github.com/citation-style-language/schema/raw/master/csl-citation.json"} </w:instrText>
      </w:r>
      <w:r w:rsidR="00E35273" w:rsidRPr="000C533F">
        <w:rPr>
          <w:rFonts w:ascii="Times New Roman" w:eastAsia="Times New Roman" w:hAnsi="Times New Roman" w:cs="Times New Roman"/>
          <w:sz w:val="24"/>
          <w:szCs w:val="24"/>
        </w:rPr>
        <w:fldChar w:fldCharType="separate"/>
      </w:r>
      <w:r w:rsidR="009F0F04" w:rsidRPr="000C533F">
        <w:rPr>
          <w:rFonts w:ascii="Times New Roman" w:hAnsi="Times New Roman" w:cs="Times New Roman"/>
          <w:sz w:val="24"/>
          <w:szCs w:val="24"/>
        </w:rPr>
        <w:t>(Boyda et al., 2018; Rodrigues Matos, 2018; Sabir Zaman et al., 2021)</w:t>
      </w:r>
      <w:r w:rsidR="00E35273" w:rsidRPr="000C533F">
        <w:rPr>
          <w:rFonts w:ascii="Times New Roman" w:eastAsia="Times New Roman" w:hAnsi="Times New Roman" w:cs="Times New Roman"/>
          <w:sz w:val="24"/>
          <w:szCs w:val="24"/>
        </w:rPr>
        <w:fldChar w:fldCharType="end"/>
      </w:r>
      <w:r w:rsidRPr="000C533F">
        <w:rPr>
          <w:rFonts w:ascii="Times New Roman" w:eastAsia="Times New Roman" w:hAnsi="Times New Roman" w:cs="Times New Roman"/>
          <w:sz w:val="24"/>
          <w:szCs w:val="24"/>
        </w:rPr>
        <w:t xml:space="preserve">. It is important to point out that, in this theory, it is understood that there are eighteen types of maladaptive schemas that are </w:t>
      </w:r>
      <w:proofErr w:type="gramStart"/>
      <w:r w:rsidRPr="000C533F">
        <w:rPr>
          <w:rFonts w:ascii="Times New Roman" w:eastAsia="Times New Roman" w:hAnsi="Times New Roman" w:cs="Times New Roman"/>
          <w:sz w:val="24"/>
          <w:szCs w:val="24"/>
        </w:rPr>
        <w:t>generally outside</w:t>
      </w:r>
      <w:proofErr w:type="gramEnd"/>
      <w:r w:rsidRPr="000C533F">
        <w:rPr>
          <w:rFonts w:ascii="Times New Roman" w:eastAsia="Times New Roman" w:hAnsi="Times New Roman" w:cs="Times New Roman"/>
          <w:sz w:val="24"/>
          <w:szCs w:val="24"/>
        </w:rPr>
        <w:t xml:space="preserve"> of consciousness and are constituted by cognitive, emotional, interpersonal, and behavioral patterns that are self-destructive and resistant to change, which end up causing suffering. significant to the individual </w:t>
      </w:r>
      <w:r w:rsidR="00E35273" w:rsidRPr="000C533F">
        <w:rPr>
          <w:rFonts w:ascii="Times New Roman" w:eastAsia="Times New Roman" w:hAnsi="Times New Roman" w:cs="Times New Roman"/>
          <w:sz w:val="24"/>
          <w:szCs w:val="24"/>
        </w:rPr>
        <w:fldChar w:fldCharType="begin"/>
      </w:r>
      <w:r w:rsidR="009F0F04" w:rsidRPr="000C533F">
        <w:rPr>
          <w:rFonts w:ascii="Times New Roman" w:eastAsia="Times New Roman" w:hAnsi="Times New Roman" w:cs="Times New Roman"/>
          <w:sz w:val="24"/>
          <w:szCs w:val="24"/>
        </w:rPr>
        <w:instrText xml:space="preserve"> ADDIN ZOTERO_ITEM CSL_CITATION {"citationID":"wJUPoMZS","properties":{"formattedCitation":"(Aalbers et al., 2021; Gusm\\uc0\\u227{}o et al., 2017; van Wijk-Herbrink et al., 2018)","plainCitation":"(Aalbers et al., 2021; Gusmão et al., 2017; van Wijk-Herbrink et al., 2018)","noteIndex":0},"citationItems":[{"id":137,"uris":["http://zotero.org/users/local/sp8CiHGF/items/DGHMMGTI"],"itemData":{"id":137,"type":"article-journal","abstract":"A fundamental question in psychotherapy is whether interventions should target client problems (i.e., problem-focused approaches) or client strengths (i.e., strength-focused approaches). In this study, we first propose to address this question from a network perspective on schema modes (i.e., healthy or dysfunctional patterns of co-occurring emotions, cognitions, and behaviours). From this perspective, schema modes mutually influence each other (e.g., healthy modes reduce dysfunctional modes). Recent evidence suggests that changes in modes that are strongly associated to other modes (i.e., central modes) could be associated with greater treatment effects. We therefore suggest research should investigate the relative centrality of healthy and dysfunctional modes. To make an exploratory start, we investigated the cross-sectional network structure of schema modes in a clinical (comprising individuals diagnosed with paranoid, narcissistic, histrionic, and Cluster C personality disorders) and non-clinical sample. Results showed that, in both samples, the Healthy Adult was significantly less central than several dysfunctional modes (e.g., Undisciplined Child and Abandoned and Abused Child). Although our study cannot draw causal conclusions, this finding could suggest that weakening dysfunctional modes (compared to strengthening the Healthy Adult) might be more effective in decreasing other dysfunctional modes. Our study further indicates that several schema modes are negatively associated, which could suggest that decreasing one might increase another. Finally, the Healthy Adult was among the modes that most strongly discriminated between clinical and non-clinical individuals. Longitudinal and experimental research into the network structure of schema modes is required to further clarify the relative influence of schema modes.","container-title":"Clinical Psychology &amp; Psychotherapy","DOI":"10.1002/cpp.2577","ISSN":"1099-0879","issue":"5","language":"en","note":"_eprint: https://onlinelibrary.wiley.com/doi/pdf/10.1002/cpp.2577","page":"1065-1078","source":"Wiley Online Library","title":"The network structure of schema modes","volume":"28","author":[{"family":"Aalbers","given":"George"},{"family":"Engels","given":"Tiarah"},{"family":"Haslbeck","given":"Jonas M. B."},{"family":"Borsboom","given":"Denny"},{"family":"Arntz","given":"Arnoud"}],"issued":{"date-parts":[["2021"]]}}},{"id":44,"uris":["http://zotero.org/users/local/sp8CiHGF/items/8WJ7W87L"],"itemData":{"id":44,"type":"article-journal","container-title":"Revista Brasileira de Terapias Cognitivas","DOI":"10.5935/1808-5687.20170006","ISSN":"1808-5687","issue":"1","language":"pt","note":"publisher: Federação Brasileira de Terapias Cognitivas","page":"29-38","source":"pepsic.bvsalud.org","title":"Esquemas desadaptativos, ansiedade e depressão: proposta de um modelo explicativo","title-short":"Esquemas desadaptativos, ansiedade e depressão","volume":"13","author":[{"family":"Gusmão","given":"Estefanea Élida da Silva"},{"family":"Plutarco","given":"Lia Wagner"},{"family":"Moura","given":"Darlene Pinho Fernandes","dropping-particle":"de"},{"family":"Silva","given":"Clara Lima"},{"family":"Meneses","given":"Glysa de Oliveira"}],"issued":{"date-parts":[["2017",6]]}}},{"id":82,"uris":["http://zotero.org/users/local/sp8CiHGF/items/SU3GJ43N"],"itemData":{"id":82,"type":"article-journal","abstract":"This study investigated whether the schema therapy constructs of schema coping and schema modes have val dity in adolescents. We examined the validity and reliability of the Schema Coping Inventory (SCI) and an 80-item version of the Schema Mode Inventory (SMI) in a mixed sample of adolescents. Confirmatory factor analyse showed that the first-order factor structures of the SCI and SMI were replicated, but that the hypothesized higher-order models of the SMI were not confirmed. Instead, we proposed an alternative higher-order model of Internalizing, Externalizing, Overachieving, and Healthy modes. In general, the SCI and SMI scales were able o distinguish the clinical sample from the community sample, and meaningful relationships were found between oping styles, schema modes, and behavior problems. In conclusion, our study supports the theorized relations ips between schema coping styles, schema modes, and behavior, problems in adolescents, and provides initial validation for the SCI and the, 80-item SMI in adolescent populations.","container-title":"Journal of Personality Disorders","DOI":"10.1521/pedi_2017_31_295","ISSN":"0885-579X","issue":"2","note":"publisher: Guilford Publications Inc.","page":"220-241","source":"guilfordjournals.com (Atypon)","title":"Validation of Schema Coping Inventory and Schema Mode Inventory in Adolescents","volume":"32","author":[{"family":"Wijk-Herbrink","given":"Marjolein F.","non-dropping-particle":"van"},{"family":"Roelofs","given":"Jeffrey"},{"family":"Broers","given":"Nick J."},{"family":"Rijkeboer","given":"Marleen M."},{"family":"Arntz","given":"Arnoud"},{"family":"Bernstein","given":"David P."}],"issued":{"date-parts":[["2018",4,1]]}}}],"schema":"https://github.com/citation-style-language/schema/raw/master/csl-citation.json"} </w:instrText>
      </w:r>
      <w:r w:rsidR="00E35273" w:rsidRPr="000C533F">
        <w:rPr>
          <w:rFonts w:ascii="Times New Roman" w:eastAsia="Times New Roman" w:hAnsi="Times New Roman" w:cs="Times New Roman"/>
          <w:sz w:val="24"/>
          <w:szCs w:val="24"/>
        </w:rPr>
        <w:fldChar w:fldCharType="separate"/>
      </w:r>
      <w:r w:rsidR="009F0F04" w:rsidRPr="000C533F">
        <w:rPr>
          <w:rFonts w:ascii="Times New Roman" w:hAnsi="Times New Roman" w:cs="Times New Roman"/>
          <w:sz w:val="24"/>
          <w:szCs w:val="24"/>
        </w:rPr>
        <w:t>(Aalbers et al., 2021; Gusmão et al., 2017; van Wijk-Herbrink et al., 2018)</w:t>
      </w:r>
      <w:r w:rsidR="00E35273" w:rsidRPr="000C533F">
        <w:rPr>
          <w:rFonts w:ascii="Times New Roman" w:eastAsia="Times New Roman" w:hAnsi="Times New Roman" w:cs="Times New Roman"/>
          <w:sz w:val="24"/>
          <w:szCs w:val="24"/>
        </w:rPr>
        <w:fldChar w:fldCharType="end"/>
      </w:r>
      <w:r w:rsidRPr="000C533F">
        <w:rPr>
          <w:rFonts w:ascii="Times New Roman" w:eastAsia="Times New Roman" w:hAnsi="Times New Roman" w:cs="Times New Roman"/>
          <w:sz w:val="24"/>
          <w:szCs w:val="24"/>
        </w:rPr>
        <w:t xml:space="preserve">. Schematic coping responses </w:t>
      </w:r>
      <w:proofErr w:type="gramStart"/>
      <w:r w:rsidRPr="000C533F">
        <w:rPr>
          <w:rFonts w:ascii="Times New Roman" w:eastAsia="Times New Roman" w:hAnsi="Times New Roman" w:cs="Times New Roman"/>
          <w:sz w:val="24"/>
          <w:szCs w:val="24"/>
        </w:rPr>
        <w:t>are reflected</w:t>
      </w:r>
      <w:proofErr w:type="gramEnd"/>
      <w:r w:rsidRPr="000C533F">
        <w:rPr>
          <w:rFonts w:ascii="Times New Roman" w:eastAsia="Times New Roman" w:hAnsi="Times New Roman" w:cs="Times New Roman"/>
          <w:sz w:val="24"/>
          <w:szCs w:val="24"/>
        </w:rPr>
        <w:t xml:space="preserve"> in schematic modes. There are certain notes related to the schematic modes that make them unique, they comprise unique combinations of emotional, cognitive, </w:t>
      </w:r>
      <w:r w:rsidR="00E35273" w:rsidRPr="000C533F">
        <w:rPr>
          <w:rFonts w:ascii="Times New Roman" w:eastAsia="Times New Roman" w:hAnsi="Times New Roman" w:cs="Times New Roman"/>
          <w:sz w:val="24"/>
          <w:szCs w:val="24"/>
        </w:rPr>
        <w:t>physiological,</w:t>
      </w:r>
      <w:r w:rsidRPr="000C533F">
        <w:rPr>
          <w:rFonts w:ascii="Times New Roman" w:eastAsia="Times New Roman" w:hAnsi="Times New Roman" w:cs="Times New Roman"/>
          <w:sz w:val="24"/>
          <w:szCs w:val="24"/>
        </w:rPr>
        <w:t xml:space="preserve"> and behavioral elements</w:t>
      </w:r>
      <w:r w:rsidR="00E35273" w:rsidRPr="000C533F">
        <w:rPr>
          <w:rFonts w:ascii="Times New Roman" w:eastAsia="Times New Roman" w:hAnsi="Times New Roman" w:cs="Times New Roman"/>
          <w:sz w:val="24"/>
          <w:szCs w:val="24"/>
        </w:rPr>
        <w:t xml:space="preserve"> </w:t>
      </w:r>
      <w:r w:rsidR="00E35273" w:rsidRPr="000C533F">
        <w:rPr>
          <w:rFonts w:ascii="Times New Roman" w:eastAsia="Times New Roman" w:hAnsi="Times New Roman" w:cs="Times New Roman"/>
          <w:sz w:val="24"/>
          <w:szCs w:val="24"/>
        </w:rPr>
        <w:fldChar w:fldCharType="begin"/>
      </w:r>
      <w:r w:rsidR="009F0F04" w:rsidRPr="000C533F">
        <w:rPr>
          <w:rFonts w:ascii="Times New Roman" w:eastAsia="Times New Roman" w:hAnsi="Times New Roman" w:cs="Times New Roman"/>
          <w:sz w:val="24"/>
          <w:szCs w:val="24"/>
        </w:rPr>
        <w:instrText xml:space="preserve"> ADDIN ZOTERO_ITEM CSL_CITATION {"citationID":"tk7dmeNB","properties":{"formattedCitation":"(van Wijk-Herbrink et al., 2018)","plainCitation":"(van Wijk-Herbrink et al., 2018)","noteIndex":0},"citationItems":[{"id":82,"uris":["http://zotero.org/users/local/sp8CiHGF/items/SU3GJ43N"],"itemData":{"id":82,"type":"article-journal","abstract":"This study investigated whether the schema therapy constructs of schema coping and schema modes have val dity in adolescents. We examined the validity and reliability of the Schema Coping Inventory (SCI) and an 80-item version of the Schema Mode Inventory (SMI) in a mixed sample of adolescents. Confirmatory factor analyse showed that the first-order factor structures of the SCI and SMI were replicated, but that the hypothesized higher-order models of the SMI were not confirmed. Instead, we proposed an alternative higher-order model of Internalizing, Externalizing, Overachieving, and Healthy modes. In general, the SCI and SMI scales were able o distinguish the clinical sample from the community sample, and meaningful relationships were found between oping styles, schema modes, and behavior problems. In conclusion, our study supports the theorized relations ips between schema coping styles, schema modes, and behavior, problems in adolescents, and provides initial validation for the SCI and the, 80-item SMI in adolescent populations.","container-title":"Journal of Personality Disorders","DOI":"10.1521/pedi_2017_31_295","ISSN":"0885-579X","issue":"2","note":"publisher: Guilford Publications Inc.","page":"220-241","source":"guilfordjournals.com (Atypon)","title":"Validation of Schema Coping Inventory and Schema Mode Inventory in Adolescents","volume":"32","author":[{"family":"Wijk-Herbrink","given":"Marjolein F.","non-dropping-particle":"van"},{"family":"Roelofs","given":"Jeffrey"},{"family":"Broers","given":"Nick J."},{"family":"Rijkeboer","given":"Marleen M."},{"family":"Arntz","given":"Arnoud"},{"family":"Bernstein","given":"David P."}],"issued":{"date-parts":[["2018",4,1]]}}}],"schema":"https://github.com/citation-style-language/schema/raw/master/csl-citation.json"} </w:instrText>
      </w:r>
      <w:r w:rsidR="00E35273" w:rsidRPr="000C533F">
        <w:rPr>
          <w:rFonts w:ascii="Times New Roman" w:eastAsia="Times New Roman" w:hAnsi="Times New Roman" w:cs="Times New Roman"/>
          <w:sz w:val="24"/>
          <w:szCs w:val="24"/>
        </w:rPr>
        <w:fldChar w:fldCharType="separate"/>
      </w:r>
      <w:r w:rsidR="009F0F04" w:rsidRPr="000C533F">
        <w:rPr>
          <w:rFonts w:ascii="Times New Roman" w:hAnsi="Times New Roman" w:cs="Times New Roman"/>
          <w:sz w:val="24"/>
          <w:szCs w:val="24"/>
        </w:rPr>
        <w:t>(van Wijk-Herbrink et al., 2018)</w:t>
      </w:r>
      <w:r w:rsidR="00E35273" w:rsidRPr="000C533F">
        <w:rPr>
          <w:rFonts w:ascii="Times New Roman" w:eastAsia="Times New Roman" w:hAnsi="Times New Roman" w:cs="Times New Roman"/>
          <w:sz w:val="24"/>
          <w:szCs w:val="24"/>
        </w:rPr>
        <w:fldChar w:fldCharType="end"/>
      </w:r>
      <w:r w:rsidRPr="000C533F">
        <w:rPr>
          <w:rFonts w:ascii="Times New Roman" w:eastAsia="Times New Roman" w:hAnsi="Times New Roman" w:cs="Times New Roman"/>
          <w:sz w:val="24"/>
          <w:szCs w:val="24"/>
        </w:rPr>
        <w:t xml:space="preserve">. Schematic modes are related to cognitive beliefs and, consequently, influence the interpretation of experienced events, thus, schematic modes are related to various pathologies such as anxiety and depression, as well as post-traumatic stress disorder </w:t>
      </w:r>
      <w:r w:rsidR="004432A2" w:rsidRPr="000C533F">
        <w:rPr>
          <w:rFonts w:ascii="Times New Roman" w:eastAsia="Times New Roman" w:hAnsi="Times New Roman" w:cs="Times New Roman"/>
          <w:sz w:val="24"/>
          <w:szCs w:val="24"/>
        </w:rPr>
        <w:fldChar w:fldCharType="begin"/>
      </w:r>
      <w:r w:rsidR="009F0F04" w:rsidRPr="000C533F">
        <w:rPr>
          <w:rFonts w:ascii="Times New Roman" w:eastAsia="Times New Roman" w:hAnsi="Times New Roman" w:cs="Times New Roman"/>
          <w:sz w:val="24"/>
          <w:szCs w:val="24"/>
        </w:rPr>
        <w:instrText xml:space="preserve"> ADDIN ZOTERO_ITEM CSL_CITATION {"citationID":"Aaaaw5DM","properties":{"formattedCitation":"(Sabir Zaman et al., 2021)","plainCitation":"(Sabir Zaman et al., 2021)","noteIndex":0},"citationItems":[{"id":127,"uris":["http://zotero.org/users/local/sp8CiHGF/items/N78YBGGW"],"itemData":{"id":127,"type":"article-journal","abstract":"Abstract\nObjectives: To study the relationship between dysfunctional schema modes and post-traumatic stress disorder among trauma survivors.\nMethod: A cross-sectional study was conducted in public hospital (Pakistan Institute of Medical Sciences) Islamabad, Pakistan, from March 2019 to August 2019. Two scales were used, Schema Mode Inventory (SMI) for assessment of maladaptive and adaptive schema, whereas, for PTSD assessment, Clinician Administered PTSD Scale (CAPS-5) was used.  Total 281 patients of TBI and orthopedic trauma were studied, of which 137 had been diagnosed with orthopedic trauma, 96 were TBI, and 48 had suffered from multiple injuries that were older than 18 years.\nResult: Simple linear regression showed that maladaptive schema mode was associated with PTSD. Moreover, the result showed that the prevalence of PTSD severity symptoms were greater in survivors with maladaptive than adaptive schema modes. Further result showed that PTSD Symptoms and dysfunctional schema modes were higher in moderate injured patient’s M (42.14) SD (7.36). In the same way, intentionally injured patient’s M (42.70) SD (6.92) and female trauma survivor’s M (42.05) SD (8.26) had higher PTSD symptoms.\nConclusion: The findings of this study demonstrates that maladaptive schema mode leads to PTSD symptoms among trauma survivors with history of orthopedic injury, TBI and multiple injury patients.\nKeywords: PTSD Symptoms, Maladaptive Schema Modes, \nContinuous....","container-title":"Journal of the Pakistan Medical Association","DOI":"10.47391/JPMA.01-013","ISSN":"0030-9982","journalAbbreviation":"J Pak Med Assoc","page":"1-11","source":"DOI.org (Crossref)","title":"Maladaptive schema modes as the predictor of post-traumatic stress disorder among trauma survivors","author":[{"literal":"Sabir Zaman"},{"literal":"Kehkashan Arouj"},{"literal":"Shahid Irfan"},{"literal":"Ishrat Yousaf"}],"issued":{"date-parts":[["2021",3,16]]}}}],"schema":"https://github.com/citation-style-language/schema/raw/master/csl-citation.json"} </w:instrText>
      </w:r>
      <w:r w:rsidR="004432A2" w:rsidRPr="000C533F">
        <w:rPr>
          <w:rFonts w:ascii="Times New Roman" w:eastAsia="Times New Roman" w:hAnsi="Times New Roman" w:cs="Times New Roman"/>
          <w:sz w:val="24"/>
          <w:szCs w:val="24"/>
        </w:rPr>
        <w:fldChar w:fldCharType="separate"/>
      </w:r>
      <w:r w:rsidR="009F0F04" w:rsidRPr="000C533F">
        <w:rPr>
          <w:rFonts w:ascii="Times New Roman" w:hAnsi="Times New Roman" w:cs="Times New Roman"/>
          <w:sz w:val="24"/>
          <w:szCs w:val="24"/>
        </w:rPr>
        <w:t>(Sabir Zaman et al., 2021)</w:t>
      </w:r>
      <w:r w:rsidR="004432A2" w:rsidRPr="000C533F">
        <w:rPr>
          <w:rFonts w:ascii="Times New Roman" w:eastAsia="Times New Roman" w:hAnsi="Times New Roman" w:cs="Times New Roman"/>
          <w:sz w:val="24"/>
          <w:szCs w:val="24"/>
        </w:rPr>
        <w:fldChar w:fldCharType="end"/>
      </w:r>
      <w:r w:rsidRPr="000C533F">
        <w:rPr>
          <w:rFonts w:ascii="Times New Roman" w:eastAsia="Times New Roman" w:hAnsi="Times New Roman" w:cs="Times New Roman"/>
          <w:sz w:val="24"/>
          <w:szCs w:val="24"/>
        </w:rPr>
        <w:t>.</w:t>
      </w:r>
    </w:p>
    <w:p w14:paraId="0000000B" w14:textId="517BAA42" w:rsidR="00D707BE" w:rsidRPr="000C533F" w:rsidRDefault="00000000" w:rsidP="000C533F">
      <w:pPr>
        <w:spacing w:after="0" w:line="360" w:lineRule="auto"/>
        <w:ind w:firstLine="720"/>
        <w:jc w:val="both"/>
        <w:rPr>
          <w:rFonts w:ascii="Times New Roman" w:eastAsia="Times New Roman" w:hAnsi="Times New Roman" w:cs="Times New Roman"/>
          <w:sz w:val="24"/>
          <w:szCs w:val="24"/>
        </w:rPr>
      </w:pPr>
      <w:r w:rsidRPr="000C533F">
        <w:rPr>
          <w:rFonts w:ascii="Times New Roman" w:eastAsia="Times New Roman" w:hAnsi="Times New Roman" w:cs="Times New Roman"/>
          <w:sz w:val="24"/>
          <w:szCs w:val="24"/>
        </w:rPr>
        <w:t>Stress affects and is affected by the environment and the understanding of each individual's situation, as continuous exposure to stressful and disorganized environmental factors during adolescence can interrupt the healthy process of neurodevelopment and result in lasting changes and, at times, effects on brain function and behavior</w:t>
      </w:r>
      <w:r w:rsidR="004432A2" w:rsidRPr="000C533F">
        <w:rPr>
          <w:rFonts w:ascii="Times New Roman" w:eastAsia="Times New Roman" w:hAnsi="Times New Roman" w:cs="Times New Roman"/>
          <w:sz w:val="24"/>
          <w:szCs w:val="24"/>
        </w:rPr>
        <w:t xml:space="preserve"> </w:t>
      </w:r>
      <w:r w:rsidR="004432A2" w:rsidRPr="000C533F">
        <w:rPr>
          <w:rFonts w:ascii="Times New Roman" w:eastAsia="Times New Roman" w:hAnsi="Times New Roman" w:cs="Times New Roman"/>
          <w:sz w:val="24"/>
          <w:szCs w:val="24"/>
        </w:rPr>
        <w:fldChar w:fldCharType="begin"/>
      </w:r>
      <w:r w:rsidR="009F0F04" w:rsidRPr="000C533F">
        <w:rPr>
          <w:rFonts w:ascii="Times New Roman" w:eastAsia="Times New Roman" w:hAnsi="Times New Roman" w:cs="Times New Roman"/>
          <w:sz w:val="24"/>
          <w:szCs w:val="24"/>
        </w:rPr>
        <w:instrText xml:space="preserve"> ADDIN ZOTERO_ITEM CSL_CITATION {"citationID":"72TQwhnA","properties":{"formattedCitation":"(Yahfoufi et al., 2020)","plainCitation":"(Yahfoufi et al., 2020)","noteIndex":0},"citationItems":[{"id":104,"uris":["http://zotero.org/users/local/sp8CiHGF/items/SPQV3SCC"],"itemData":{"id":104,"type":"article-journal","abstract":"Puberty/adolescence is a critical phase during neurodevelopment with numerous structural, neurochemical, and molecular changes occurring in response to genetic and environmental signals. A consequence of this major neuronal reorganizing and remodeling is a heightened level of vulnerability to stressors and immune challenges. The gut microbiota is a fundamental modulator of stress and immune responses and has been found to play a role in mental health conditions and neurodegenerative disorders. Environmental insults (stress, infection, neuroinflammation, and use of antibiotics) during adolescence can result in dysbiosis subsidizing the development of brain disorders later in life. Also, pubertal neuroinflammatory insults can alter neurodevelopment, impact brain functioning in an enduring manner, and contribute to neurological disorders related to brain aging, such as Alzheimer’s disease, Parkinson’s disease, and depression. Exposure to probiotics during puberty can mitigate inflammation, reverse dysbiosis, and decrease vulnerabilities to brain disorders later in life. The goal of this review is to reveal the consequences of pubertal exposure to stress and immune challenges on the gut microbiota, immune reactivity within the brain, and the risk or resilience to stress-induced mental illnesses and neurodegenerative disorders. We propose that the consumption of probiotics during adolescence contribute to the prevention of brain pathologies in adulthood.","container-title":"The Journals of Gerontology: Series A","DOI":"10.1093/gerona/glaa006","ISSN":"1079-5006","issue":"7","journalAbbreviation":"The Journals of Gerontology: Series A","page":"1251-1257","source":"Silverchair","title":"Adolescence and Aging: Impact of Adolescence Inflammatory Stress and Microbiota Alterations on Brain Development, Aging, and Neurodegeneration","title-short":"Adolescence and Aging","volume":"75","author":[{"family":"Yahfoufi","given":"Nour"},{"family":"Matar","given":"Chantal"},{"family":"Ismail","given":"Nafissa"}],"issued":{"date-parts":[["2020",6,18]]}}}],"schema":"https://github.com/citation-style-language/schema/raw/master/csl-citation.json"} </w:instrText>
      </w:r>
      <w:r w:rsidR="004432A2" w:rsidRPr="000C533F">
        <w:rPr>
          <w:rFonts w:ascii="Times New Roman" w:eastAsia="Times New Roman" w:hAnsi="Times New Roman" w:cs="Times New Roman"/>
          <w:sz w:val="24"/>
          <w:szCs w:val="24"/>
        </w:rPr>
        <w:fldChar w:fldCharType="separate"/>
      </w:r>
      <w:r w:rsidR="009F0F04" w:rsidRPr="000C533F">
        <w:rPr>
          <w:rFonts w:ascii="Times New Roman" w:hAnsi="Times New Roman" w:cs="Times New Roman"/>
          <w:sz w:val="24"/>
          <w:szCs w:val="24"/>
        </w:rPr>
        <w:t>(Yahfoufi et al., 2020)</w:t>
      </w:r>
      <w:r w:rsidR="004432A2" w:rsidRPr="000C533F">
        <w:rPr>
          <w:rFonts w:ascii="Times New Roman" w:eastAsia="Times New Roman" w:hAnsi="Times New Roman" w:cs="Times New Roman"/>
          <w:sz w:val="24"/>
          <w:szCs w:val="24"/>
        </w:rPr>
        <w:fldChar w:fldCharType="end"/>
      </w:r>
      <w:r w:rsidRPr="000C533F">
        <w:rPr>
          <w:rFonts w:ascii="Times New Roman" w:eastAsia="Times New Roman" w:hAnsi="Times New Roman" w:cs="Times New Roman"/>
          <w:sz w:val="24"/>
          <w:szCs w:val="24"/>
        </w:rPr>
        <w:t>.  Studies on the relationship between schematic functioning and stress and its cognitive consequences are still scarce and little explored, relating their ways of coping with stressful situations through the perspective of neuroscience and schema therapy is unique and innovative</w:t>
      </w:r>
      <w:proofErr w:type="gramStart"/>
      <w:r w:rsidRPr="000C533F">
        <w:rPr>
          <w:rFonts w:ascii="Times New Roman" w:eastAsia="Times New Roman" w:hAnsi="Times New Roman" w:cs="Times New Roman"/>
          <w:sz w:val="24"/>
          <w:szCs w:val="24"/>
        </w:rPr>
        <w:t xml:space="preserve">.  </w:t>
      </w:r>
      <w:proofErr w:type="gramEnd"/>
    </w:p>
    <w:p w14:paraId="3993108E" w14:textId="77777777" w:rsidR="004432A2" w:rsidRPr="000C533F" w:rsidRDefault="004432A2" w:rsidP="000C533F">
      <w:pPr>
        <w:spacing w:after="0" w:line="360" w:lineRule="auto"/>
        <w:ind w:firstLine="720"/>
        <w:jc w:val="both"/>
        <w:rPr>
          <w:rFonts w:ascii="Times New Roman" w:eastAsia="Times New Roman" w:hAnsi="Times New Roman" w:cs="Times New Roman"/>
          <w:sz w:val="24"/>
          <w:szCs w:val="24"/>
        </w:rPr>
      </w:pPr>
    </w:p>
    <w:p w14:paraId="0000000C" w14:textId="77777777" w:rsidR="00D707BE" w:rsidRPr="000C533F" w:rsidRDefault="00000000" w:rsidP="000C533F">
      <w:pPr>
        <w:spacing w:after="0" w:line="360" w:lineRule="auto"/>
        <w:ind w:firstLine="720"/>
        <w:jc w:val="both"/>
        <w:rPr>
          <w:rFonts w:ascii="Times New Roman" w:eastAsia="Times New Roman" w:hAnsi="Times New Roman" w:cs="Times New Roman"/>
          <w:b/>
          <w:sz w:val="24"/>
          <w:szCs w:val="24"/>
        </w:rPr>
      </w:pPr>
      <w:r w:rsidRPr="000C533F">
        <w:rPr>
          <w:rFonts w:ascii="Times New Roman" w:eastAsia="Times New Roman" w:hAnsi="Times New Roman" w:cs="Times New Roman"/>
          <w:b/>
          <w:sz w:val="24"/>
          <w:szCs w:val="24"/>
        </w:rPr>
        <w:t xml:space="preserve">Method </w:t>
      </w:r>
    </w:p>
    <w:p w14:paraId="0000000D" w14:textId="3903883A" w:rsidR="00D707BE" w:rsidRPr="000C533F" w:rsidRDefault="00000000" w:rsidP="000C533F">
      <w:pPr>
        <w:spacing w:after="0" w:line="360" w:lineRule="auto"/>
        <w:ind w:firstLine="720"/>
        <w:jc w:val="both"/>
        <w:rPr>
          <w:rFonts w:ascii="Times New Roman" w:eastAsia="Times New Roman" w:hAnsi="Times New Roman" w:cs="Times New Roman"/>
          <w:sz w:val="24"/>
          <w:szCs w:val="24"/>
        </w:rPr>
      </w:pPr>
      <w:r w:rsidRPr="000C533F">
        <w:rPr>
          <w:rFonts w:ascii="Times New Roman" w:eastAsia="Times New Roman" w:hAnsi="Times New Roman" w:cs="Times New Roman"/>
          <w:sz w:val="24"/>
          <w:szCs w:val="24"/>
        </w:rPr>
        <w:t xml:space="preserve">For this study, it </w:t>
      </w:r>
      <w:proofErr w:type="gramStart"/>
      <w:r w:rsidRPr="000C533F">
        <w:rPr>
          <w:rFonts w:ascii="Times New Roman" w:eastAsia="Times New Roman" w:hAnsi="Times New Roman" w:cs="Times New Roman"/>
          <w:sz w:val="24"/>
          <w:szCs w:val="24"/>
        </w:rPr>
        <w:t>was decided</w:t>
      </w:r>
      <w:proofErr w:type="gramEnd"/>
      <w:r w:rsidRPr="000C533F">
        <w:rPr>
          <w:rFonts w:ascii="Times New Roman" w:eastAsia="Times New Roman" w:hAnsi="Times New Roman" w:cs="Times New Roman"/>
          <w:sz w:val="24"/>
          <w:szCs w:val="24"/>
        </w:rPr>
        <w:t xml:space="preserve"> to achieve a scoping review with the purpose of compiling and analyzing the knowledge disclosed about the relationship of schematic modes with stress and functions cognitive skills in the </w:t>
      </w:r>
      <w:r w:rsidR="00860AF7" w:rsidRPr="000C533F">
        <w:rPr>
          <w:rFonts w:ascii="Times New Roman" w:eastAsia="Times New Roman" w:hAnsi="Times New Roman" w:cs="Times New Roman"/>
          <w:sz w:val="24"/>
          <w:szCs w:val="24"/>
        </w:rPr>
        <w:t>public</w:t>
      </w:r>
      <w:r w:rsidRPr="000C533F">
        <w:rPr>
          <w:rFonts w:ascii="Times New Roman" w:eastAsia="Times New Roman" w:hAnsi="Times New Roman" w:cs="Times New Roman"/>
          <w:sz w:val="24"/>
          <w:szCs w:val="24"/>
        </w:rPr>
        <w:t xml:space="preserve">. This type of analysis aims to map and provide a </w:t>
      </w:r>
      <w:r w:rsidRPr="000C533F">
        <w:rPr>
          <w:rFonts w:ascii="Times New Roman" w:eastAsia="Times New Roman" w:hAnsi="Times New Roman" w:cs="Times New Roman"/>
          <w:sz w:val="24"/>
          <w:szCs w:val="24"/>
        </w:rPr>
        <w:lastRenderedPageBreak/>
        <w:t>descriptive view of a specific topic through a rigorous and transparent method. A scoping review differs from a systematic review by the reason it requires less deepening on the variables and greater openness to the search for scientific materials on the subject</w:t>
      </w:r>
      <w:r w:rsidR="00EE635F" w:rsidRPr="000C533F">
        <w:rPr>
          <w:rFonts w:ascii="Times New Roman" w:eastAsia="Times New Roman" w:hAnsi="Times New Roman" w:cs="Times New Roman"/>
          <w:sz w:val="24"/>
          <w:szCs w:val="24"/>
        </w:rPr>
        <w:t xml:space="preserve"> </w:t>
      </w:r>
      <w:r w:rsidR="00EE635F" w:rsidRPr="000C533F">
        <w:rPr>
          <w:rFonts w:ascii="Times New Roman" w:eastAsia="Times New Roman" w:hAnsi="Times New Roman" w:cs="Times New Roman"/>
          <w:sz w:val="24"/>
          <w:szCs w:val="24"/>
        </w:rPr>
        <w:fldChar w:fldCharType="begin"/>
      </w:r>
      <w:r w:rsidR="009F0F04" w:rsidRPr="000C533F">
        <w:rPr>
          <w:rFonts w:ascii="Times New Roman" w:eastAsia="Times New Roman" w:hAnsi="Times New Roman" w:cs="Times New Roman"/>
          <w:sz w:val="24"/>
          <w:szCs w:val="24"/>
        </w:rPr>
        <w:instrText xml:space="preserve"> ADDIN ZOTERO_ITEM CSL_CITATION {"citationID":"pF4ziM0z","properties":{"formattedCitation":"(Arksey &amp; O\\uc0\\u8217{}Malley, 2005)","plainCitation":"(Arksey &amp; O’Malley, 2005)","noteIndex":0},"citationItems":[{"id":171,"uris":["http://zotero.org/users/local/sp8CiHGF/items/YNYQ3X96"],"itemData":{"id":171,"type":"article-journal","abstract":"This paper focuses on scoping studies, an approach to reviewing the literature which to date has received little attention in the research methods literature. We distinguish between different types of scoping studies and indicate where these stand in relation to full systematic reviews. We outline a framework for conducting a scoping study based on our recent experiences of reviewing the literature on services for carers for people with mental health problems. Where appropriate, our approach to scoping the field is contrasted with the procedures followed in systematic reviews. We emphasize how including a consultation exercise in this sort of study may enhance the results, making them more useful to policy makers, practitioners and service users. Finally, we consider the advantages and limitations of the approach and suggest that a wider debate is called for about the role of the scoping study in relation to other types of literature reviews.","container-title":"International Journal of Social Research Methodology","DOI":"10.1080/1364557032000119616","ISSN":"1364-5579","issue":"1","note":"publisher: Routledge\n_eprint: https://doi.org/10.1080/1364557032000119616","page":"19-32","source":"Taylor and Francis+NEJM","title":"Scoping studies: towards a methodological framework","title-short":"Scoping studies","volume":"8","author":[{"family":"Arksey","given":"Hilary"},{"family":"O'Malley","given":"Lisa"}],"issued":{"date-parts":[["2005",2,1]]}}}],"schema":"https://github.com/citation-style-language/schema/raw/master/csl-citation.json"} </w:instrText>
      </w:r>
      <w:r w:rsidR="00EE635F" w:rsidRPr="000C533F">
        <w:rPr>
          <w:rFonts w:ascii="Times New Roman" w:eastAsia="Times New Roman" w:hAnsi="Times New Roman" w:cs="Times New Roman"/>
          <w:sz w:val="24"/>
          <w:szCs w:val="24"/>
        </w:rPr>
        <w:fldChar w:fldCharType="separate"/>
      </w:r>
      <w:r w:rsidR="009F0F04" w:rsidRPr="000C533F">
        <w:rPr>
          <w:rFonts w:ascii="Times New Roman" w:hAnsi="Times New Roman" w:cs="Times New Roman"/>
          <w:sz w:val="24"/>
          <w:szCs w:val="24"/>
        </w:rPr>
        <w:t>(Arksey &amp; O’Malley, 2005)</w:t>
      </w:r>
      <w:r w:rsidR="00EE635F" w:rsidRPr="000C533F">
        <w:rPr>
          <w:rFonts w:ascii="Times New Roman" w:eastAsia="Times New Roman" w:hAnsi="Times New Roman" w:cs="Times New Roman"/>
          <w:sz w:val="24"/>
          <w:szCs w:val="24"/>
        </w:rPr>
        <w:fldChar w:fldCharType="end"/>
      </w:r>
      <w:r w:rsidRPr="000C533F">
        <w:rPr>
          <w:rFonts w:ascii="Times New Roman" w:eastAsia="Times New Roman" w:hAnsi="Times New Roman" w:cs="Times New Roman"/>
          <w:sz w:val="24"/>
          <w:szCs w:val="24"/>
        </w:rPr>
        <w:t>. The reason for choosing the methodology is due to the difficulty of finding studies that relate the three objective variables to make the review.</w:t>
      </w:r>
    </w:p>
    <w:p w14:paraId="0000000E" w14:textId="2BAB6831" w:rsidR="00D707BE" w:rsidRPr="000C533F" w:rsidRDefault="00000000" w:rsidP="000C533F">
      <w:pPr>
        <w:spacing w:after="0" w:line="360" w:lineRule="auto"/>
        <w:ind w:firstLine="720"/>
        <w:jc w:val="both"/>
        <w:rPr>
          <w:rFonts w:ascii="Times New Roman" w:eastAsia="Times New Roman" w:hAnsi="Times New Roman" w:cs="Times New Roman"/>
          <w:sz w:val="24"/>
          <w:szCs w:val="24"/>
        </w:rPr>
      </w:pPr>
      <w:r w:rsidRPr="000C533F">
        <w:rPr>
          <w:rFonts w:ascii="Times New Roman" w:eastAsia="Times New Roman" w:hAnsi="Times New Roman" w:cs="Times New Roman"/>
          <w:sz w:val="24"/>
          <w:szCs w:val="24"/>
        </w:rPr>
        <w:t xml:space="preserve">For the construction of the research question, was used the PICO strategy, which can be used to construct research questions of different natures </w:t>
      </w:r>
      <w:r w:rsidR="00EE635F" w:rsidRPr="000C533F">
        <w:rPr>
          <w:rFonts w:ascii="Times New Roman" w:eastAsia="Times New Roman" w:hAnsi="Times New Roman" w:cs="Times New Roman"/>
          <w:sz w:val="24"/>
          <w:szCs w:val="24"/>
        </w:rPr>
        <w:fldChar w:fldCharType="begin"/>
      </w:r>
      <w:r w:rsidR="009F0F04" w:rsidRPr="000C533F">
        <w:rPr>
          <w:rFonts w:ascii="Times New Roman" w:eastAsia="Times New Roman" w:hAnsi="Times New Roman" w:cs="Times New Roman"/>
          <w:sz w:val="24"/>
          <w:szCs w:val="24"/>
        </w:rPr>
        <w:instrText xml:space="preserve"> ADDIN ZOTERO_ITEM CSL_CITATION {"citationID":"jwV4TDN5","properties":{"formattedCitation":"(Santos et al., 2007)","plainCitation":"(Santos et al., 2007)","noteIndex":0},"citationItems":[{"id":153,"uris":["http://zotero.org/users/local/sp8CiHGF/items/ZZB9IMB3"],"itemData":{"id":153,"type":"article-journal","abstract":"Evidence based practice is the use of the best scientific evidence to support the clinical decision making. The identification of the best evidence requires the construction of an appropriate research question and review of the literature. This article describes the use of the PICO strategy for the construction of the research question and bibliographical search.","container-title":"Revista Latino-Americana de Enfermagem","DOI":"10.1590/S0104-11692007000300023","ISSN":"1518-8345","journalAbbreviation":"Rev. Latino-Am. Enfermagem","language":"pt","note":"publisher: Escola de Enfermagem de Ribeirão Preto / Universidade de São Paulo","page":"508-511","source":"SciELO","title":"A estratégia PICO para a construção da pergunta de pesquisa e busca de evidências","volume":"15","author":[{"family":"Santos","given":"Cristina Mamédio da Costa"},{"family":"Pimenta","given":"Cibele Andrucioli de Mattos"},{"family":"Nobre","given":"Moacyr Roberto Cuce"}],"issued":{"date-parts":[["2007",6]]}}}],"schema":"https://github.com/citation-style-language/schema/raw/master/csl-citation.json"} </w:instrText>
      </w:r>
      <w:r w:rsidR="00EE635F" w:rsidRPr="000C533F">
        <w:rPr>
          <w:rFonts w:ascii="Times New Roman" w:eastAsia="Times New Roman" w:hAnsi="Times New Roman" w:cs="Times New Roman"/>
          <w:sz w:val="24"/>
          <w:szCs w:val="24"/>
        </w:rPr>
        <w:fldChar w:fldCharType="separate"/>
      </w:r>
      <w:r w:rsidR="009F0F04" w:rsidRPr="000C533F">
        <w:rPr>
          <w:rFonts w:ascii="Times New Roman" w:hAnsi="Times New Roman" w:cs="Times New Roman"/>
          <w:sz w:val="24"/>
          <w:szCs w:val="24"/>
        </w:rPr>
        <w:t>(Santos et al., 2007)</w:t>
      </w:r>
      <w:r w:rsidR="00EE635F" w:rsidRPr="000C533F">
        <w:rPr>
          <w:rFonts w:ascii="Times New Roman" w:eastAsia="Times New Roman" w:hAnsi="Times New Roman" w:cs="Times New Roman"/>
          <w:sz w:val="24"/>
          <w:szCs w:val="24"/>
        </w:rPr>
        <w:fldChar w:fldCharType="end"/>
      </w:r>
      <w:r w:rsidRPr="000C533F">
        <w:rPr>
          <w:rFonts w:ascii="Times New Roman" w:eastAsia="Times New Roman" w:hAnsi="Times New Roman" w:cs="Times New Roman"/>
          <w:sz w:val="24"/>
          <w:szCs w:val="24"/>
        </w:rPr>
        <w:t>. This strategy resulted in the following question: “Does schematic functioning influence the expression and perception of stress and cognitive functions in healthy individuals?”</w:t>
      </w:r>
    </w:p>
    <w:p w14:paraId="0000000F" w14:textId="494965E8" w:rsidR="00D707BE" w:rsidRPr="000C533F" w:rsidRDefault="00000000" w:rsidP="000C533F">
      <w:pPr>
        <w:spacing w:after="0" w:line="360" w:lineRule="auto"/>
        <w:ind w:firstLine="720"/>
        <w:jc w:val="both"/>
        <w:rPr>
          <w:rFonts w:ascii="Times New Roman" w:eastAsia="Times New Roman" w:hAnsi="Times New Roman" w:cs="Times New Roman"/>
          <w:sz w:val="24"/>
          <w:szCs w:val="24"/>
        </w:rPr>
      </w:pPr>
      <w:r w:rsidRPr="000C533F">
        <w:rPr>
          <w:rFonts w:ascii="Times New Roman" w:eastAsia="Times New Roman" w:hAnsi="Times New Roman" w:cs="Times New Roman"/>
          <w:sz w:val="24"/>
          <w:szCs w:val="24"/>
        </w:rPr>
        <w:t xml:space="preserve">Searches </w:t>
      </w:r>
      <w:proofErr w:type="gramStart"/>
      <w:r w:rsidRPr="000C533F">
        <w:rPr>
          <w:rFonts w:ascii="Times New Roman" w:eastAsia="Times New Roman" w:hAnsi="Times New Roman" w:cs="Times New Roman"/>
          <w:sz w:val="24"/>
          <w:szCs w:val="24"/>
        </w:rPr>
        <w:t>were performed</w:t>
      </w:r>
      <w:proofErr w:type="gramEnd"/>
      <w:r w:rsidRPr="000C533F">
        <w:rPr>
          <w:rFonts w:ascii="Times New Roman" w:eastAsia="Times New Roman" w:hAnsi="Times New Roman" w:cs="Times New Roman"/>
          <w:sz w:val="24"/>
          <w:szCs w:val="24"/>
        </w:rPr>
        <w:t xml:space="preserve"> in the following databases: WEB of Science, </w:t>
      </w:r>
      <w:proofErr w:type="spellStart"/>
      <w:r w:rsidRPr="000C533F">
        <w:rPr>
          <w:rFonts w:ascii="Times New Roman" w:eastAsia="Times New Roman" w:hAnsi="Times New Roman" w:cs="Times New Roman"/>
          <w:sz w:val="24"/>
          <w:szCs w:val="24"/>
        </w:rPr>
        <w:t>PsycNET</w:t>
      </w:r>
      <w:proofErr w:type="spellEnd"/>
      <w:r w:rsidRPr="000C533F">
        <w:rPr>
          <w:rFonts w:ascii="Times New Roman" w:eastAsia="Times New Roman" w:hAnsi="Times New Roman" w:cs="Times New Roman"/>
          <w:sz w:val="24"/>
          <w:szCs w:val="24"/>
        </w:rPr>
        <w:t xml:space="preserve">, LILACS, PubMed, and Scopus. The descriptors “schema therapy and stress and cognition” corresponding to the </w:t>
      </w:r>
      <w:proofErr w:type="spellStart"/>
      <w:r w:rsidRPr="000C533F">
        <w:rPr>
          <w:rFonts w:ascii="Times New Roman" w:eastAsia="Times New Roman" w:hAnsi="Times New Roman" w:cs="Times New Roman"/>
          <w:sz w:val="24"/>
          <w:szCs w:val="24"/>
        </w:rPr>
        <w:t>MeSH</w:t>
      </w:r>
      <w:proofErr w:type="spellEnd"/>
      <w:r w:rsidRPr="000C533F">
        <w:rPr>
          <w:rFonts w:ascii="Times New Roman" w:eastAsia="Times New Roman" w:hAnsi="Times New Roman" w:cs="Times New Roman"/>
          <w:sz w:val="24"/>
          <w:szCs w:val="24"/>
        </w:rPr>
        <w:t>/</w:t>
      </w:r>
      <w:proofErr w:type="spellStart"/>
      <w:r w:rsidRPr="000C533F">
        <w:rPr>
          <w:rFonts w:ascii="Times New Roman" w:eastAsia="Times New Roman" w:hAnsi="Times New Roman" w:cs="Times New Roman"/>
          <w:sz w:val="24"/>
          <w:szCs w:val="24"/>
        </w:rPr>
        <w:t>DeCS</w:t>
      </w:r>
      <w:proofErr w:type="spellEnd"/>
      <w:r w:rsidRPr="000C533F">
        <w:rPr>
          <w:rFonts w:ascii="Times New Roman" w:eastAsia="Times New Roman" w:hAnsi="Times New Roman" w:cs="Times New Roman"/>
          <w:sz w:val="24"/>
          <w:szCs w:val="24"/>
        </w:rPr>
        <w:t xml:space="preserve"> (Medical Subject Headings/Health Sciences Descriptors). The choice of descriptors </w:t>
      </w:r>
      <w:proofErr w:type="gramStart"/>
      <w:r w:rsidRPr="000C533F">
        <w:rPr>
          <w:rFonts w:ascii="Times New Roman" w:eastAsia="Times New Roman" w:hAnsi="Times New Roman" w:cs="Times New Roman"/>
          <w:sz w:val="24"/>
          <w:szCs w:val="24"/>
        </w:rPr>
        <w:t>was made</w:t>
      </w:r>
      <w:proofErr w:type="gramEnd"/>
      <w:r w:rsidRPr="000C533F">
        <w:rPr>
          <w:rFonts w:ascii="Times New Roman" w:eastAsia="Times New Roman" w:hAnsi="Times New Roman" w:cs="Times New Roman"/>
          <w:sz w:val="24"/>
          <w:szCs w:val="24"/>
        </w:rPr>
        <w:t xml:space="preserve"> after several unsuccessful attempts to find academic articles, relating the themes with a combination of other search variables. Preferred Reporting Items for Systematic Reviews and Meta-Analyses extension for Scoping Reviews (PRISMA-</w:t>
      </w:r>
      <w:proofErr w:type="spellStart"/>
      <w:r w:rsidRPr="000C533F">
        <w:rPr>
          <w:rFonts w:ascii="Times New Roman" w:eastAsia="Times New Roman" w:hAnsi="Times New Roman" w:cs="Times New Roman"/>
          <w:sz w:val="24"/>
          <w:szCs w:val="24"/>
        </w:rPr>
        <w:t>ScR</w:t>
      </w:r>
      <w:proofErr w:type="spellEnd"/>
      <w:r w:rsidRPr="000C533F">
        <w:rPr>
          <w:rFonts w:ascii="Times New Roman" w:eastAsia="Times New Roman" w:hAnsi="Times New Roman" w:cs="Times New Roman"/>
          <w:sz w:val="24"/>
          <w:szCs w:val="24"/>
        </w:rPr>
        <w:t xml:space="preserve">) (PRISMA., 2018) </w:t>
      </w:r>
      <w:proofErr w:type="gramStart"/>
      <w:r w:rsidRPr="000C533F">
        <w:rPr>
          <w:rFonts w:ascii="Times New Roman" w:eastAsia="Times New Roman" w:hAnsi="Times New Roman" w:cs="Times New Roman"/>
          <w:sz w:val="24"/>
          <w:szCs w:val="24"/>
        </w:rPr>
        <w:t>was used</w:t>
      </w:r>
      <w:proofErr w:type="gramEnd"/>
      <w:r w:rsidRPr="000C533F">
        <w:rPr>
          <w:rFonts w:ascii="Times New Roman" w:eastAsia="Times New Roman" w:hAnsi="Times New Roman" w:cs="Times New Roman"/>
          <w:sz w:val="24"/>
          <w:szCs w:val="24"/>
        </w:rPr>
        <w:t xml:space="preserve"> to accurately track the process of inclusion and exclusion of studies. Included academic materials that correlated at least two of the three variables studied and academic materials published in English, </w:t>
      </w:r>
      <w:proofErr w:type="gramStart"/>
      <w:r w:rsidRPr="000C533F">
        <w:rPr>
          <w:rFonts w:ascii="Times New Roman" w:eastAsia="Times New Roman" w:hAnsi="Times New Roman" w:cs="Times New Roman"/>
          <w:sz w:val="24"/>
          <w:szCs w:val="24"/>
        </w:rPr>
        <w:t>Portuguese</w:t>
      </w:r>
      <w:proofErr w:type="gramEnd"/>
      <w:r w:rsidRPr="000C533F">
        <w:rPr>
          <w:rFonts w:ascii="Times New Roman" w:eastAsia="Times New Roman" w:hAnsi="Times New Roman" w:cs="Times New Roman"/>
          <w:sz w:val="24"/>
          <w:szCs w:val="24"/>
        </w:rPr>
        <w:t xml:space="preserve"> or Spanish. And </w:t>
      </w:r>
      <w:proofErr w:type="gramStart"/>
      <w:r w:rsidRPr="000C533F">
        <w:rPr>
          <w:rFonts w:ascii="Times New Roman" w:eastAsia="Times New Roman" w:hAnsi="Times New Roman" w:cs="Times New Roman"/>
          <w:sz w:val="24"/>
          <w:szCs w:val="24"/>
        </w:rPr>
        <w:t>were excluded</w:t>
      </w:r>
      <w:proofErr w:type="gramEnd"/>
      <w:r w:rsidRPr="000C533F">
        <w:rPr>
          <w:rFonts w:ascii="Times New Roman" w:eastAsia="Times New Roman" w:hAnsi="Times New Roman" w:cs="Times New Roman"/>
          <w:sz w:val="24"/>
          <w:szCs w:val="24"/>
        </w:rPr>
        <w:t xml:space="preserve"> studies developed with animal models, studies with a sample composed of participants under 12 years of age, and studies that refer specifically of Post Traumatic Stress Disorder (PTSD).</w:t>
      </w:r>
    </w:p>
    <w:p w14:paraId="00000010" w14:textId="0F9579E6" w:rsidR="00D707BE" w:rsidRPr="000C533F" w:rsidRDefault="00000000" w:rsidP="000C533F">
      <w:pPr>
        <w:spacing w:after="0" w:line="360" w:lineRule="auto"/>
        <w:ind w:firstLine="720"/>
        <w:jc w:val="both"/>
        <w:rPr>
          <w:rFonts w:ascii="Times New Roman" w:eastAsia="Times New Roman" w:hAnsi="Times New Roman" w:cs="Times New Roman"/>
          <w:sz w:val="24"/>
          <w:szCs w:val="24"/>
        </w:rPr>
      </w:pPr>
      <w:proofErr w:type="gramStart"/>
      <w:r w:rsidRPr="000C533F">
        <w:rPr>
          <w:rFonts w:ascii="Times New Roman" w:eastAsia="Times New Roman" w:hAnsi="Times New Roman" w:cs="Times New Roman"/>
          <w:sz w:val="24"/>
          <w:szCs w:val="24"/>
        </w:rPr>
        <w:t>Both the search and the selection of articles were independently conducted by two researchers</w:t>
      </w:r>
      <w:proofErr w:type="gramEnd"/>
      <w:r w:rsidRPr="000C533F">
        <w:rPr>
          <w:rFonts w:ascii="Times New Roman" w:eastAsia="Times New Roman" w:hAnsi="Times New Roman" w:cs="Times New Roman"/>
          <w:sz w:val="24"/>
          <w:szCs w:val="24"/>
        </w:rPr>
        <w:t xml:space="preserve">. Any disagreement between them </w:t>
      </w:r>
      <w:proofErr w:type="gramStart"/>
      <w:r w:rsidRPr="000C533F">
        <w:rPr>
          <w:rFonts w:ascii="Times New Roman" w:eastAsia="Times New Roman" w:hAnsi="Times New Roman" w:cs="Times New Roman"/>
          <w:sz w:val="24"/>
          <w:szCs w:val="24"/>
        </w:rPr>
        <w:t>was discussed</w:t>
      </w:r>
      <w:proofErr w:type="gramEnd"/>
      <w:r w:rsidRPr="000C533F">
        <w:rPr>
          <w:rFonts w:ascii="Times New Roman" w:eastAsia="Times New Roman" w:hAnsi="Times New Roman" w:cs="Times New Roman"/>
          <w:sz w:val="24"/>
          <w:szCs w:val="24"/>
        </w:rPr>
        <w:t xml:space="preserve"> until they reached a consensual decision. A free single-version web review program, Rayyan Qatar Computing Research Institute (Rayyan QCRI) was used, which helped authors to perform their work quickly, easily and accurately </w:t>
      </w:r>
      <w:r w:rsidR="00EE635F" w:rsidRPr="000C533F">
        <w:rPr>
          <w:rFonts w:ascii="Times New Roman" w:eastAsia="Times New Roman" w:hAnsi="Times New Roman" w:cs="Times New Roman"/>
          <w:sz w:val="24"/>
          <w:szCs w:val="24"/>
        </w:rPr>
        <w:fldChar w:fldCharType="begin"/>
      </w:r>
      <w:r w:rsidR="009F0F04" w:rsidRPr="000C533F">
        <w:rPr>
          <w:rFonts w:ascii="Times New Roman" w:eastAsia="Times New Roman" w:hAnsi="Times New Roman" w:cs="Times New Roman"/>
          <w:sz w:val="24"/>
          <w:szCs w:val="24"/>
        </w:rPr>
        <w:instrText xml:space="preserve"> ADDIN ZOTERO_ITEM CSL_CITATION {"citationID":"HJaAXliU","properties":{"formattedCitation":"(Ouzzani et al., 2016)","plainCitation":"(Ouzzani et al., 2016)","noteIndex":0},"citationItems":[{"id":214,"uris":["http://zotero.org/users/local/sp8CiHGF/items/68KB2LW9"],"itemData":{"id":214,"type":"article-journal","abstract":"Synthesis of multiple randomized controlled trials (RCTs) in a systematic review can summarize the effects of individual outcomes and provide numerical answers about the effectiveness of interventions. Filtering of searches is time consuming, and no single method fulfills the principal requirements of speed with accuracy. Automation of systematic reviews is driven by a necessity to expedite the availability of current best evidence for policy and clinical decision-making.","container-title":"Systematic Reviews","DOI":"10.1186/s13643-016-0384-4","ISSN":"2046-4053","issue":"1","journalAbbreviation":"Systematic Reviews","page":"210","source":"BioMed Central","title":"Rayyan—a web and mobile app for systematic reviews","volume":"5","author":[{"family":"Ouzzani","given":"Mourad"},{"family":"Hammady","given":"Hossam"},{"family":"Fedorowicz","given":"Zbys"},{"family":"Elmagarmid","given":"Ahmed"}],"issued":{"date-parts":[["2016",12,5]]}}}],"schema":"https://github.com/citation-style-language/schema/raw/master/csl-citation.json"} </w:instrText>
      </w:r>
      <w:r w:rsidR="00EE635F" w:rsidRPr="000C533F">
        <w:rPr>
          <w:rFonts w:ascii="Times New Roman" w:eastAsia="Times New Roman" w:hAnsi="Times New Roman" w:cs="Times New Roman"/>
          <w:sz w:val="24"/>
          <w:szCs w:val="24"/>
        </w:rPr>
        <w:fldChar w:fldCharType="separate"/>
      </w:r>
      <w:r w:rsidR="009F0F04" w:rsidRPr="000C533F">
        <w:rPr>
          <w:rFonts w:ascii="Times New Roman" w:hAnsi="Times New Roman" w:cs="Times New Roman"/>
          <w:sz w:val="24"/>
          <w:szCs w:val="24"/>
        </w:rPr>
        <w:t>(Ouzzani et al., 2016)</w:t>
      </w:r>
      <w:r w:rsidR="00EE635F" w:rsidRPr="000C533F">
        <w:rPr>
          <w:rFonts w:ascii="Times New Roman" w:eastAsia="Times New Roman" w:hAnsi="Times New Roman" w:cs="Times New Roman"/>
          <w:sz w:val="24"/>
          <w:szCs w:val="24"/>
        </w:rPr>
        <w:fldChar w:fldCharType="end"/>
      </w:r>
      <w:r w:rsidRPr="000C533F">
        <w:rPr>
          <w:rFonts w:ascii="Times New Roman" w:eastAsia="Times New Roman" w:hAnsi="Times New Roman" w:cs="Times New Roman"/>
          <w:sz w:val="24"/>
          <w:szCs w:val="24"/>
        </w:rPr>
        <w:t xml:space="preserve">. The research </w:t>
      </w:r>
      <w:r w:rsidRPr="000C533F">
        <w:rPr>
          <w:rFonts w:ascii="Times New Roman" w:eastAsia="Times New Roman" w:hAnsi="Times New Roman" w:cs="Times New Roman"/>
          <w:bCs/>
          <w:sz w:val="24"/>
          <w:szCs w:val="24"/>
        </w:rPr>
        <w:t>did not</w:t>
      </w:r>
      <w:r w:rsidRPr="000C533F">
        <w:rPr>
          <w:rFonts w:ascii="Times New Roman" w:eastAsia="Times New Roman" w:hAnsi="Times New Roman" w:cs="Times New Roman"/>
          <w:b/>
          <w:sz w:val="24"/>
          <w:szCs w:val="24"/>
        </w:rPr>
        <w:t xml:space="preserve"> </w:t>
      </w:r>
      <w:r w:rsidRPr="000C533F">
        <w:rPr>
          <w:rFonts w:ascii="Times New Roman" w:eastAsia="Times New Roman" w:hAnsi="Times New Roman" w:cs="Times New Roman"/>
          <w:sz w:val="24"/>
          <w:szCs w:val="24"/>
        </w:rPr>
        <w:t xml:space="preserve">limit the results by year of publication, peer-reviewed articles, master theses or dissertations. After excluding replicated articles, books and articles published in languages other than English, </w:t>
      </w:r>
      <w:r w:rsidRPr="000C533F">
        <w:rPr>
          <w:rFonts w:ascii="Times New Roman" w:eastAsia="Times New Roman" w:hAnsi="Times New Roman" w:cs="Times New Roman"/>
          <w:bCs/>
          <w:sz w:val="24"/>
          <w:szCs w:val="24"/>
        </w:rPr>
        <w:t>Portuguese</w:t>
      </w:r>
      <w:r w:rsidRPr="000C533F">
        <w:rPr>
          <w:rFonts w:ascii="Times New Roman" w:eastAsia="Times New Roman" w:hAnsi="Times New Roman" w:cs="Times New Roman"/>
          <w:b/>
          <w:sz w:val="24"/>
          <w:szCs w:val="24"/>
        </w:rPr>
        <w:t xml:space="preserve"> </w:t>
      </w:r>
      <w:r w:rsidRPr="000C533F">
        <w:rPr>
          <w:rFonts w:ascii="Times New Roman" w:eastAsia="Times New Roman" w:hAnsi="Times New Roman" w:cs="Times New Roman"/>
          <w:sz w:val="24"/>
          <w:szCs w:val="24"/>
        </w:rPr>
        <w:t>and Spanish, the summarized result was 189 articles</w:t>
      </w:r>
      <w:proofErr w:type="gramStart"/>
      <w:r w:rsidRPr="000C533F">
        <w:rPr>
          <w:rFonts w:ascii="Times New Roman" w:eastAsia="Times New Roman" w:hAnsi="Times New Roman" w:cs="Times New Roman"/>
          <w:sz w:val="24"/>
          <w:szCs w:val="24"/>
        </w:rPr>
        <w:t xml:space="preserve">.  </w:t>
      </w:r>
      <w:proofErr w:type="gramEnd"/>
      <w:r w:rsidRPr="000C533F">
        <w:rPr>
          <w:rFonts w:ascii="Times New Roman" w:eastAsia="Times New Roman" w:hAnsi="Times New Roman" w:cs="Times New Roman"/>
          <w:sz w:val="24"/>
          <w:szCs w:val="24"/>
        </w:rPr>
        <w:t xml:space="preserve">By the end of the method there were nine studies selected (Image 1). </w:t>
      </w:r>
    </w:p>
    <w:p w14:paraId="00000011" w14:textId="6B0159D6" w:rsidR="00D707BE" w:rsidRPr="000C533F" w:rsidRDefault="00326090" w:rsidP="000C533F">
      <w:pPr>
        <w:spacing w:after="0" w:line="360" w:lineRule="auto"/>
        <w:ind w:firstLine="720"/>
        <w:jc w:val="both"/>
        <w:rPr>
          <w:rFonts w:ascii="Times New Roman" w:eastAsia="Times New Roman" w:hAnsi="Times New Roman" w:cs="Times New Roman"/>
          <w:sz w:val="24"/>
          <w:szCs w:val="24"/>
        </w:rPr>
      </w:pPr>
      <w:r w:rsidRPr="00326090">
        <w:rPr>
          <w:rFonts w:ascii="Times New Roman" w:eastAsia="Times New Roman" w:hAnsi="Times New Roman" w:cs="Times New Roman"/>
          <w:sz w:val="24"/>
          <w:szCs w:val="24"/>
        </w:rPr>
        <w:lastRenderedPageBreak/>
        <w:drawing>
          <wp:inline distT="0" distB="0" distL="0" distR="0" wp14:anchorId="2DE05364" wp14:editId="21CFD529">
            <wp:extent cx="4124901" cy="4944165"/>
            <wp:effectExtent l="0" t="0" r="9525" b="8890"/>
            <wp:docPr id="1092226611" name="Imagem 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2226611" name="Imagem 1" descr="Diagrama&#10;&#10;Descrição gerada automaticamente"/>
                    <pic:cNvPicPr/>
                  </pic:nvPicPr>
                  <pic:blipFill>
                    <a:blip r:embed="rId11"/>
                    <a:stretch>
                      <a:fillRect/>
                    </a:stretch>
                  </pic:blipFill>
                  <pic:spPr>
                    <a:xfrm>
                      <a:off x="0" y="0"/>
                      <a:ext cx="4124901" cy="4944165"/>
                    </a:xfrm>
                    <a:prstGeom prst="rect">
                      <a:avLst/>
                    </a:prstGeom>
                  </pic:spPr>
                </pic:pic>
              </a:graphicData>
            </a:graphic>
          </wp:inline>
        </w:drawing>
      </w:r>
    </w:p>
    <w:p w14:paraId="00000012" w14:textId="77777777" w:rsidR="00D707BE" w:rsidRPr="000C533F" w:rsidRDefault="00000000" w:rsidP="000C533F">
      <w:pPr>
        <w:spacing w:after="0" w:line="360" w:lineRule="auto"/>
        <w:ind w:firstLine="720"/>
        <w:jc w:val="both"/>
        <w:rPr>
          <w:rFonts w:ascii="Times New Roman" w:eastAsia="Times New Roman" w:hAnsi="Times New Roman" w:cs="Times New Roman"/>
          <w:sz w:val="24"/>
          <w:szCs w:val="24"/>
        </w:rPr>
      </w:pPr>
      <w:r w:rsidRPr="000C533F">
        <w:rPr>
          <w:rFonts w:ascii="Times New Roman" w:eastAsia="Times New Roman" w:hAnsi="Times New Roman" w:cs="Times New Roman"/>
          <w:b/>
          <w:color w:val="000000"/>
          <w:sz w:val="24"/>
          <w:szCs w:val="24"/>
        </w:rPr>
        <w:t>Results</w:t>
      </w:r>
    </w:p>
    <w:p w14:paraId="567861FB" w14:textId="77777777" w:rsidR="00A538DA" w:rsidRDefault="00000000" w:rsidP="000C533F">
      <w:pPr>
        <w:spacing w:after="0" w:line="360" w:lineRule="auto"/>
        <w:ind w:firstLine="720"/>
        <w:jc w:val="both"/>
        <w:rPr>
          <w:rFonts w:ascii="Times New Roman" w:hAnsi="Times New Roman" w:cs="Times New Roman"/>
          <w:sz w:val="24"/>
          <w:szCs w:val="24"/>
        </w:rPr>
        <w:sectPr w:rsidR="00A538DA" w:rsidSect="00C22F9D">
          <w:pgSz w:w="11906" w:h="16838"/>
          <w:pgMar w:top="1418" w:right="1418" w:bottom="1418" w:left="1418" w:header="709" w:footer="709" w:gutter="0"/>
          <w:pgNumType w:start="1"/>
          <w:cols w:space="720"/>
          <w:docGrid w:linePitch="299"/>
        </w:sectPr>
      </w:pPr>
      <w:r w:rsidRPr="000C533F">
        <w:rPr>
          <w:rFonts w:ascii="Times New Roman" w:eastAsia="Times New Roman" w:hAnsi="Times New Roman" w:cs="Times New Roman"/>
          <w:color w:val="000000"/>
          <w:sz w:val="24"/>
          <w:szCs w:val="24"/>
        </w:rPr>
        <w:t xml:space="preserve">By the end of research, nine articles were found that had at least two of three variables necessary to answer the research question, </w:t>
      </w:r>
      <w:r w:rsidRPr="000C533F">
        <w:rPr>
          <w:rFonts w:ascii="Times New Roman" w:eastAsia="Times New Roman" w:hAnsi="Times New Roman" w:cs="Times New Roman"/>
          <w:sz w:val="24"/>
          <w:szCs w:val="24"/>
          <w:highlight w:val="white"/>
        </w:rPr>
        <w:t xml:space="preserve">one </w:t>
      </w:r>
      <w:r w:rsidRPr="000C533F">
        <w:rPr>
          <w:rFonts w:ascii="Times New Roman" w:eastAsia="Times New Roman" w:hAnsi="Times New Roman" w:cs="Times New Roman"/>
          <w:color w:val="000000"/>
          <w:sz w:val="24"/>
          <w:szCs w:val="24"/>
        </w:rPr>
        <w:t>talking about cognition and schema therapy</w:t>
      </w:r>
      <w:r w:rsidR="00EE635F" w:rsidRPr="000C533F">
        <w:rPr>
          <w:rFonts w:ascii="Times New Roman" w:eastAsia="Times New Roman" w:hAnsi="Times New Roman" w:cs="Times New Roman"/>
          <w:color w:val="000000"/>
          <w:sz w:val="24"/>
          <w:szCs w:val="24"/>
        </w:rPr>
        <w:t xml:space="preserve"> </w:t>
      </w:r>
      <w:r w:rsidR="00EE635F" w:rsidRPr="000C533F">
        <w:rPr>
          <w:rFonts w:ascii="Times New Roman" w:eastAsia="Times New Roman" w:hAnsi="Times New Roman" w:cs="Times New Roman"/>
          <w:color w:val="000000"/>
          <w:sz w:val="24"/>
          <w:szCs w:val="24"/>
        </w:rPr>
        <w:fldChar w:fldCharType="begin"/>
      </w:r>
      <w:r w:rsidR="009F0F04" w:rsidRPr="000C533F">
        <w:rPr>
          <w:rFonts w:ascii="Times New Roman" w:eastAsia="Times New Roman" w:hAnsi="Times New Roman" w:cs="Times New Roman"/>
          <w:color w:val="000000"/>
          <w:sz w:val="24"/>
          <w:szCs w:val="24"/>
        </w:rPr>
        <w:instrText xml:space="preserve"> ADDIN ZOTERO_ITEM CSL_CITATION {"citationID":"2VrH60j8","properties":{"formattedCitation":"(Ke &amp; Barlas, 2020)","plainCitation":"(Ke &amp; Barlas, 2020)","noteIndex":0},"citationItems":[{"id":223,"uris":["http://zotero.org/users/local/sp8CiHGF/items/8JVJZI2K"],"itemData":{"id":223,"type":"article-journal","abstract":"OBJECTIVES: Maladaptive interpersonal schemas can trigger distressing emotions and drive dysfunctional behaviour that leads to difficulties in interpersonal relationships and perpetuates the original maladaptive schemas. This study sought to identify patterns of association between trait emotional intelligence (TEI), early maladaptive schemas (EMS), and coping styles in a non-clinical sample. Emotionality profiles were hypothesized to be associated with EMS severity and poorer coping, as early experiences can shape an individual's self-perceptions through reinforcement by maladaptive responses.\nDESIGN: Cross-sectional study with 142 undergraduate students.\nMETHODS: We obtained self-reports of TEI, coping styles, and EMS.\nRESULTS: Disengagement coping was strongly correlated with EMS severity (r = .565, p &lt; .01). TEI was negatively correlated with EMS (r = -.660, p &lt; .01) and Disengagement (r = -.405, p &lt; .01). Emotionality, Impaired Autonomy, and Overvigilance partially mediated the relationship between Disconnection and Emotion-Focused Disengagement. Self-Control fully mediated the relationship between Impaired Limits and Problem-Focused Disengagement.\nCONCLUSIONS: The findings suggest that lower TEI is associated with the likelihood for maladaptive coping in response to EMS. The preference for certain coping styles associated with a particular domain of EMS may be explained by an individual's perceived metacognitive ability to regulate their stress and emotions. When individuals' needs for love, safety, and acceptance from others are not met, there might be poorer perceived self-efficacies in Emotionality and the tendency to cope through emotional avoidance. Individuals with difficulties establishing internal limits are more likely to respond with problem avoidance, possibly due to deficient distress tolerance. Longitudinal studies with a clinical population are warranted to replicate these findings.\nPRACTITIONER POINTS: Clinicians will likely find it helpful to consider their clients' TEI to facilitate more individualized formulation and treatment planning, by considering whether related emotional regulation problems might be innate or a deficit in skills Implies the need to do more basic emotional regulation work to supplement and strengthen the established imagery work in schema therapy (ST).","container-title":"Psychology and Psychotherapy","DOI":"10.1111/papt.12202","ISSN":"2044-8341","issue":"1","journalAbbreviation":"Psychol Psychother","language":"eng","note":"PMID: 30369013\nPMCID: PMC7028072","page":"1-20","source":"PubMed","title":"Thinking about feeling: Using trait emotional intelligence in understanding the associations between early maladaptive schemas and coping styles","title-short":"Thinking about feeling","volume":"93","author":[{"family":"Ke","given":"Tianyuan"},{"family":"Barlas","given":"Joanna"}],"issued":{"date-parts":[["2020",3]]}}}],"schema":"https://github.com/citation-style-language/schema/raw/master/csl-citation.json"} </w:instrText>
      </w:r>
      <w:r w:rsidR="00EE635F" w:rsidRPr="000C533F">
        <w:rPr>
          <w:rFonts w:ascii="Times New Roman" w:eastAsia="Times New Roman" w:hAnsi="Times New Roman" w:cs="Times New Roman"/>
          <w:color w:val="000000"/>
          <w:sz w:val="24"/>
          <w:szCs w:val="24"/>
        </w:rPr>
        <w:fldChar w:fldCharType="separate"/>
      </w:r>
      <w:r w:rsidR="009F0F04" w:rsidRPr="000C533F">
        <w:rPr>
          <w:rFonts w:ascii="Times New Roman" w:hAnsi="Times New Roman" w:cs="Times New Roman"/>
          <w:sz w:val="24"/>
          <w:szCs w:val="24"/>
        </w:rPr>
        <w:t>(Ke &amp; Barlas, 2020)</w:t>
      </w:r>
      <w:r w:rsidR="00EE635F" w:rsidRPr="000C533F">
        <w:rPr>
          <w:rFonts w:ascii="Times New Roman" w:eastAsia="Times New Roman" w:hAnsi="Times New Roman" w:cs="Times New Roman"/>
          <w:color w:val="000000"/>
          <w:sz w:val="24"/>
          <w:szCs w:val="24"/>
        </w:rPr>
        <w:fldChar w:fldCharType="end"/>
      </w:r>
      <w:r w:rsidRPr="000C533F">
        <w:rPr>
          <w:rFonts w:ascii="Times New Roman" w:eastAsia="Times New Roman" w:hAnsi="Times New Roman" w:cs="Times New Roman"/>
          <w:color w:val="000000"/>
          <w:sz w:val="24"/>
          <w:szCs w:val="24"/>
        </w:rPr>
        <w:t xml:space="preserve">, </w:t>
      </w:r>
      <w:r w:rsidRPr="000C533F">
        <w:rPr>
          <w:rFonts w:ascii="Times New Roman" w:eastAsia="Times New Roman" w:hAnsi="Times New Roman" w:cs="Times New Roman"/>
          <w:sz w:val="24"/>
          <w:szCs w:val="24"/>
          <w:highlight w:val="white"/>
        </w:rPr>
        <w:t xml:space="preserve">four </w:t>
      </w:r>
      <w:r w:rsidRPr="000C533F">
        <w:rPr>
          <w:rFonts w:ascii="Times New Roman" w:eastAsia="Times New Roman" w:hAnsi="Times New Roman" w:cs="Times New Roman"/>
          <w:color w:val="000000"/>
          <w:sz w:val="24"/>
          <w:szCs w:val="24"/>
        </w:rPr>
        <w:t>research about stress and schema therapy</w:t>
      </w:r>
      <w:r w:rsidR="00EE635F" w:rsidRPr="000C533F">
        <w:rPr>
          <w:rFonts w:ascii="Times New Roman" w:eastAsia="Times New Roman" w:hAnsi="Times New Roman" w:cs="Times New Roman"/>
          <w:color w:val="000000"/>
          <w:sz w:val="24"/>
          <w:szCs w:val="24"/>
        </w:rPr>
        <w:t xml:space="preserve"> </w:t>
      </w:r>
      <w:r w:rsidR="00EE635F" w:rsidRPr="000C533F">
        <w:rPr>
          <w:rFonts w:ascii="Times New Roman" w:eastAsia="Times New Roman" w:hAnsi="Times New Roman" w:cs="Times New Roman"/>
          <w:color w:val="000000"/>
          <w:sz w:val="24"/>
          <w:szCs w:val="24"/>
        </w:rPr>
        <w:fldChar w:fldCharType="begin"/>
      </w:r>
      <w:r w:rsidR="009F0F04" w:rsidRPr="000C533F">
        <w:rPr>
          <w:rFonts w:ascii="Times New Roman" w:eastAsia="Times New Roman" w:hAnsi="Times New Roman" w:cs="Times New Roman"/>
          <w:color w:val="000000"/>
          <w:sz w:val="24"/>
          <w:szCs w:val="24"/>
        </w:rPr>
        <w:instrText xml:space="preserve"> ADDIN ZOTERO_ITEM CSL_CITATION {"citationID":"YZxHj2IE","properties":{"formattedCitation":"(Arntz et al., 2005; Gallagher &amp; Gardner, 2007; Khorshidian et al., 2017; Zheng et al., 2022)","plainCitation":"(Arntz et al., 2005; Gallagher &amp; Gardner, 2007; Khorshidian et al., 2017; Zheng et al., 2022)","noteIndex":0},"citationItems":[{"id":219,"uris":["http://zotero.org/users/local/sp8CiHGF/items/C3294JUB"],"itemData":{"id":219,"type":"article-journal","abstract":"The current study provided a novel investigation of relations among particular types of childhood maltreatment (emotional vs. physical vs. sexual maltreatment), specific cognitive schema themes and the generation of dependent versus independent life events. Participants included 227 adolescents and emerging adults (74% female; aged 12-29) in a current episode of a unipolar depressive disorder drawn from three archival cross-sectional studies. Childhood maltreatment and life events from the past 6 months were assessed using detailed contextual interviews with independent, standardized ratings. Emotional maltreatment was uniquely associated with schema themes of emotional deprivation and subjugation, and sexual maltreatment was uniquely associated with schema themes of abandonment, vulnerability and dependence/incompetence. Further, subjugation and abandonment cross-sectionally mediated the relations of emotional and sexual maltreatment, respectively, to greater dependent, but not independent, life events. Physical maltreatment was not associated with cognitive schemas or recent life events after accounting for its overlap with emotional and sexual maltreatment. Results suggest targets for cognitive intervention that may improve outcomes for youth with specific histories of emotional and sexual maltreatment.","container-title":"Clinical Psychology &amp; Psychotherapy","DOI":"10.1002/cpp.2681","ISSN":"1099-0879","issue":"3","journalAbbreviation":"Clin Psychol Psychother","language":"eng","note":"PMID: 34725882","page":"1020-1033","source":"PubMed","title":"Specific early maladaptive schemas differentially mediate the relations of emotional and sexual maltreatment to recent life events in youth with depression","volume":"29","author":[{"family":"Zheng","given":"Sally"},{"family":"Stewart","given":"Jeremy G."},{"family":"Bagby","given":"R. Michael"},{"family":"Harkness","given":"Kate L."}],"issued":{"date-parts":[["2022",5]]}}},{"id":228,"uris":["http://zotero.org/users/local/sp8CiHGF/items/C8AJSCUH"],"itemData":{"id":228,"type":"article-journal","abstract":"Young has proposed a schema mode model of borderline personality disorder (BPD), hypothesizing that BPD patients tend to flip from 1 of 4 maladaptive schema modes to another. The present study is the first empirical test of this model, investigating whether these 4 modes are specific for BPD patients and whether BPD-relevant stress specifically increases one of the modes, the detached protector mode. Eighteen BPD patients, 18 cluster-C personality disorder (PD) patients and 18 non-patient controls (all women) filled out trait and state versions of a newly developed schema mode questionnaire, assessing cognitions, feelings and behaviors characteristic of 7 schema modes. Using a cross over design, subjects subsequently watched a neutral and a BPD-specific emotional movie fragment (order balanced). After watching each movie, subjects again filled out the schema mode questionnaire, state version. Trait as well as state versions indicated that BPD patients were indeed characterized by the hypothesized four maladaptive modes (Detached Protector, Punitive Parent, Abused/Abandoned Child, Angry/Impulsive Child). BPD patients were lowest on the Healthy Adult mode. The stress induction induced negative emotions in all groups, but the BPD group was unique in that the Detached Protector mode increased significantly more than in both control groups.","container-title":"Journal of Behavior Therapy and Experimental Psychiatry","DOI":"10.1016/j.jbtep.2005.05.005","ISSN":"0005-7916","issue":"3","journalAbbreviation":"J Behav Ther Exp Psychiatry","language":"eng","note":"PMID: 16004961","page":"226-239","source":"PubMed","title":"An experimental test of the schema mode model of borderline personality disorder","volume":"36","author":[{"family":"Arntz","given":"Arnoud"},{"family":"Klokman","given":"Janet"},{"family":"Sieswerda","given":"Simkje"}],"issued":{"date-parts":[["2005",9]]}}},{"id":251,"uris":["http://zotero.org/users/local/sp8CiHGF/items/DGL2G96U"],"itemData":{"id":251,"type":"article-journal","abstract":"The present study examined the relationship between cognitive vulnerabilities, coping strategy, and emotional response to athletic injury among 40 NCAA Division I injured athletes. It was hypothesized that the presence of early maladaptive schemas (EMS) and avoidant coping strategies would predict greater emotional distress among injured athletes. Early maladaptive schemas were assessed by the Young Schema Questionnaire-Short Form, which injured athletes completed upon injury. Coping strategies were measured by the Coping Response Inventory Adult Form, which was completed upon the completion of recovery. The Profile of Mood States was used to assess mood, and was completed during three phases of injury: upon injury, middle of rehabilitation, and upon recovery. As predicted, hierarchical multiple regression analysis demonstrate that EMSs and avoidance-focused coping were associated with higher levels of negative mood among injured athletes. The results also indicate that the relationship between EMS and mood vary based on the phase of injury, suggesting that different EMSs are differentially related to subtle differences in stressors encountered during each phase of the injury process. (PsycInfo Database Record (c) 2022 APA, all rights reserved)","container-title":"Journal of Clinical Sport Psychology","DOI":"10.1123/jcsp.1.1.47","ISSN":"1932-927X(Electronic),1932-9261(Print)","issue":"1","note":"publisher-place: US\npublisher: Human Kinetics","page":"47-67","title":"An examination of the relationship between early maladaptive schemas, coping, and emotional response to athletic injury.","volume":"1","author":[{"family":"Gallagher","given":"Brian V."},{"family":"Gardner","given":"Frank L."}],"issued":{"date-parts":[["2007"]]}}},{"id":195,"uris":["http://zotero.org/users/local/sp8CiHGF/items/H3MPXL6U"],"itemData":{"id":195,"type":"article-journal","abstract":"Introduction: The present study has been done with the main purpose of investigating the relationship between early maladaptive schemas and mental disorder symptoms with burnout among the employees of administration-therapy and health-therapy departments in health entities. Methods: In this cross sectional study, 300 employees have been selected by simple random sampling method. In this study, collecting data tools consisted of Maslach Burnout Questionnaire, Short Form of Young Early Maladaptive Schema and Symptom Checklist-Revised. The multiple regression analysis method has been used in order to determine each forecast variables (mental disorder symptoms) to determine the criterion variables (burnout dimensions). Results: Among the mental disorder symptoms, aggression, emotional exhaustion, depersonalization and aggression and paranoid ideations the method has been able to predict in positive and significant manner the decline in performance. Among the early maladaptive schemas, only impaired autonomy and performance was able to predict the emotional exhaustion. While, based on the results, 33 percent of the scores' variance of the decline in performance belongs to the scores' variance of impaired autonomy and performance and 44 percent are related to scores' variance of impaired autonomy/performance and area of vigilance/ inhibition. Conclusion: The results of this research reveal that schemas of impaired autonomy /performance, vigilance/inhibition, aggression and paranoid thoughts was able to predict the aspects of burnout.","container-title":"Anatolian Journal of Psychiatry","issue":"4","language":"en","note":"publisher: Anadolu Psikiyatri Dergisi","page":"323-329","source":"www.bibliomed.org","title":"Burnout among the employees of health and therapy entities: investigating the role of early maladaptive schemas and mental disorder symptoms -","title-short":"Burnout among the employees of health and therapy entities","volume":"18","author":[{"family":"Khorshidian","given":"Neda"},{"family":"Hashemian","given":"Shervin-Sadat"},{"family":"Meftagh","given":"Sayyed-Davood"},{"family":"Najimi","given":"Arash"}],"issued":{"date-parts":[["2017"]]}}}],"schema":"https://github.com/citation-style-language/schema/raw/master/csl-citation.json"} </w:instrText>
      </w:r>
      <w:r w:rsidR="00EE635F" w:rsidRPr="000C533F">
        <w:rPr>
          <w:rFonts w:ascii="Times New Roman" w:eastAsia="Times New Roman" w:hAnsi="Times New Roman" w:cs="Times New Roman"/>
          <w:color w:val="000000"/>
          <w:sz w:val="24"/>
          <w:szCs w:val="24"/>
        </w:rPr>
        <w:fldChar w:fldCharType="separate"/>
      </w:r>
      <w:r w:rsidR="009F0F04" w:rsidRPr="000C533F">
        <w:rPr>
          <w:rFonts w:ascii="Times New Roman" w:hAnsi="Times New Roman" w:cs="Times New Roman"/>
          <w:sz w:val="24"/>
          <w:szCs w:val="24"/>
        </w:rPr>
        <w:t xml:space="preserve">(Arntz et al., 2005; Gallagher </w:t>
      </w:r>
    </w:p>
    <w:tbl>
      <w:tblPr>
        <w:tblpPr w:leftFromText="141" w:rightFromText="141" w:vertAnchor="text" w:horzAnchor="margin" w:tblpXSpec="center" w:tblpY="286"/>
        <w:tblOverlap w:val="never"/>
        <w:tblW w:w="13608" w:type="dxa"/>
        <w:tblCellMar>
          <w:left w:w="70" w:type="dxa"/>
          <w:right w:w="70" w:type="dxa"/>
        </w:tblCellMar>
        <w:tblLook w:val="04A0" w:firstRow="1" w:lastRow="0" w:firstColumn="1" w:lastColumn="0" w:noHBand="0" w:noVBand="1"/>
      </w:tblPr>
      <w:tblGrid>
        <w:gridCol w:w="4894"/>
        <w:gridCol w:w="2976"/>
        <w:gridCol w:w="1560"/>
        <w:gridCol w:w="1417"/>
        <w:gridCol w:w="1276"/>
        <w:gridCol w:w="1485"/>
      </w:tblGrid>
      <w:tr w:rsidR="00A538DA" w:rsidRPr="008064B9" w14:paraId="3CF5D49D" w14:textId="77777777" w:rsidTr="00A538DA">
        <w:trPr>
          <w:trHeight w:val="300"/>
        </w:trPr>
        <w:tc>
          <w:tcPr>
            <w:tcW w:w="4894" w:type="dxa"/>
            <w:tcBorders>
              <w:top w:val="nil"/>
              <w:left w:val="nil"/>
              <w:bottom w:val="nil"/>
              <w:right w:val="nil"/>
            </w:tcBorders>
            <w:shd w:val="clear" w:color="auto" w:fill="auto"/>
            <w:noWrap/>
            <w:vAlign w:val="bottom"/>
            <w:hideMark/>
          </w:tcPr>
          <w:p w14:paraId="7722FF02" w14:textId="77777777" w:rsidR="00A538DA" w:rsidRPr="008064B9" w:rsidRDefault="00A538DA" w:rsidP="00A538DA">
            <w:pPr>
              <w:rPr>
                <w:rFonts w:cs="Times New Roman"/>
                <w:b/>
                <w:bCs/>
                <w:color w:val="000000"/>
                <w:sz w:val="20"/>
                <w:szCs w:val="20"/>
                <w:lang w:val="pt-BR"/>
              </w:rPr>
            </w:pPr>
            <w:proofErr w:type="spellStart"/>
            <w:r w:rsidRPr="008064B9">
              <w:rPr>
                <w:rFonts w:cs="Times New Roman"/>
                <w:b/>
                <w:bCs/>
                <w:color w:val="000000"/>
                <w:sz w:val="20"/>
                <w:szCs w:val="20"/>
                <w:lang w:val="pt-BR"/>
              </w:rPr>
              <w:lastRenderedPageBreak/>
              <w:t>Table</w:t>
            </w:r>
            <w:proofErr w:type="spellEnd"/>
            <w:r w:rsidRPr="008064B9">
              <w:rPr>
                <w:rFonts w:cs="Times New Roman"/>
                <w:b/>
                <w:bCs/>
                <w:color w:val="000000"/>
                <w:sz w:val="20"/>
                <w:szCs w:val="20"/>
                <w:lang w:val="pt-BR"/>
              </w:rPr>
              <w:t xml:space="preserve"> 1</w:t>
            </w:r>
          </w:p>
        </w:tc>
        <w:tc>
          <w:tcPr>
            <w:tcW w:w="2976" w:type="dxa"/>
            <w:tcBorders>
              <w:top w:val="nil"/>
              <w:left w:val="nil"/>
              <w:bottom w:val="nil"/>
              <w:right w:val="nil"/>
            </w:tcBorders>
            <w:shd w:val="clear" w:color="auto" w:fill="auto"/>
            <w:noWrap/>
            <w:vAlign w:val="bottom"/>
            <w:hideMark/>
          </w:tcPr>
          <w:p w14:paraId="149DD914" w14:textId="77777777" w:rsidR="00A538DA" w:rsidRPr="008064B9" w:rsidRDefault="00A538DA" w:rsidP="00A538DA">
            <w:pPr>
              <w:rPr>
                <w:rFonts w:cs="Times New Roman"/>
                <w:b/>
                <w:bCs/>
                <w:color w:val="000000"/>
                <w:sz w:val="20"/>
                <w:szCs w:val="20"/>
                <w:lang w:val="pt-BR"/>
              </w:rPr>
            </w:pPr>
          </w:p>
        </w:tc>
        <w:tc>
          <w:tcPr>
            <w:tcW w:w="1560" w:type="dxa"/>
            <w:tcBorders>
              <w:top w:val="nil"/>
              <w:left w:val="nil"/>
              <w:bottom w:val="nil"/>
              <w:right w:val="nil"/>
            </w:tcBorders>
            <w:shd w:val="clear" w:color="auto" w:fill="auto"/>
            <w:noWrap/>
            <w:vAlign w:val="bottom"/>
            <w:hideMark/>
          </w:tcPr>
          <w:p w14:paraId="069D96BB" w14:textId="77777777" w:rsidR="00A538DA" w:rsidRPr="008064B9" w:rsidRDefault="00A538DA" w:rsidP="00A538DA">
            <w:pPr>
              <w:rPr>
                <w:rFonts w:cs="Times New Roman"/>
                <w:sz w:val="20"/>
                <w:szCs w:val="20"/>
                <w:lang w:val="pt-BR"/>
              </w:rPr>
            </w:pPr>
          </w:p>
        </w:tc>
        <w:tc>
          <w:tcPr>
            <w:tcW w:w="1417" w:type="dxa"/>
            <w:tcBorders>
              <w:top w:val="nil"/>
              <w:left w:val="nil"/>
              <w:bottom w:val="nil"/>
              <w:right w:val="nil"/>
            </w:tcBorders>
            <w:shd w:val="clear" w:color="auto" w:fill="auto"/>
            <w:noWrap/>
            <w:vAlign w:val="bottom"/>
            <w:hideMark/>
          </w:tcPr>
          <w:p w14:paraId="66AC3BD4" w14:textId="77777777" w:rsidR="00A538DA" w:rsidRPr="008064B9" w:rsidRDefault="00A538DA" w:rsidP="00A538DA">
            <w:pPr>
              <w:rPr>
                <w:rFonts w:cs="Times New Roman"/>
                <w:sz w:val="20"/>
                <w:szCs w:val="20"/>
                <w:lang w:val="pt-BR"/>
              </w:rPr>
            </w:pPr>
          </w:p>
        </w:tc>
        <w:tc>
          <w:tcPr>
            <w:tcW w:w="1276" w:type="dxa"/>
            <w:tcBorders>
              <w:top w:val="nil"/>
              <w:left w:val="nil"/>
              <w:bottom w:val="nil"/>
              <w:right w:val="nil"/>
            </w:tcBorders>
            <w:shd w:val="clear" w:color="auto" w:fill="auto"/>
            <w:noWrap/>
            <w:vAlign w:val="bottom"/>
            <w:hideMark/>
          </w:tcPr>
          <w:p w14:paraId="7880212F" w14:textId="77777777" w:rsidR="00A538DA" w:rsidRPr="008064B9" w:rsidRDefault="00A538DA" w:rsidP="00A538DA">
            <w:pPr>
              <w:rPr>
                <w:rFonts w:cs="Times New Roman"/>
                <w:sz w:val="20"/>
                <w:szCs w:val="20"/>
                <w:lang w:val="pt-BR"/>
              </w:rPr>
            </w:pPr>
          </w:p>
        </w:tc>
        <w:tc>
          <w:tcPr>
            <w:tcW w:w="1485" w:type="dxa"/>
            <w:tcBorders>
              <w:top w:val="nil"/>
              <w:left w:val="nil"/>
              <w:bottom w:val="nil"/>
              <w:right w:val="nil"/>
            </w:tcBorders>
            <w:shd w:val="clear" w:color="auto" w:fill="auto"/>
            <w:noWrap/>
            <w:vAlign w:val="bottom"/>
            <w:hideMark/>
          </w:tcPr>
          <w:p w14:paraId="6685FADD" w14:textId="77777777" w:rsidR="00A538DA" w:rsidRPr="008064B9" w:rsidRDefault="00A538DA" w:rsidP="00A538DA">
            <w:pPr>
              <w:rPr>
                <w:rFonts w:cs="Times New Roman"/>
                <w:sz w:val="20"/>
                <w:szCs w:val="20"/>
                <w:lang w:val="pt-BR"/>
              </w:rPr>
            </w:pPr>
          </w:p>
        </w:tc>
      </w:tr>
      <w:tr w:rsidR="00A538DA" w:rsidRPr="008064B9" w14:paraId="5E529D28" w14:textId="77777777" w:rsidTr="00A538DA">
        <w:trPr>
          <w:trHeight w:val="315"/>
        </w:trPr>
        <w:tc>
          <w:tcPr>
            <w:tcW w:w="4894" w:type="dxa"/>
            <w:tcBorders>
              <w:top w:val="nil"/>
              <w:left w:val="nil"/>
              <w:bottom w:val="nil"/>
              <w:right w:val="nil"/>
            </w:tcBorders>
            <w:shd w:val="clear" w:color="auto" w:fill="auto"/>
            <w:noWrap/>
            <w:vAlign w:val="bottom"/>
            <w:hideMark/>
          </w:tcPr>
          <w:p w14:paraId="3DEA6D31" w14:textId="77777777" w:rsidR="00A538DA" w:rsidRPr="008064B9" w:rsidRDefault="00A538DA" w:rsidP="00A538DA">
            <w:pPr>
              <w:rPr>
                <w:rFonts w:cs="Times New Roman"/>
                <w:color w:val="000000"/>
                <w:sz w:val="20"/>
                <w:szCs w:val="20"/>
              </w:rPr>
            </w:pPr>
            <w:r w:rsidRPr="008064B9">
              <w:rPr>
                <w:rFonts w:cs="Times New Roman"/>
                <w:color w:val="000000"/>
                <w:sz w:val="20"/>
                <w:szCs w:val="20"/>
              </w:rPr>
              <w:t>Information about studies included in the scoping review.</w:t>
            </w:r>
          </w:p>
        </w:tc>
        <w:tc>
          <w:tcPr>
            <w:tcW w:w="2976" w:type="dxa"/>
            <w:tcBorders>
              <w:top w:val="nil"/>
              <w:left w:val="nil"/>
              <w:bottom w:val="nil"/>
              <w:right w:val="nil"/>
            </w:tcBorders>
            <w:shd w:val="clear" w:color="auto" w:fill="auto"/>
            <w:noWrap/>
            <w:vAlign w:val="bottom"/>
            <w:hideMark/>
          </w:tcPr>
          <w:p w14:paraId="656BC8B1" w14:textId="77777777" w:rsidR="00A538DA" w:rsidRPr="008064B9" w:rsidRDefault="00A538DA" w:rsidP="00A538DA">
            <w:pPr>
              <w:rPr>
                <w:rFonts w:cs="Times New Roman"/>
                <w:color w:val="000000"/>
                <w:sz w:val="20"/>
                <w:szCs w:val="20"/>
              </w:rPr>
            </w:pPr>
          </w:p>
        </w:tc>
        <w:tc>
          <w:tcPr>
            <w:tcW w:w="1560" w:type="dxa"/>
            <w:tcBorders>
              <w:top w:val="nil"/>
              <w:left w:val="nil"/>
              <w:bottom w:val="nil"/>
              <w:right w:val="nil"/>
            </w:tcBorders>
            <w:shd w:val="clear" w:color="auto" w:fill="auto"/>
            <w:noWrap/>
            <w:vAlign w:val="bottom"/>
            <w:hideMark/>
          </w:tcPr>
          <w:p w14:paraId="72FF0A9C" w14:textId="77777777" w:rsidR="00A538DA" w:rsidRPr="008064B9" w:rsidRDefault="00A538DA" w:rsidP="00A538DA">
            <w:pPr>
              <w:rPr>
                <w:rFonts w:cs="Times New Roman"/>
                <w:sz w:val="20"/>
                <w:szCs w:val="20"/>
              </w:rPr>
            </w:pPr>
          </w:p>
        </w:tc>
        <w:tc>
          <w:tcPr>
            <w:tcW w:w="1417" w:type="dxa"/>
            <w:tcBorders>
              <w:top w:val="nil"/>
              <w:left w:val="nil"/>
              <w:bottom w:val="nil"/>
              <w:right w:val="nil"/>
            </w:tcBorders>
            <w:shd w:val="clear" w:color="auto" w:fill="auto"/>
            <w:noWrap/>
            <w:vAlign w:val="bottom"/>
            <w:hideMark/>
          </w:tcPr>
          <w:p w14:paraId="3D46FA7C" w14:textId="77777777" w:rsidR="00A538DA" w:rsidRPr="008064B9" w:rsidRDefault="00A538DA" w:rsidP="00A538DA">
            <w:pPr>
              <w:rPr>
                <w:rFonts w:cs="Times New Roman"/>
                <w:sz w:val="20"/>
                <w:szCs w:val="20"/>
              </w:rPr>
            </w:pPr>
          </w:p>
        </w:tc>
        <w:tc>
          <w:tcPr>
            <w:tcW w:w="1276" w:type="dxa"/>
            <w:tcBorders>
              <w:top w:val="nil"/>
              <w:left w:val="nil"/>
              <w:bottom w:val="nil"/>
              <w:right w:val="nil"/>
            </w:tcBorders>
            <w:shd w:val="clear" w:color="auto" w:fill="auto"/>
            <w:noWrap/>
            <w:vAlign w:val="bottom"/>
            <w:hideMark/>
          </w:tcPr>
          <w:p w14:paraId="67042B9B" w14:textId="77777777" w:rsidR="00A538DA" w:rsidRPr="008064B9" w:rsidRDefault="00A538DA" w:rsidP="00A538DA">
            <w:pPr>
              <w:rPr>
                <w:rFonts w:cs="Times New Roman"/>
                <w:sz w:val="20"/>
                <w:szCs w:val="20"/>
              </w:rPr>
            </w:pPr>
          </w:p>
        </w:tc>
        <w:tc>
          <w:tcPr>
            <w:tcW w:w="1485" w:type="dxa"/>
            <w:tcBorders>
              <w:top w:val="nil"/>
              <w:left w:val="nil"/>
              <w:bottom w:val="nil"/>
              <w:right w:val="nil"/>
            </w:tcBorders>
            <w:shd w:val="clear" w:color="auto" w:fill="auto"/>
            <w:noWrap/>
            <w:vAlign w:val="bottom"/>
            <w:hideMark/>
          </w:tcPr>
          <w:p w14:paraId="2609BADE" w14:textId="77777777" w:rsidR="00A538DA" w:rsidRPr="008064B9" w:rsidRDefault="00A538DA" w:rsidP="00A538DA">
            <w:pPr>
              <w:rPr>
                <w:rFonts w:cs="Times New Roman"/>
                <w:sz w:val="20"/>
                <w:szCs w:val="20"/>
              </w:rPr>
            </w:pPr>
          </w:p>
        </w:tc>
      </w:tr>
      <w:tr w:rsidR="00A538DA" w:rsidRPr="008064B9" w14:paraId="3F7B94E8" w14:textId="77777777" w:rsidTr="00A538DA">
        <w:trPr>
          <w:trHeight w:val="540"/>
        </w:trPr>
        <w:tc>
          <w:tcPr>
            <w:tcW w:w="4894" w:type="dxa"/>
            <w:tcBorders>
              <w:top w:val="single" w:sz="8" w:space="0" w:color="000000"/>
              <w:left w:val="nil"/>
              <w:bottom w:val="single" w:sz="8" w:space="0" w:color="000000"/>
              <w:right w:val="nil"/>
            </w:tcBorders>
            <w:shd w:val="clear" w:color="auto" w:fill="auto"/>
            <w:vAlign w:val="bottom"/>
            <w:hideMark/>
          </w:tcPr>
          <w:p w14:paraId="2263DE73" w14:textId="77777777" w:rsidR="00A538DA" w:rsidRPr="008064B9" w:rsidRDefault="00A538DA" w:rsidP="00A538DA">
            <w:pPr>
              <w:jc w:val="center"/>
              <w:rPr>
                <w:rFonts w:cs="Times New Roman"/>
                <w:color w:val="000000"/>
                <w:sz w:val="20"/>
                <w:szCs w:val="20"/>
                <w:lang w:val="pt-BR"/>
              </w:rPr>
            </w:pPr>
            <w:r w:rsidRPr="008064B9">
              <w:rPr>
                <w:rFonts w:cs="Times New Roman"/>
                <w:color w:val="000000"/>
                <w:sz w:val="20"/>
                <w:szCs w:val="20"/>
                <w:lang w:val="pt-BR"/>
              </w:rPr>
              <w:t xml:space="preserve">Title </w:t>
            </w:r>
          </w:p>
        </w:tc>
        <w:tc>
          <w:tcPr>
            <w:tcW w:w="2976" w:type="dxa"/>
            <w:tcBorders>
              <w:top w:val="single" w:sz="8" w:space="0" w:color="000000"/>
              <w:left w:val="nil"/>
              <w:bottom w:val="single" w:sz="8" w:space="0" w:color="000000"/>
              <w:right w:val="nil"/>
            </w:tcBorders>
            <w:shd w:val="clear" w:color="auto" w:fill="auto"/>
            <w:vAlign w:val="bottom"/>
            <w:hideMark/>
          </w:tcPr>
          <w:p w14:paraId="6C59B03A" w14:textId="77777777" w:rsidR="00A538DA" w:rsidRPr="008064B9" w:rsidRDefault="00A538DA" w:rsidP="00A538DA">
            <w:pPr>
              <w:jc w:val="center"/>
              <w:rPr>
                <w:rFonts w:cs="Times New Roman"/>
                <w:color w:val="000000"/>
                <w:sz w:val="20"/>
                <w:szCs w:val="20"/>
                <w:lang w:val="pt-BR"/>
              </w:rPr>
            </w:pPr>
            <w:proofErr w:type="spellStart"/>
            <w:r w:rsidRPr="008064B9">
              <w:rPr>
                <w:rFonts w:cs="Times New Roman"/>
                <w:color w:val="000000"/>
                <w:sz w:val="20"/>
                <w:szCs w:val="20"/>
                <w:lang w:val="pt-BR"/>
              </w:rPr>
              <w:t>Author</w:t>
            </w:r>
            <w:proofErr w:type="spellEnd"/>
          </w:p>
        </w:tc>
        <w:tc>
          <w:tcPr>
            <w:tcW w:w="1560" w:type="dxa"/>
            <w:tcBorders>
              <w:top w:val="single" w:sz="8" w:space="0" w:color="000000"/>
              <w:left w:val="nil"/>
              <w:bottom w:val="single" w:sz="8" w:space="0" w:color="000000"/>
              <w:right w:val="nil"/>
            </w:tcBorders>
            <w:shd w:val="clear" w:color="auto" w:fill="auto"/>
            <w:vAlign w:val="bottom"/>
            <w:hideMark/>
          </w:tcPr>
          <w:p w14:paraId="47CA81BA" w14:textId="77777777" w:rsidR="00A538DA" w:rsidRPr="008064B9" w:rsidRDefault="00A538DA" w:rsidP="00A538DA">
            <w:pPr>
              <w:jc w:val="center"/>
              <w:rPr>
                <w:rFonts w:cs="Times New Roman"/>
                <w:color w:val="000000"/>
                <w:sz w:val="20"/>
                <w:szCs w:val="20"/>
                <w:lang w:val="pt-BR"/>
              </w:rPr>
            </w:pPr>
            <w:proofErr w:type="spellStart"/>
            <w:r w:rsidRPr="008064B9">
              <w:rPr>
                <w:rFonts w:cs="Times New Roman"/>
                <w:color w:val="000000"/>
                <w:sz w:val="20"/>
                <w:szCs w:val="20"/>
                <w:lang w:val="pt-BR"/>
              </w:rPr>
              <w:t>Publication</w:t>
            </w:r>
            <w:proofErr w:type="spellEnd"/>
            <w:r w:rsidRPr="008064B9">
              <w:rPr>
                <w:rFonts w:cs="Times New Roman"/>
                <w:color w:val="000000"/>
                <w:sz w:val="20"/>
                <w:szCs w:val="20"/>
                <w:lang w:val="pt-BR"/>
              </w:rPr>
              <w:t xml:space="preserve"> Date</w:t>
            </w:r>
          </w:p>
        </w:tc>
        <w:tc>
          <w:tcPr>
            <w:tcW w:w="1417" w:type="dxa"/>
            <w:tcBorders>
              <w:top w:val="single" w:sz="8" w:space="0" w:color="000000"/>
              <w:left w:val="nil"/>
              <w:bottom w:val="single" w:sz="8" w:space="0" w:color="000000"/>
              <w:right w:val="nil"/>
            </w:tcBorders>
            <w:shd w:val="clear" w:color="auto" w:fill="auto"/>
            <w:vAlign w:val="bottom"/>
            <w:hideMark/>
          </w:tcPr>
          <w:p w14:paraId="3EDFA2B3" w14:textId="77777777" w:rsidR="00A538DA" w:rsidRPr="008064B9" w:rsidRDefault="00A538DA" w:rsidP="00A538DA">
            <w:pPr>
              <w:jc w:val="center"/>
              <w:rPr>
                <w:rFonts w:cs="Times New Roman"/>
                <w:color w:val="000000"/>
                <w:sz w:val="20"/>
                <w:szCs w:val="20"/>
                <w:lang w:val="pt-BR"/>
              </w:rPr>
            </w:pPr>
            <w:r w:rsidRPr="008064B9">
              <w:rPr>
                <w:rFonts w:cs="Times New Roman"/>
                <w:color w:val="000000"/>
                <w:sz w:val="20"/>
                <w:szCs w:val="20"/>
                <w:lang w:val="pt-BR"/>
              </w:rPr>
              <w:t xml:space="preserve">Country </w:t>
            </w:r>
          </w:p>
        </w:tc>
        <w:tc>
          <w:tcPr>
            <w:tcW w:w="1276" w:type="dxa"/>
            <w:tcBorders>
              <w:top w:val="single" w:sz="8" w:space="0" w:color="000000"/>
              <w:left w:val="nil"/>
              <w:bottom w:val="single" w:sz="8" w:space="0" w:color="000000"/>
              <w:right w:val="nil"/>
            </w:tcBorders>
            <w:shd w:val="clear" w:color="auto" w:fill="auto"/>
            <w:vAlign w:val="bottom"/>
            <w:hideMark/>
          </w:tcPr>
          <w:p w14:paraId="2471769C" w14:textId="77777777" w:rsidR="00A538DA" w:rsidRPr="008064B9" w:rsidRDefault="00A538DA" w:rsidP="00A538DA">
            <w:pPr>
              <w:jc w:val="center"/>
              <w:rPr>
                <w:rFonts w:cs="Times New Roman"/>
                <w:color w:val="000000"/>
                <w:sz w:val="20"/>
                <w:szCs w:val="20"/>
                <w:lang w:val="pt-BR"/>
              </w:rPr>
            </w:pPr>
            <w:proofErr w:type="spellStart"/>
            <w:r w:rsidRPr="008064B9">
              <w:rPr>
                <w:rFonts w:cs="Times New Roman"/>
                <w:color w:val="000000"/>
                <w:sz w:val="20"/>
                <w:szCs w:val="20"/>
                <w:lang w:val="pt-BR"/>
              </w:rPr>
              <w:t>Language</w:t>
            </w:r>
            <w:proofErr w:type="spellEnd"/>
          </w:p>
        </w:tc>
        <w:tc>
          <w:tcPr>
            <w:tcW w:w="1485" w:type="dxa"/>
            <w:tcBorders>
              <w:top w:val="single" w:sz="8" w:space="0" w:color="000000"/>
              <w:left w:val="nil"/>
              <w:bottom w:val="single" w:sz="8" w:space="0" w:color="000000"/>
              <w:right w:val="nil"/>
            </w:tcBorders>
            <w:shd w:val="clear" w:color="auto" w:fill="auto"/>
            <w:vAlign w:val="bottom"/>
            <w:hideMark/>
          </w:tcPr>
          <w:p w14:paraId="2FE00063" w14:textId="77777777" w:rsidR="00A538DA" w:rsidRPr="008064B9" w:rsidRDefault="00A538DA" w:rsidP="00A538DA">
            <w:pPr>
              <w:jc w:val="center"/>
              <w:rPr>
                <w:rFonts w:cs="Times New Roman"/>
                <w:color w:val="000000"/>
                <w:sz w:val="20"/>
                <w:szCs w:val="20"/>
                <w:lang w:val="pt-BR"/>
              </w:rPr>
            </w:pPr>
            <w:proofErr w:type="spellStart"/>
            <w:r w:rsidRPr="008064B9">
              <w:rPr>
                <w:rFonts w:cs="Times New Roman"/>
                <w:color w:val="000000"/>
                <w:sz w:val="20"/>
                <w:szCs w:val="20"/>
                <w:lang w:val="pt-BR"/>
              </w:rPr>
              <w:t>Study</w:t>
            </w:r>
            <w:proofErr w:type="spellEnd"/>
            <w:r w:rsidRPr="008064B9">
              <w:rPr>
                <w:rFonts w:cs="Times New Roman"/>
                <w:color w:val="000000"/>
                <w:sz w:val="20"/>
                <w:szCs w:val="20"/>
                <w:lang w:val="pt-BR"/>
              </w:rPr>
              <w:t xml:space="preserve"> Design</w:t>
            </w:r>
          </w:p>
        </w:tc>
      </w:tr>
      <w:tr w:rsidR="00A538DA" w:rsidRPr="008064B9" w14:paraId="0E3E1D56" w14:textId="77777777" w:rsidTr="00A538DA">
        <w:trPr>
          <w:trHeight w:val="525"/>
        </w:trPr>
        <w:tc>
          <w:tcPr>
            <w:tcW w:w="4894" w:type="dxa"/>
            <w:tcBorders>
              <w:top w:val="nil"/>
              <w:left w:val="nil"/>
              <w:bottom w:val="nil"/>
              <w:right w:val="nil"/>
            </w:tcBorders>
            <w:shd w:val="clear" w:color="auto" w:fill="auto"/>
            <w:vAlign w:val="bottom"/>
            <w:hideMark/>
          </w:tcPr>
          <w:p w14:paraId="030C51F1" w14:textId="77777777" w:rsidR="00A538DA" w:rsidRPr="008064B9" w:rsidRDefault="00A538DA" w:rsidP="00A538DA">
            <w:pPr>
              <w:rPr>
                <w:rFonts w:cs="Times New Roman"/>
                <w:color w:val="000000"/>
                <w:sz w:val="20"/>
                <w:szCs w:val="20"/>
              </w:rPr>
            </w:pPr>
            <w:r w:rsidRPr="008064B9">
              <w:rPr>
                <w:rFonts w:cs="Times New Roman"/>
                <w:color w:val="000000"/>
                <w:sz w:val="20"/>
                <w:szCs w:val="20"/>
              </w:rPr>
              <w:t xml:space="preserve">1. Emotional, </w:t>
            </w:r>
            <w:proofErr w:type="gramStart"/>
            <w:r w:rsidRPr="008064B9">
              <w:rPr>
                <w:rFonts w:cs="Times New Roman"/>
                <w:color w:val="000000"/>
                <w:sz w:val="20"/>
                <w:szCs w:val="20"/>
              </w:rPr>
              <w:t>cognitive</w:t>
            </w:r>
            <w:proofErr w:type="gramEnd"/>
            <w:r w:rsidRPr="008064B9">
              <w:rPr>
                <w:rFonts w:cs="Times New Roman"/>
                <w:color w:val="000000"/>
                <w:sz w:val="20"/>
                <w:szCs w:val="20"/>
              </w:rPr>
              <w:t xml:space="preserve"> and physiological correlates of abuse-related stress in borderline and antisocial personality disorder</w:t>
            </w:r>
          </w:p>
        </w:tc>
        <w:tc>
          <w:tcPr>
            <w:tcW w:w="2976" w:type="dxa"/>
            <w:tcBorders>
              <w:top w:val="nil"/>
              <w:left w:val="nil"/>
              <w:bottom w:val="nil"/>
              <w:right w:val="nil"/>
            </w:tcBorders>
            <w:shd w:val="clear" w:color="auto" w:fill="auto"/>
            <w:vAlign w:val="bottom"/>
            <w:hideMark/>
          </w:tcPr>
          <w:p w14:paraId="0AB02CDF" w14:textId="77777777" w:rsidR="00A538DA" w:rsidRPr="008064B9" w:rsidRDefault="00A538DA" w:rsidP="00A538DA">
            <w:pPr>
              <w:jc w:val="center"/>
              <w:rPr>
                <w:rFonts w:cs="Times New Roman"/>
                <w:color w:val="000000"/>
                <w:sz w:val="20"/>
                <w:szCs w:val="20"/>
                <w:lang w:val="pt-BR"/>
              </w:rPr>
            </w:pPr>
            <w:r w:rsidRPr="008064B9">
              <w:rPr>
                <w:rFonts w:cs="Times New Roman"/>
                <w:color w:val="000000"/>
                <w:sz w:val="20"/>
                <w:szCs w:val="20"/>
                <w:lang w:val="pt-BR"/>
              </w:rPr>
              <w:t xml:space="preserve">Lobbestael, Jill; </w:t>
            </w:r>
            <w:proofErr w:type="spellStart"/>
            <w:r w:rsidRPr="008064B9">
              <w:rPr>
                <w:rFonts w:cs="Times New Roman"/>
                <w:color w:val="000000"/>
                <w:sz w:val="20"/>
                <w:szCs w:val="20"/>
                <w:lang w:val="pt-BR"/>
              </w:rPr>
              <w:t>Arntz</w:t>
            </w:r>
            <w:proofErr w:type="spellEnd"/>
            <w:r w:rsidRPr="008064B9">
              <w:rPr>
                <w:rFonts w:cs="Times New Roman"/>
                <w:color w:val="000000"/>
                <w:sz w:val="20"/>
                <w:szCs w:val="20"/>
                <w:lang w:val="pt-BR"/>
              </w:rPr>
              <w:t>, Arnoud</w:t>
            </w:r>
          </w:p>
        </w:tc>
        <w:tc>
          <w:tcPr>
            <w:tcW w:w="1560" w:type="dxa"/>
            <w:tcBorders>
              <w:top w:val="nil"/>
              <w:left w:val="nil"/>
              <w:bottom w:val="nil"/>
              <w:right w:val="nil"/>
            </w:tcBorders>
            <w:shd w:val="clear" w:color="auto" w:fill="auto"/>
            <w:vAlign w:val="bottom"/>
            <w:hideMark/>
          </w:tcPr>
          <w:p w14:paraId="23B621D6" w14:textId="77777777" w:rsidR="00A538DA" w:rsidRPr="008064B9" w:rsidRDefault="00A538DA" w:rsidP="00A538DA">
            <w:pPr>
              <w:jc w:val="center"/>
              <w:rPr>
                <w:rFonts w:cs="Times New Roman"/>
                <w:color w:val="000000"/>
                <w:sz w:val="20"/>
                <w:szCs w:val="20"/>
                <w:lang w:val="pt-BR"/>
              </w:rPr>
            </w:pPr>
            <w:r w:rsidRPr="008064B9">
              <w:rPr>
                <w:rFonts w:cs="Times New Roman"/>
                <w:color w:val="000000"/>
                <w:sz w:val="20"/>
                <w:szCs w:val="20"/>
                <w:lang w:val="pt-BR"/>
              </w:rPr>
              <w:t>2010</w:t>
            </w:r>
          </w:p>
        </w:tc>
        <w:tc>
          <w:tcPr>
            <w:tcW w:w="1417" w:type="dxa"/>
            <w:tcBorders>
              <w:top w:val="nil"/>
              <w:left w:val="nil"/>
              <w:bottom w:val="nil"/>
              <w:right w:val="nil"/>
            </w:tcBorders>
            <w:shd w:val="clear" w:color="auto" w:fill="auto"/>
            <w:vAlign w:val="bottom"/>
            <w:hideMark/>
          </w:tcPr>
          <w:p w14:paraId="1D3CC967" w14:textId="77777777" w:rsidR="00A538DA" w:rsidRPr="008064B9" w:rsidRDefault="00A538DA" w:rsidP="00A538DA">
            <w:pPr>
              <w:jc w:val="center"/>
              <w:rPr>
                <w:rFonts w:cs="Times New Roman"/>
                <w:color w:val="212121"/>
                <w:sz w:val="20"/>
                <w:szCs w:val="20"/>
                <w:lang w:val="pt-BR"/>
              </w:rPr>
            </w:pPr>
            <w:proofErr w:type="spellStart"/>
            <w:r w:rsidRPr="008064B9">
              <w:rPr>
                <w:rFonts w:cs="Times New Roman"/>
                <w:color w:val="212121"/>
                <w:sz w:val="20"/>
                <w:szCs w:val="20"/>
                <w:lang w:val="pt-BR"/>
              </w:rPr>
              <w:t>Netherland</w:t>
            </w:r>
            <w:proofErr w:type="spellEnd"/>
          </w:p>
        </w:tc>
        <w:tc>
          <w:tcPr>
            <w:tcW w:w="1276" w:type="dxa"/>
            <w:tcBorders>
              <w:top w:val="nil"/>
              <w:left w:val="nil"/>
              <w:bottom w:val="nil"/>
              <w:right w:val="nil"/>
            </w:tcBorders>
            <w:shd w:val="clear" w:color="auto" w:fill="auto"/>
            <w:vAlign w:val="bottom"/>
            <w:hideMark/>
          </w:tcPr>
          <w:p w14:paraId="400747A0" w14:textId="77777777" w:rsidR="00A538DA" w:rsidRPr="008064B9" w:rsidRDefault="00A538DA" w:rsidP="00A538DA">
            <w:pPr>
              <w:jc w:val="center"/>
              <w:rPr>
                <w:rFonts w:cs="Times New Roman"/>
                <w:color w:val="000000"/>
                <w:sz w:val="20"/>
                <w:szCs w:val="20"/>
                <w:lang w:val="pt-BR"/>
              </w:rPr>
            </w:pPr>
            <w:proofErr w:type="spellStart"/>
            <w:r w:rsidRPr="008064B9">
              <w:rPr>
                <w:rFonts w:cs="Times New Roman"/>
                <w:color w:val="000000"/>
                <w:sz w:val="20"/>
                <w:szCs w:val="20"/>
                <w:lang w:val="pt-BR"/>
              </w:rPr>
              <w:t>English</w:t>
            </w:r>
            <w:proofErr w:type="spellEnd"/>
          </w:p>
        </w:tc>
        <w:tc>
          <w:tcPr>
            <w:tcW w:w="1485" w:type="dxa"/>
            <w:tcBorders>
              <w:top w:val="nil"/>
              <w:left w:val="nil"/>
              <w:bottom w:val="nil"/>
              <w:right w:val="nil"/>
            </w:tcBorders>
            <w:shd w:val="clear" w:color="auto" w:fill="auto"/>
            <w:vAlign w:val="bottom"/>
            <w:hideMark/>
          </w:tcPr>
          <w:p w14:paraId="7253A717" w14:textId="77777777" w:rsidR="00A538DA" w:rsidRPr="008064B9" w:rsidRDefault="00A538DA" w:rsidP="00A538DA">
            <w:pPr>
              <w:jc w:val="center"/>
              <w:rPr>
                <w:rFonts w:cs="Times New Roman"/>
                <w:color w:val="000000"/>
                <w:sz w:val="20"/>
                <w:szCs w:val="20"/>
                <w:lang w:val="pt-BR"/>
              </w:rPr>
            </w:pPr>
            <w:r w:rsidRPr="008064B9">
              <w:rPr>
                <w:rFonts w:cs="Times New Roman"/>
                <w:color w:val="000000"/>
                <w:sz w:val="20"/>
                <w:szCs w:val="20"/>
                <w:lang w:val="pt-BR"/>
              </w:rPr>
              <w:t>Cross-</w:t>
            </w:r>
            <w:proofErr w:type="spellStart"/>
            <w:r w:rsidRPr="008064B9">
              <w:rPr>
                <w:rFonts w:cs="Times New Roman"/>
                <w:color w:val="000000"/>
                <w:sz w:val="20"/>
                <w:szCs w:val="20"/>
                <w:lang w:val="pt-BR"/>
              </w:rPr>
              <w:t>sectional</w:t>
            </w:r>
            <w:proofErr w:type="spellEnd"/>
          </w:p>
        </w:tc>
      </w:tr>
      <w:tr w:rsidR="00A538DA" w:rsidRPr="008064B9" w14:paraId="0E06B350" w14:textId="77777777" w:rsidTr="00A538DA">
        <w:trPr>
          <w:trHeight w:val="525"/>
        </w:trPr>
        <w:tc>
          <w:tcPr>
            <w:tcW w:w="4894" w:type="dxa"/>
            <w:tcBorders>
              <w:top w:val="nil"/>
              <w:left w:val="nil"/>
              <w:bottom w:val="nil"/>
              <w:right w:val="nil"/>
            </w:tcBorders>
            <w:shd w:val="clear" w:color="auto" w:fill="auto"/>
            <w:vAlign w:val="center"/>
            <w:hideMark/>
          </w:tcPr>
          <w:p w14:paraId="7FF82901" w14:textId="77777777" w:rsidR="00A538DA" w:rsidRPr="008064B9" w:rsidRDefault="00A538DA" w:rsidP="00A538DA">
            <w:pPr>
              <w:rPr>
                <w:rFonts w:cs="Times New Roman"/>
                <w:color w:val="000000"/>
                <w:sz w:val="20"/>
                <w:szCs w:val="20"/>
              </w:rPr>
            </w:pPr>
            <w:r w:rsidRPr="008064B9">
              <w:rPr>
                <w:rFonts w:cs="Times New Roman"/>
                <w:color w:val="000000"/>
                <w:sz w:val="20"/>
                <w:szCs w:val="20"/>
              </w:rPr>
              <w:t>2. Thinking about feeling: Using trait emotional intelligence in understanding the associations between early maladaptive schemas and coping styles</w:t>
            </w:r>
          </w:p>
        </w:tc>
        <w:tc>
          <w:tcPr>
            <w:tcW w:w="2976" w:type="dxa"/>
            <w:tcBorders>
              <w:top w:val="nil"/>
              <w:left w:val="nil"/>
              <w:bottom w:val="nil"/>
              <w:right w:val="nil"/>
            </w:tcBorders>
            <w:shd w:val="clear" w:color="auto" w:fill="auto"/>
            <w:vAlign w:val="bottom"/>
            <w:hideMark/>
          </w:tcPr>
          <w:p w14:paraId="6E4A177A" w14:textId="77777777" w:rsidR="00A538DA" w:rsidRPr="008064B9" w:rsidRDefault="00A538DA" w:rsidP="00A538DA">
            <w:pPr>
              <w:jc w:val="center"/>
              <w:rPr>
                <w:rFonts w:cs="Times New Roman"/>
                <w:color w:val="000000"/>
                <w:sz w:val="20"/>
                <w:szCs w:val="20"/>
                <w:lang w:val="pt-BR"/>
              </w:rPr>
            </w:pPr>
            <w:r w:rsidRPr="008064B9">
              <w:rPr>
                <w:rFonts w:cs="Times New Roman"/>
                <w:color w:val="000000"/>
                <w:sz w:val="20"/>
                <w:szCs w:val="20"/>
                <w:lang w:val="pt-BR"/>
              </w:rPr>
              <w:t xml:space="preserve">Ke, </w:t>
            </w:r>
            <w:proofErr w:type="spellStart"/>
            <w:r w:rsidRPr="008064B9">
              <w:rPr>
                <w:rFonts w:cs="Times New Roman"/>
                <w:color w:val="000000"/>
                <w:sz w:val="20"/>
                <w:szCs w:val="20"/>
                <w:lang w:val="pt-BR"/>
              </w:rPr>
              <w:t>Tianyuan</w:t>
            </w:r>
            <w:proofErr w:type="spellEnd"/>
            <w:r w:rsidRPr="008064B9">
              <w:rPr>
                <w:rFonts w:cs="Times New Roman"/>
                <w:color w:val="000000"/>
                <w:sz w:val="20"/>
                <w:szCs w:val="20"/>
                <w:lang w:val="pt-BR"/>
              </w:rPr>
              <w:t xml:space="preserve">; </w:t>
            </w:r>
            <w:proofErr w:type="spellStart"/>
            <w:r w:rsidRPr="008064B9">
              <w:rPr>
                <w:rFonts w:cs="Times New Roman"/>
                <w:color w:val="000000"/>
                <w:sz w:val="20"/>
                <w:szCs w:val="20"/>
                <w:lang w:val="pt-BR"/>
              </w:rPr>
              <w:t>Barlas</w:t>
            </w:r>
            <w:proofErr w:type="spellEnd"/>
            <w:r w:rsidRPr="008064B9">
              <w:rPr>
                <w:rFonts w:cs="Times New Roman"/>
                <w:color w:val="000000"/>
                <w:sz w:val="20"/>
                <w:szCs w:val="20"/>
                <w:lang w:val="pt-BR"/>
              </w:rPr>
              <w:t>, Joanna</w:t>
            </w:r>
          </w:p>
        </w:tc>
        <w:tc>
          <w:tcPr>
            <w:tcW w:w="1560" w:type="dxa"/>
            <w:tcBorders>
              <w:top w:val="nil"/>
              <w:left w:val="nil"/>
              <w:bottom w:val="nil"/>
              <w:right w:val="nil"/>
            </w:tcBorders>
            <w:shd w:val="clear" w:color="auto" w:fill="auto"/>
            <w:vAlign w:val="bottom"/>
            <w:hideMark/>
          </w:tcPr>
          <w:p w14:paraId="2B7396F0" w14:textId="77777777" w:rsidR="00A538DA" w:rsidRPr="008064B9" w:rsidRDefault="00A538DA" w:rsidP="00A538DA">
            <w:pPr>
              <w:jc w:val="center"/>
              <w:rPr>
                <w:rFonts w:cs="Times New Roman"/>
                <w:color w:val="000000"/>
                <w:sz w:val="20"/>
                <w:szCs w:val="20"/>
                <w:lang w:val="pt-BR"/>
              </w:rPr>
            </w:pPr>
            <w:r w:rsidRPr="008064B9">
              <w:rPr>
                <w:rFonts w:cs="Times New Roman"/>
                <w:color w:val="000000"/>
                <w:sz w:val="20"/>
                <w:szCs w:val="20"/>
                <w:lang w:val="pt-BR"/>
              </w:rPr>
              <w:t>2020</w:t>
            </w:r>
          </w:p>
        </w:tc>
        <w:tc>
          <w:tcPr>
            <w:tcW w:w="1417" w:type="dxa"/>
            <w:tcBorders>
              <w:top w:val="nil"/>
              <w:left w:val="nil"/>
              <w:bottom w:val="nil"/>
              <w:right w:val="nil"/>
            </w:tcBorders>
            <w:shd w:val="clear" w:color="auto" w:fill="auto"/>
            <w:vAlign w:val="bottom"/>
            <w:hideMark/>
          </w:tcPr>
          <w:p w14:paraId="0C723328" w14:textId="77777777" w:rsidR="00A538DA" w:rsidRPr="008064B9" w:rsidRDefault="00A538DA" w:rsidP="00A538DA">
            <w:pPr>
              <w:jc w:val="center"/>
              <w:rPr>
                <w:rFonts w:cs="Times New Roman"/>
                <w:color w:val="000000"/>
                <w:sz w:val="20"/>
                <w:szCs w:val="20"/>
                <w:lang w:val="pt-BR"/>
              </w:rPr>
            </w:pPr>
            <w:r w:rsidRPr="008064B9">
              <w:rPr>
                <w:rFonts w:cs="Times New Roman"/>
                <w:color w:val="000000"/>
                <w:sz w:val="20"/>
                <w:szCs w:val="20"/>
                <w:lang w:val="pt-BR"/>
              </w:rPr>
              <w:t>United Kingdom</w:t>
            </w:r>
          </w:p>
        </w:tc>
        <w:tc>
          <w:tcPr>
            <w:tcW w:w="1276" w:type="dxa"/>
            <w:tcBorders>
              <w:top w:val="nil"/>
              <w:left w:val="nil"/>
              <w:bottom w:val="nil"/>
              <w:right w:val="nil"/>
            </w:tcBorders>
            <w:shd w:val="clear" w:color="auto" w:fill="auto"/>
            <w:vAlign w:val="bottom"/>
            <w:hideMark/>
          </w:tcPr>
          <w:p w14:paraId="14214154" w14:textId="77777777" w:rsidR="00A538DA" w:rsidRPr="008064B9" w:rsidRDefault="00A538DA" w:rsidP="00A538DA">
            <w:pPr>
              <w:jc w:val="center"/>
              <w:rPr>
                <w:rFonts w:cs="Times New Roman"/>
                <w:color w:val="000000"/>
                <w:sz w:val="20"/>
                <w:szCs w:val="20"/>
                <w:lang w:val="pt-BR"/>
              </w:rPr>
            </w:pPr>
            <w:proofErr w:type="spellStart"/>
            <w:r w:rsidRPr="008064B9">
              <w:rPr>
                <w:rFonts w:cs="Times New Roman"/>
                <w:color w:val="000000"/>
                <w:sz w:val="20"/>
                <w:szCs w:val="20"/>
                <w:lang w:val="pt-BR"/>
              </w:rPr>
              <w:t>English</w:t>
            </w:r>
            <w:proofErr w:type="spellEnd"/>
          </w:p>
        </w:tc>
        <w:tc>
          <w:tcPr>
            <w:tcW w:w="1485" w:type="dxa"/>
            <w:tcBorders>
              <w:top w:val="nil"/>
              <w:left w:val="nil"/>
              <w:bottom w:val="nil"/>
              <w:right w:val="nil"/>
            </w:tcBorders>
            <w:shd w:val="clear" w:color="auto" w:fill="auto"/>
            <w:vAlign w:val="bottom"/>
            <w:hideMark/>
          </w:tcPr>
          <w:p w14:paraId="5AD3E50B" w14:textId="77777777" w:rsidR="00A538DA" w:rsidRPr="008064B9" w:rsidRDefault="00A538DA" w:rsidP="00A538DA">
            <w:pPr>
              <w:jc w:val="center"/>
              <w:rPr>
                <w:rFonts w:cs="Times New Roman"/>
                <w:color w:val="000000"/>
                <w:sz w:val="20"/>
                <w:szCs w:val="20"/>
                <w:lang w:val="pt-BR"/>
              </w:rPr>
            </w:pPr>
            <w:r w:rsidRPr="008064B9">
              <w:rPr>
                <w:rFonts w:cs="Times New Roman"/>
                <w:color w:val="000000"/>
                <w:sz w:val="20"/>
                <w:szCs w:val="20"/>
                <w:lang w:val="pt-BR"/>
              </w:rPr>
              <w:t>Cross-</w:t>
            </w:r>
            <w:proofErr w:type="spellStart"/>
            <w:r w:rsidRPr="008064B9">
              <w:rPr>
                <w:rFonts w:cs="Times New Roman"/>
                <w:color w:val="000000"/>
                <w:sz w:val="20"/>
                <w:szCs w:val="20"/>
                <w:lang w:val="pt-BR"/>
              </w:rPr>
              <w:t>sectional</w:t>
            </w:r>
            <w:proofErr w:type="spellEnd"/>
          </w:p>
        </w:tc>
      </w:tr>
      <w:tr w:rsidR="00A538DA" w:rsidRPr="008064B9" w14:paraId="6F14036C" w14:textId="77777777" w:rsidTr="00A538DA">
        <w:trPr>
          <w:trHeight w:val="525"/>
        </w:trPr>
        <w:tc>
          <w:tcPr>
            <w:tcW w:w="4894" w:type="dxa"/>
            <w:tcBorders>
              <w:top w:val="nil"/>
              <w:left w:val="nil"/>
              <w:bottom w:val="nil"/>
              <w:right w:val="nil"/>
            </w:tcBorders>
            <w:shd w:val="clear" w:color="auto" w:fill="auto"/>
            <w:vAlign w:val="bottom"/>
            <w:hideMark/>
          </w:tcPr>
          <w:p w14:paraId="3219AF26" w14:textId="77777777" w:rsidR="00A538DA" w:rsidRPr="008064B9" w:rsidRDefault="00A538DA" w:rsidP="00A538DA">
            <w:pPr>
              <w:rPr>
                <w:rFonts w:cs="Times New Roman"/>
                <w:color w:val="000000"/>
                <w:sz w:val="20"/>
                <w:szCs w:val="20"/>
              </w:rPr>
            </w:pPr>
            <w:r w:rsidRPr="008064B9">
              <w:rPr>
                <w:rFonts w:cs="Times New Roman"/>
                <w:color w:val="000000"/>
                <w:sz w:val="20"/>
                <w:szCs w:val="20"/>
              </w:rPr>
              <w:t>3. Life Event Stress and Binge Eating Among Adolescents: The Roles of Early Maladaptive Schemas and Impulsivity</w:t>
            </w:r>
          </w:p>
        </w:tc>
        <w:tc>
          <w:tcPr>
            <w:tcW w:w="2976" w:type="dxa"/>
            <w:tcBorders>
              <w:top w:val="nil"/>
              <w:left w:val="nil"/>
              <w:bottom w:val="nil"/>
              <w:right w:val="nil"/>
            </w:tcBorders>
            <w:shd w:val="clear" w:color="auto" w:fill="auto"/>
            <w:vAlign w:val="bottom"/>
            <w:hideMark/>
          </w:tcPr>
          <w:p w14:paraId="1E61094B" w14:textId="77777777" w:rsidR="00A538DA" w:rsidRPr="008064B9" w:rsidRDefault="00A538DA" w:rsidP="00A538DA">
            <w:pPr>
              <w:jc w:val="center"/>
              <w:rPr>
                <w:rFonts w:cs="Times New Roman"/>
                <w:color w:val="000000"/>
                <w:sz w:val="20"/>
                <w:szCs w:val="20"/>
              </w:rPr>
            </w:pPr>
            <w:r w:rsidRPr="008064B9">
              <w:rPr>
                <w:rFonts w:cs="Times New Roman"/>
                <w:color w:val="000000"/>
                <w:sz w:val="20"/>
                <w:szCs w:val="20"/>
              </w:rPr>
              <w:t xml:space="preserve">Zhu, Hong; Luo, </w:t>
            </w:r>
            <w:proofErr w:type="spellStart"/>
            <w:r w:rsidRPr="008064B9">
              <w:rPr>
                <w:rFonts w:cs="Times New Roman"/>
                <w:color w:val="000000"/>
                <w:sz w:val="20"/>
                <w:szCs w:val="20"/>
              </w:rPr>
              <w:t>Xingwei</w:t>
            </w:r>
            <w:proofErr w:type="spellEnd"/>
            <w:r w:rsidRPr="008064B9">
              <w:rPr>
                <w:rFonts w:cs="Times New Roman"/>
                <w:color w:val="000000"/>
                <w:sz w:val="20"/>
                <w:szCs w:val="20"/>
              </w:rPr>
              <w:t xml:space="preserve">; Cai, Taisheng; He, Jinbo; Lu, Yao; Wu, </w:t>
            </w:r>
            <w:proofErr w:type="spellStart"/>
            <w:r w:rsidRPr="008064B9">
              <w:rPr>
                <w:rFonts w:cs="Times New Roman"/>
                <w:color w:val="000000"/>
                <w:sz w:val="20"/>
                <w:szCs w:val="20"/>
              </w:rPr>
              <w:t>Siyao</w:t>
            </w:r>
            <w:proofErr w:type="spellEnd"/>
          </w:p>
        </w:tc>
        <w:tc>
          <w:tcPr>
            <w:tcW w:w="1560" w:type="dxa"/>
            <w:tcBorders>
              <w:top w:val="nil"/>
              <w:left w:val="nil"/>
              <w:bottom w:val="nil"/>
              <w:right w:val="nil"/>
            </w:tcBorders>
            <w:shd w:val="clear" w:color="auto" w:fill="auto"/>
            <w:vAlign w:val="bottom"/>
            <w:hideMark/>
          </w:tcPr>
          <w:p w14:paraId="0BAE367A" w14:textId="77777777" w:rsidR="00A538DA" w:rsidRPr="008064B9" w:rsidRDefault="00A538DA" w:rsidP="00A538DA">
            <w:pPr>
              <w:jc w:val="center"/>
              <w:rPr>
                <w:rFonts w:cs="Times New Roman"/>
                <w:color w:val="000000"/>
                <w:sz w:val="20"/>
                <w:szCs w:val="20"/>
                <w:lang w:val="pt-BR"/>
              </w:rPr>
            </w:pPr>
            <w:r w:rsidRPr="008064B9">
              <w:rPr>
                <w:rFonts w:cs="Times New Roman"/>
                <w:color w:val="000000"/>
                <w:sz w:val="20"/>
                <w:szCs w:val="20"/>
                <w:lang w:val="pt-BR"/>
              </w:rPr>
              <w:t>2016</w:t>
            </w:r>
          </w:p>
        </w:tc>
        <w:tc>
          <w:tcPr>
            <w:tcW w:w="1417" w:type="dxa"/>
            <w:tcBorders>
              <w:top w:val="nil"/>
              <w:left w:val="nil"/>
              <w:bottom w:val="nil"/>
              <w:right w:val="nil"/>
            </w:tcBorders>
            <w:shd w:val="clear" w:color="auto" w:fill="auto"/>
            <w:vAlign w:val="bottom"/>
            <w:hideMark/>
          </w:tcPr>
          <w:p w14:paraId="356C8A96" w14:textId="77777777" w:rsidR="00A538DA" w:rsidRPr="008064B9" w:rsidRDefault="00A538DA" w:rsidP="00A538DA">
            <w:pPr>
              <w:jc w:val="center"/>
              <w:rPr>
                <w:rFonts w:cs="Times New Roman"/>
                <w:color w:val="000000"/>
                <w:sz w:val="20"/>
                <w:szCs w:val="20"/>
                <w:lang w:val="pt-BR"/>
              </w:rPr>
            </w:pPr>
            <w:r w:rsidRPr="008064B9">
              <w:rPr>
                <w:rFonts w:cs="Times New Roman"/>
                <w:color w:val="000000"/>
                <w:sz w:val="20"/>
                <w:szCs w:val="20"/>
                <w:lang w:val="pt-BR"/>
              </w:rPr>
              <w:t>China</w:t>
            </w:r>
          </w:p>
        </w:tc>
        <w:tc>
          <w:tcPr>
            <w:tcW w:w="1276" w:type="dxa"/>
            <w:tcBorders>
              <w:top w:val="nil"/>
              <w:left w:val="nil"/>
              <w:bottom w:val="nil"/>
              <w:right w:val="nil"/>
            </w:tcBorders>
            <w:shd w:val="clear" w:color="auto" w:fill="auto"/>
            <w:vAlign w:val="bottom"/>
            <w:hideMark/>
          </w:tcPr>
          <w:p w14:paraId="200D7309" w14:textId="77777777" w:rsidR="00A538DA" w:rsidRPr="008064B9" w:rsidRDefault="00A538DA" w:rsidP="00A538DA">
            <w:pPr>
              <w:jc w:val="center"/>
              <w:rPr>
                <w:rFonts w:cs="Times New Roman"/>
                <w:color w:val="000000"/>
                <w:sz w:val="20"/>
                <w:szCs w:val="20"/>
                <w:lang w:val="pt-BR"/>
              </w:rPr>
            </w:pPr>
            <w:proofErr w:type="spellStart"/>
            <w:r w:rsidRPr="008064B9">
              <w:rPr>
                <w:rFonts w:cs="Times New Roman"/>
                <w:color w:val="000000"/>
                <w:sz w:val="20"/>
                <w:szCs w:val="20"/>
                <w:lang w:val="pt-BR"/>
              </w:rPr>
              <w:t>English</w:t>
            </w:r>
            <w:proofErr w:type="spellEnd"/>
          </w:p>
        </w:tc>
        <w:tc>
          <w:tcPr>
            <w:tcW w:w="1485" w:type="dxa"/>
            <w:tcBorders>
              <w:top w:val="nil"/>
              <w:left w:val="nil"/>
              <w:bottom w:val="nil"/>
              <w:right w:val="nil"/>
            </w:tcBorders>
            <w:shd w:val="clear" w:color="auto" w:fill="auto"/>
            <w:vAlign w:val="bottom"/>
            <w:hideMark/>
          </w:tcPr>
          <w:p w14:paraId="3F02F23E" w14:textId="77777777" w:rsidR="00A538DA" w:rsidRPr="008064B9" w:rsidRDefault="00A538DA" w:rsidP="00A538DA">
            <w:pPr>
              <w:jc w:val="center"/>
              <w:rPr>
                <w:rFonts w:cs="Times New Roman"/>
                <w:color w:val="000000"/>
                <w:sz w:val="20"/>
                <w:szCs w:val="20"/>
                <w:lang w:val="pt-BR"/>
              </w:rPr>
            </w:pPr>
            <w:r w:rsidRPr="008064B9">
              <w:rPr>
                <w:rFonts w:cs="Times New Roman"/>
                <w:color w:val="000000"/>
                <w:sz w:val="20"/>
                <w:szCs w:val="20"/>
                <w:lang w:val="pt-BR"/>
              </w:rPr>
              <w:t>Cross-</w:t>
            </w:r>
            <w:proofErr w:type="spellStart"/>
            <w:r w:rsidRPr="008064B9">
              <w:rPr>
                <w:rFonts w:cs="Times New Roman"/>
                <w:color w:val="000000"/>
                <w:sz w:val="20"/>
                <w:szCs w:val="20"/>
                <w:lang w:val="pt-BR"/>
              </w:rPr>
              <w:t>sectional</w:t>
            </w:r>
            <w:proofErr w:type="spellEnd"/>
          </w:p>
        </w:tc>
      </w:tr>
      <w:tr w:rsidR="00A538DA" w:rsidRPr="008064B9" w14:paraId="63C700DF" w14:textId="77777777" w:rsidTr="00A538DA">
        <w:trPr>
          <w:trHeight w:val="525"/>
        </w:trPr>
        <w:tc>
          <w:tcPr>
            <w:tcW w:w="4894" w:type="dxa"/>
            <w:tcBorders>
              <w:top w:val="nil"/>
              <w:left w:val="nil"/>
              <w:bottom w:val="nil"/>
              <w:right w:val="nil"/>
            </w:tcBorders>
            <w:shd w:val="clear" w:color="auto" w:fill="auto"/>
            <w:vAlign w:val="bottom"/>
            <w:hideMark/>
          </w:tcPr>
          <w:p w14:paraId="6DD42A56" w14:textId="77777777" w:rsidR="00A538DA" w:rsidRPr="008064B9" w:rsidRDefault="00A538DA" w:rsidP="00A538DA">
            <w:pPr>
              <w:rPr>
                <w:rFonts w:cs="Times New Roman"/>
                <w:color w:val="000000"/>
                <w:sz w:val="20"/>
                <w:szCs w:val="20"/>
              </w:rPr>
            </w:pPr>
            <w:r w:rsidRPr="008064B9">
              <w:rPr>
                <w:rFonts w:cs="Times New Roman"/>
                <w:color w:val="000000"/>
                <w:sz w:val="20"/>
                <w:szCs w:val="20"/>
              </w:rPr>
              <w:t>4. Specific early maladaptive schemas differentially mediate the relations of emotional and sexual maltreatment to recent life events in youth with depression</w:t>
            </w:r>
          </w:p>
        </w:tc>
        <w:tc>
          <w:tcPr>
            <w:tcW w:w="2976" w:type="dxa"/>
            <w:tcBorders>
              <w:top w:val="nil"/>
              <w:left w:val="nil"/>
              <w:bottom w:val="nil"/>
              <w:right w:val="nil"/>
            </w:tcBorders>
            <w:shd w:val="clear" w:color="auto" w:fill="auto"/>
            <w:vAlign w:val="bottom"/>
            <w:hideMark/>
          </w:tcPr>
          <w:p w14:paraId="7F6918DA" w14:textId="77777777" w:rsidR="00A538DA" w:rsidRPr="008064B9" w:rsidRDefault="00A538DA" w:rsidP="00A538DA">
            <w:pPr>
              <w:jc w:val="center"/>
              <w:rPr>
                <w:rFonts w:cs="Times New Roman"/>
                <w:color w:val="000000"/>
                <w:sz w:val="20"/>
                <w:szCs w:val="20"/>
              </w:rPr>
            </w:pPr>
            <w:r w:rsidRPr="008064B9">
              <w:rPr>
                <w:rFonts w:cs="Times New Roman"/>
                <w:color w:val="000000"/>
                <w:sz w:val="20"/>
                <w:szCs w:val="20"/>
              </w:rPr>
              <w:t>Zheng, Sally; Stewart, Jeremy G.; Bagby, R. Michael; Harkness, Kate L.</w:t>
            </w:r>
          </w:p>
        </w:tc>
        <w:tc>
          <w:tcPr>
            <w:tcW w:w="1560" w:type="dxa"/>
            <w:tcBorders>
              <w:top w:val="nil"/>
              <w:left w:val="nil"/>
              <w:bottom w:val="nil"/>
              <w:right w:val="nil"/>
            </w:tcBorders>
            <w:shd w:val="clear" w:color="auto" w:fill="auto"/>
            <w:vAlign w:val="bottom"/>
            <w:hideMark/>
          </w:tcPr>
          <w:p w14:paraId="7DEB6DE2" w14:textId="77777777" w:rsidR="00A538DA" w:rsidRPr="008064B9" w:rsidRDefault="00A538DA" w:rsidP="00A538DA">
            <w:pPr>
              <w:jc w:val="center"/>
              <w:rPr>
                <w:rFonts w:cs="Times New Roman"/>
                <w:color w:val="000000"/>
                <w:sz w:val="20"/>
                <w:szCs w:val="20"/>
                <w:lang w:val="pt-BR"/>
              </w:rPr>
            </w:pPr>
            <w:r w:rsidRPr="008064B9">
              <w:rPr>
                <w:rFonts w:cs="Times New Roman"/>
                <w:color w:val="000000"/>
                <w:sz w:val="20"/>
                <w:szCs w:val="20"/>
                <w:lang w:val="pt-BR"/>
              </w:rPr>
              <w:t>2022</w:t>
            </w:r>
          </w:p>
        </w:tc>
        <w:tc>
          <w:tcPr>
            <w:tcW w:w="1417" w:type="dxa"/>
            <w:tcBorders>
              <w:top w:val="nil"/>
              <w:left w:val="nil"/>
              <w:bottom w:val="nil"/>
              <w:right w:val="nil"/>
            </w:tcBorders>
            <w:shd w:val="clear" w:color="auto" w:fill="auto"/>
            <w:vAlign w:val="bottom"/>
            <w:hideMark/>
          </w:tcPr>
          <w:p w14:paraId="4BE37FB2" w14:textId="77777777" w:rsidR="00A538DA" w:rsidRPr="008064B9" w:rsidRDefault="00A538DA" w:rsidP="00A538DA">
            <w:pPr>
              <w:jc w:val="center"/>
              <w:rPr>
                <w:rFonts w:cs="Times New Roman"/>
                <w:color w:val="000000"/>
                <w:sz w:val="20"/>
                <w:szCs w:val="20"/>
                <w:lang w:val="pt-BR"/>
              </w:rPr>
            </w:pPr>
            <w:r w:rsidRPr="008064B9">
              <w:rPr>
                <w:rFonts w:cs="Times New Roman"/>
                <w:color w:val="000000"/>
                <w:sz w:val="20"/>
                <w:szCs w:val="20"/>
                <w:lang w:val="pt-BR"/>
              </w:rPr>
              <w:t xml:space="preserve">Canada </w:t>
            </w:r>
          </w:p>
        </w:tc>
        <w:tc>
          <w:tcPr>
            <w:tcW w:w="1276" w:type="dxa"/>
            <w:tcBorders>
              <w:top w:val="nil"/>
              <w:left w:val="nil"/>
              <w:bottom w:val="nil"/>
              <w:right w:val="nil"/>
            </w:tcBorders>
            <w:shd w:val="clear" w:color="auto" w:fill="auto"/>
            <w:vAlign w:val="bottom"/>
            <w:hideMark/>
          </w:tcPr>
          <w:p w14:paraId="71A6AE98" w14:textId="77777777" w:rsidR="00A538DA" w:rsidRPr="008064B9" w:rsidRDefault="00A538DA" w:rsidP="00A538DA">
            <w:pPr>
              <w:jc w:val="center"/>
              <w:rPr>
                <w:rFonts w:cs="Times New Roman"/>
                <w:color w:val="000000"/>
                <w:sz w:val="20"/>
                <w:szCs w:val="20"/>
                <w:lang w:val="pt-BR"/>
              </w:rPr>
            </w:pPr>
            <w:proofErr w:type="spellStart"/>
            <w:r w:rsidRPr="008064B9">
              <w:rPr>
                <w:rFonts w:cs="Times New Roman"/>
                <w:color w:val="000000"/>
                <w:sz w:val="20"/>
                <w:szCs w:val="20"/>
                <w:lang w:val="pt-BR"/>
              </w:rPr>
              <w:t>English</w:t>
            </w:r>
            <w:proofErr w:type="spellEnd"/>
          </w:p>
        </w:tc>
        <w:tc>
          <w:tcPr>
            <w:tcW w:w="1485" w:type="dxa"/>
            <w:tcBorders>
              <w:top w:val="nil"/>
              <w:left w:val="nil"/>
              <w:bottom w:val="nil"/>
              <w:right w:val="nil"/>
            </w:tcBorders>
            <w:shd w:val="clear" w:color="auto" w:fill="auto"/>
            <w:vAlign w:val="bottom"/>
            <w:hideMark/>
          </w:tcPr>
          <w:p w14:paraId="228502BE" w14:textId="77777777" w:rsidR="00A538DA" w:rsidRPr="008064B9" w:rsidRDefault="00A538DA" w:rsidP="00A538DA">
            <w:pPr>
              <w:jc w:val="center"/>
              <w:rPr>
                <w:rFonts w:cs="Times New Roman"/>
                <w:color w:val="000000"/>
                <w:sz w:val="20"/>
                <w:szCs w:val="20"/>
                <w:lang w:val="pt-BR"/>
              </w:rPr>
            </w:pPr>
            <w:r w:rsidRPr="008064B9">
              <w:rPr>
                <w:rFonts w:cs="Times New Roman"/>
                <w:color w:val="000000"/>
                <w:sz w:val="20"/>
                <w:szCs w:val="20"/>
                <w:lang w:val="pt-BR"/>
              </w:rPr>
              <w:t>Cross-</w:t>
            </w:r>
            <w:proofErr w:type="spellStart"/>
            <w:r w:rsidRPr="008064B9">
              <w:rPr>
                <w:rFonts w:cs="Times New Roman"/>
                <w:color w:val="000000"/>
                <w:sz w:val="20"/>
                <w:szCs w:val="20"/>
                <w:lang w:val="pt-BR"/>
              </w:rPr>
              <w:t>sectional</w:t>
            </w:r>
            <w:proofErr w:type="spellEnd"/>
          </w:p>
        </w:tc>
      </w:tr>
      <w:tr w:rsidR="00A538DA" w:rsidRPr="008064B9" w14:paraId="5FF05AD6" w14:textId="77777777" w:rsidTr="00A538DA">
        <w:trPr>
          <w:trHeight w:val="525"/>
        </w:trPr>
        <w:tc>
          <w:tcPr>
            <w:tcW w:w="4894" w:type="dxa"/>
            <w:tcBorders>
              <w:top w:val="nil"/>
              <w:left w:val="nil"/>
              <w:bottom w:val="nil"/>
              <w:right w:val="nil"/>
            </w:tcBorders>
            <w:shd w:val="clear" w:color="auto" w:fill="auto"/>
            <w:vAlign w:val="bottom"/>
            <w:hideMark/>
          </w:tcPr>
          <w:p w14:paraId="647960A6" w14:textId="77777777" w:rsidR="00A538DA" w:rsidRPr="008064B9" w:rsidRDefault="00A538DA" w:rsidP="00A538DA">
            <w:pPr>
              <w:rPr>
                <w:rFonts w:cs="Times New Roman"/>
                <w:color w:val="000000"/>
                <w:sz w:val="20"/>
                <w:szCs w:val="20"/>
              </w:rPr>
            </w:pPr>
            <w:r w:rsidRPr="008064B9">
              <w:rPr>
                <w:rFonts w:cs="Times New Roman"/>
                <w:color w:val="000000"/>
                <w:sz w:val="20"/>
                <w:szCs w:val="20"/>
              </w:rPr>
              <w:t>5. An experimental test of the schema mode model of borderline personality disorder</w:t>
            </w:r>
          </w:p>
        </w:tc>
        <w:tc>
          <w:tcPr>
            <w:tcW w:w="2976" w:type="dxa"/>
            <w:tcBorders>
              <w:top w:val="nil"/>
              <w:left w:val="nil"/>
              <w:bottom w:val="nil"/>
              <w:right w:val="nil"/>
            </w:tcBorders>
            <w:shd w:val="clear" w:color="auto" w:fill="auto"/>
            <w:vAlign w:val="bottom"/>
            <w:hideMark/>
          </w:tcPr>
          <w:p w14:paraId="1F7DA0E4" w14:textId="77777777" w:rsidR="00A538DA" w:rsidRPr="008064B9" w:rsidRDefault="00A538DA" w:rsidP="00A538DA">
            <w:pPr>
              <w:jc w:val="center"/>
              <w:rPr>
                <w:rFonts w:cs="Times New Roman"/>
                <w:color w:val="000000"/>
                <w:sz w:val="20"/>
                <w:szCs w:val="20"/>
                <w:lang w:val="pt-BR"/>
              </w:rPr>
            </w:pPr>
            <w:r w:rsidRPr="008064B9">
              <w:rPr>
                <w:rFonts w:cs="Times New Roman"/>
                <w:color w:val="000000"/>
                <w:sz w:val="20"/>
                <w:szCs w:val="20"/>
                <w:lang w:val="pt-BR"/>
              </w:rPr>
              <w:t xml:space="preserve">Arntz, Arnoud; </w:t>
            </w:r>
            <w:proofErr w:type="spellStart"/>
            <w:r w:rsidRPr="008064B9">
              <w:rPr>
                <w:rFonts w:cs="Times New Roman"/>
                <w:color w:val="000000"/>
                <w:sz w:val="20"/>
                <w:szCs w:val="20"/>
                <w:lang w:val="pt-BR"/>
              </w:rPr>
              <w:t>Klokman</w:t>
            </w:r>
            <w:proofErr w:type="spellEnd"/>
            <w:r w:rsidRPr="008064B9">
              <w:rPr>
                <w:rFonts w:cs="Times New Roman"/>
                <w:color w:val="000000"/>
                <w:sz w:val="20"/>
                <w:szCs w:val="20"/>
                <w:lang w:val="pt-BR"/>
              </w:rPr>
              <w:t xml:space="preserve">, Janet; </w:t>
            </w:r>
            <w:proofErr w:type="spellStart"/>
            <w:r w:rsidRPr="008064B9">
              <w:rPr>
                <w:rFonts w:cs="Times New Roman"/>
                <w:color w:val="000000"/>
                <w:sz w:val="20"/>
                <w:szCs w:val="20"/>
                <w:lang w:val="pt-BR"/>
              </w:rPr>
              <w:t>Sieswerda</w:t>
            </w:r>
            <w:proofErr w:type="spellEnd"/>
            <w:r w:rsidRPr="008064B9">
              <w:rPr>
                <w:rFonts w:cs="Times New Roman"/>
                <w:color w:val="000000"/>
                <w:sz w:val="20"/>
                <w:szCs w:val="20"/>
                <w:lang w:val="pt-BR"/>
              </w:rPr>
              <w:t xml:space="preserve">, </w:t>
            </w:r>
            <w:proofErr w:type="spellStart"/>
            <w:r w:rsidRPr="008064B9">
              <w:rPr>
                <w:rFonts w:cs="Times New Roman"/>
                <w:color w:val="000000"/>
                <w:sz w:val="20"/>
                <w:szCs w:val="20"/>
                <w:lang w:val="pt-BR"/>
              </w:rPr>
              <w:t>Simkje</w:t>
            </w:r>
            <w:proofErr w:type="spellEnd"/>
          </w:p>
        </w:tc>
        <w:tc>
          <w:tcPr>
            <w:tcW w:w="1560" w:type="dxa"/>
            <w:tcBorders>
              <w:top w:val="nil"/>
              <w:left w:val="nil"/>
              <w:bottom w:val="nil"/>
              <w:right w:val="nil"/>
            </w:tcBorders>
            <w:shd w:val="clear" w:color="auto" w:fill="auto"/>
            <w:vAlign w:val="bottom"/>
            <w:hideMark/>
          </w:tcPr>
          <w:p w14:paraId="3192037A" w14:textId="77777777" w:rsidR="00A538DA" w:rsidRPr="008064B9" w:rsidRDefault="00A538DA" w:rsidP="00A538DA">
            <w:pPr>
              <w:jc w:val="center"/>
              <w:rPr>
                <w:rFonts w:cs="Times New Roman"/>
                <w:color w:val="000000"/>
                <w:sz w:val="20"/>
                <w:szCs w:val="20"/>
                <w:lang w:val="pt-BR"/>
              </w:rPr>
            </w:pPr>
            <w:r w:rsidRPr="008064B9">
              <w:rPr>
                <w:rFonts w:cs="Times New Roman"/>
                <w:color w:val="000000"/>
                <w:sz w:val="20"/>
                <w:szCs w:val="20"/>
                <w:lang w:val="pt-BR"/>
              </w:rPr>
              <w:t>2005</w:t>
            </w:r>
          </w:p>
        </w:tc>
        <w:tc>
          <w:tcPr>
            <w:tcW w:w="1417" w:type="dxa"/>
            <w:tcBorders>
              <w:top w:val="nil"/>
              <w:left w:val="nil"/>
              <w:bottom w:val="nil"/>
              <w:right w:val="nil"/>
            </w:tcBorders>
            <w:shd w:val="clear" w:color="auto" w:fill="auto"/>
            <w:vAlign w:val="bottom"/>
            <w:hideMark/>
          </w:tcPr>
          <w:p w14:paraId="499C1F16" w14:textId="77777777" w:rsidR="00A538DA" w:rsidRPr="008064B9" w:rsidRDefault="00A538DA" w:rsidP="00A538DA">
            <w:pPr>
              <w:jc w:val="center"/>
              <w:rPr>
                <w:rFonts w:cs="Times New Roman"/>
                <w:color w:val="000000"/>
                <w:sz w:val="20"/>
                <w:szCs w:val="20"/>
                <w:lang w:val="pt-BR"/>
              </w:rPr>
            </w:pPr>
            <w:proofErr w:type="spellStart"/>
            <w:r w:rsidRPr="008064B9">
              <w:rPr>
                <w:rFonts w:cs="Times New Roman"/>
                <w:color w:val="000000"/>
                <w:sz w:val="20"/>
                <w:szCs w:val="20"/>
                <w:lang w:val="pt-BR"/>
              </w:rPr>
              <w:t>Netherland</w:t>
            </w:r>
            <w:proofErr w:type="spellEnd"/>
          </w:p>
        </w:tc>
        <w:tc>
          <w:tcPr>
            <w:tcW w:w="1276" w:type="dxa"/>
            <w:tcBorders>
              <w:top w:val="nil"/>
              <w:left w:val="nil"/>
              <w:bottom w:val="nil"/>
              <w:right w:val="nil"/>
            </w:tcBorders>
            <w:shd w:val="clear" w:color="auto" w:fill="auto"/>
            <w:vAlign w:val="bottom"/>
            <w:hideMark/>
          </w:tcPr>
          <w:p w14:paraId="05615893" w14:textId="77777777" w:rsidR="00A538DA" w:rsidRPr="008064B9" w:rsidRDefault="00A538DA" w:rsidP="00A538DA">
            <w:pPr>
              <w:jc w:val="center"/>
              <w:rPr>
                <w:rFonts w:cs="Times New Roman"/>
                <w:color w:val="000000"/>
                <w:sz w:val="20"/>
                <w:szCs w:val="20"/>
                <w:lang w:val="pt-BR"/>
              </w:rPr>
            </w:pPr>
            <w:proofErr w:type="spellStart"/>
            <w:r w:rsidRPr="008064B9">
              <w:rPr>
                <w:rFonts w:cs="Times New Roman"/>
                <w:color w:val="000000"/>
                <w:sz w:val="20"/>
                <w:szCs w:val="20"/>
                <w:lang w:val="pt-BR"/>
              </w:rPr>
              <w:t>English</w:t>
            </w:r>
            <w:proofErr w:type="spellEnd"/>
          </w:p>
        </w:tc>
        <w:tc>
          <w:tcPr>
            <w:tcW w:w="1485" w:type="dxa"/>
            <w:tcBorders>
              <w:top w:val="nil"/>
              <w:left w:val="nil"/>
              <w:bottom w:val="nil"/>
              <w:right w:val="nil"/>
            </w:tcBorders>
            <w:shd w:val="clear" w:color="auto" w:fill="auto"/>
            <w:vAlign w:val="bottom"/>
            <w:hideMark/>
          </w:tcPr>
          <w:p w14:paraId="028FC11E" w14:textId="77777777" w:rsidR="00A538DA" w:rsidRPr="008064B9" w:rsidRDefault="00A538DA" w:rsidP="00A538DA">
            <w:pPr>
              <w:jc w:val="center"/>
              <w:rPr>
                <w:rFonts w:cs="Times New Roman"/>
                <w:color w:val="000000"/>
                <w:sz w:val="20"/>
                <w:szCs w:val="20"/>
                <w:lang w:val="pt-BR"/>
              </w:rPr>
            </w:pPr>
            <w:r w:rsidRPr="008064B9">
              <w:rPr>
                <w:rFonts w:cs="Times New Roman"/>
                <w:color w:val="000000"/>
                <w:sz w:val="20"/>
                <w:szCs w:val="20"/>
                <w:lang w:val="pt-BR"/>
              </w:rPr>
              <w:t>Cross over</w:t>
            </w:r>
          </w:p>
        </w:tc>
      </w:tr>
      <w:tr w:rsidR="00A538DA" w:rsidRPr="008064B9" w14:paraId="202BA589" w14:textId="77777777" w:rsidTr="00A538DA">
        <w:trPr>
          <w:trHeight w:val="525"/>
        </w:trPr>
        <w:tc>
          <w:tcPr>
            <w:tcW w:w="4894" w:type="dxa"/>
            <w:tcBorders>
              <w:top w:val="nil"/>
              <w:left w:val="nil"/>
              <w:bottom w:val="nil"/>
              <w:right w:val="nil"/>
            </w:tcBorders>
            <w:shd w:val="clear" w:color="auto" w:fill="auto"/>
            <w:vAlign w:val="bottom"/>
            <w:hideMark/>
          </w:tcPr>
          <w:p w14:paraId="22D9B3C4" w14:textId="77777777" w:rsidR="00A538DA" w:rsidRPr="008064B9" w:rsidRDefault="00A538DA" w:rsidP="00A538DA">
            <w:pPr>
              <w:rPr>
                <w:rFonts w:cs="Times New Roman"/>
                <w:color w:val="000000"/>
                <w:sz w:val="20"/>
                <w:szCs w:val="20"/>
              </w:rPr>
            </w:pPr>
            <w:r w:rsidRPr="008064B9">
              <w:rPr>
                <w:rFonts w:cs="Times New Roman"/>
                <w:color w:val="000000"/>
                <w:sz w:val="20"/>
                <w:szCs w:val="20"/>
              </w:rPr>
              <w:t>6. An Examination of the Relationship between Early Maladaptive Schemas, Coping, and Emotional Response to Athletic Injury</w:t>
            </w:r>
          </w:p>
        </w:tc>
        <w:tc>
          <w:tcPr>
            <w:tcW w:w="2976" w:type="dxa"/>
            <w:tcBorders>
              <w:top w:val="nil"/>
              <w:left w:val="nil"/>
              <w:bottom w:val="nil"/>
              <w:right w:val="nil"/>
            </w:tcBorders>
            <w:shd w:val="clear" w:color="auto" w:fill="auto"/>
            <w:vAlign w:val="bottom"/>
            <w:hideMark/>
          </w:tcPr>
          <w:p w14:paraId="14D21F87" w14:textId="77777777" w:rsidR="00A538DA" w:rsidRPr="008064B9" w:rsidRDefault="00A538DA" w:rsidP="00A538DA">
            <w:pPr>
              <w:jc w:val="center"/>
              <w:rPr>
                <w:rFonts w:cs="Times New Roman"/>
                <w:color w:val="000000"/>
                <w:sz w:val="20"/>
                <w:szCs w:val="20"/>
              </w:rPr>
            </w:pPr>
            <w:r w:rsidRPr="008064B9">
              <w:rPr>
                <w:rFonts w:cs="Times New Roman"/>
                <w:color w:val="000000"/>
                <w:sz w:val="20"/>
                <w:szCs w:val="20"/>
              </w:rPr>
              <w:t>Gallagher, Brian V.; Gardner, Frank L.</w:t>
            </w:r>
          </w:p>
        </w:tc>
        <w:tc>
          <w:tcPr>
            <w:tcW w:w="1560" w:type="dxa"/>
            <w:tcBorders>
              <w:top w:val="nil"/>
              <w:left w:val="nil"/>
              <w:bottom w:val="nil"/>
              <w:right w:val="nil"/>
            </w:tcBorders>
            <w:shd w:val="clear" w:color="auto" w:fill="auto"/>
            <w:vAlign w:val="bottom"/>
            <w:hideMark/>
          </w:tcPr>
          <w:p w14:paraId="5C102FCB" w14:textId="77777777" w:rsidR="00A538DA" w:rsidRPr="008064B9" w:rsidRDefault="00A538DA" w:rsidP="00A538DA">
            <w:pPr>
              <w:jc w:val="center"/>
              <w:rPr>
                <w:rFonts w:cs="Times New Roman"/>
                <w:color w:val="000000"/>
                <w:sz w:val="20"/>
                <w:szCs w:val="20"/>
                <w:lang w:val="pt-BR"/>
              </w:rPr>
            </w:pPr>
            <w:r w:rsidRPr="008064B9">
              <w:rPr>
                <w:rFonts w:cs="Times New Roman"/>
                <w:color w:val="000000"/>
                <w:sz w:val="20"/>
                <w:szCs w:val="20"/>
                <w:lang w:val="pt-BR"/>
              </w:rPr>
              <w:t>2007</w:t>
            </w:r>
          </w:p>
        </w:tc>
        <w:tc>
          <w:tcPr>
            <w:tcW w:w="1417" w:type="dxa"/>
            <w:tcBorders>
              <w:top w:val="nil"/>
              <w:left w:val="nil"/>
              <w:bottom w:val="nil"/>
              <w:right w:val="nil"/>
            </w:tcBorders>
            <w:shd w:val="clear" w:color="auto" w:fill="auto"/>
            <w:vAlign w:val="bottom"/>
            <w:hideMark/>
          </w:tcPr>
          <w:p w14:paraId="74066FF6" w14:textId="77777777" w:rsidR="00A538DA" w:rsidRPr="008064B9" w:rsidRDefault="00A538DA" w:rsidP="00A538DA">
            <w:pPr>
              <w:jc w:val="center"/>
              <w:rPr>
                <w:rFonts w:cs="Times New Roman"/>
                <w:color w:val="000000"/>
                <w:sz w:val="20"/>
                <w:szCs w:val="20"/>
                <w:lang w:val="pt-BR"/>
              </w:rPr>
            </w:pPr>
            <w:r w:rsidRPr="008064B9">
              <w:rPr>
                <w:rFonts w:cs="Times New Roman"/>
                <w:color w:val="000000"/>
                <w:sz w:val="20"/>
                <w:szCs w:val="20"/>
                <w:lang w:val="pt-BR"/>
              </w:rPr>
              <w:t xml:space="preserve">USA </w:t>
            </w:r>
          </w:p>
        </w:tc>
        <w:tc>
          <w:tcPr>
            <w:tcW w:w="1276" w:type="dxa"/>
            <w:tcBorders>
              <w:top w:val="nil"/>
              <w:left w:val="nil"/>
              <w:bottom w:val="nil"/>
              <w:right w:val="nil"/>
            </w:tcBorders>
            <w:shd w:val="clear" w:color="auto" w:fill="auto"/>
            <w:vAlign w:val="bottom"/>
            <w:hideMark/>
          </w:tcPr>
          <w:p w14:paraId="36021BD1" w14:textId="77777777" w:rsidR="00A538DA" w:rsidRPr="008064B9" w:rsidRDefault="00A538DA" w:rsidP="00A538DA">
            <w:pPr>
              <w:jc w:val="center"/>
              <w:rPr>
                <w:rFonts w:cs="Times New Roman"/>
                <w:color w:val="000000"/>
                <w:sz w:val="20"/>
                <w:szCs w:val="20"/>
                <w:lang w:val="pt-BR"/>
              </w:rPr>
            </w:pPr>
            <w:proofErr w:type="spellStart"/>
            <w:r w:rsidRPr="008064B9">
              <w:rPr>
                <w:rFonts w:cs="Times New Roman"/>
                <w:color w:val="000000"/>
                <w:sz w:val="20"/>
                <w:szCs w:val="20"/>
                <w:lang w:val="pt-BR"/>
              </w:rPr>
              <w:t>English</w:t>
            </w:r>
            <w:proofErr w:type="spellEnd"/>
            <w:r w:rsidRPr="008064B9">
              <w:rPr>
                <w:rFonts w:cs="Times New Roman"/>
                <w:color w:val="000000"/>
                <w:sz w:val="20"/>
                <w:szCs w:val="20"/>
                <w:lang w:val="pt-BR"/>
              </w:rPr>
              <w:t xml:space="preserve"> </w:t>
            </w:r>
          </w:p>
        </w:tc>
        <w:tc>
          <w:tcPr>
            <w:tcW w:w="1485" w:type="dxa"/>
            <w:tcBorders>
              <w:top w:val="nil"/>
              <w:left w:val="nil"/>
              <w:bottom w:val="nil"/>
              <w:right w:val="nil"/>
            </w:tcBorders>
            <w:shd w:val="clear" w:color="auto" w:fill="auto"/>
            <w:vAlign w:val="bottom"/>
            <w:hideMark/>
          </w:tcPr>
          <w:p w14:paraId="09F1E6B0" w14:textId="77777777" w:rsidR="00A538DA" w:rsidRPr="008064B9" w:rsidRDefault="00A538DA" w:rsidP="00A538DA">
            <w:pPr>
              <w:jc w:val="center"/>
              <w:rPr>
                <w:rFonts w:cs="Times New Roman"/>
                <w:color w:val="000000"/>
                <w:sz w:val="20"/>
                <w:szCs w:val="20"/>
                <w:lang w:val="pt-BR"/>
              </w:rPr>
            </w:pPr>
            <w:r w:rsidRPr="008064B9">
              <w:rPr>
                <w:rFonts w:cs="Times New Roman"/>
                <w:color w:val="000000"/>
                <w:sz w:val="20"/>
                <w:szCs w:val="20"/>
                <w:lang w:val="pt-BR"/>
              </w:rPr>
              <w:t>Cross-</w:t>
            </w:r>
            <w:proofErr w:type="spellStart"/>
            <w:r w:rsidRPr="008064B9">
              <w:rPr>
                <w:rFonts w:cs="Times New Roman"/>
                <w:color w:val="000000"/>
                <w:sz w:val="20"/>
                <w:szCs w:val="20"/>
                <w:lang w:val="pt-BR"/>
              </w:rPr>
              <w:t>sectional</w:t>
            </w:r>
            <w:proofErr w:type="spellEnd"/>
          </w:p>
        </w:tc>
      </w:tr>
      <w:tr w:rsidR="00A538DA" w:rsidRPr="008064B9" w14:paraId="46FE9813" w14:textId="77777777" w:rsidTr="00A538DA">
        <w:trPr>
          <w:trHeight w:val="525"/>
        </w:trPr>
        <w:tc>
          <w:tcPr>
            <w:tcW w:w="4894" w:type="dxa"/>
            <w:tcBorders>
              <w:top w:val="nil"/>
              <w:left w:val="nil"/>
              <w:bottom w:val="nil"/>
              <w:right w:val="nil"/>
            </w:tcBorders>
            <w:shd w:val="clear" w:color="auto" w:fill="auto"/>
            <w:vAlign w:val="bottom"/>
            <w:hideMark/>
          </w:tcPr>
          <w:p w14:paraId="457A4A11" w14:textId="77777777" w:rsidR="00A538DA" w:rsidRPr="008064B9" w:rsidRDefault="00A538DA" w:rsidP="00A538DA">
            <w:pPr>
              <w:rPr>
                <w:rFonts w:cs="Times New Roman"/>
                <w:color w:val="000000"/>
                <w:sz w:val="20"/>
                <w:szCs w:val="20"/>
              </w:rPr>
            </w:pPr>
            <w:r w:rsidRPr="008064B9">
              <w:rPr>
                <w:rFonts w:cs="Times New Roman"/>
                <w:color w:val="000000"/>
                <w:sz w:val="20"/>
                <w:szCs w:val="20"/>
              </w:rPr>
              <w:t>7. Adult Attention Deficit Hyperactivity Disorder Symptoms, Perceived Stress, and Well-Being: The Role of Early Maladaptive Schemata</w:t>
            </w:r>
          </w:p>
        </w:tc>
        <w:tc>
          <w:tcPr>
            <w:tcW w:w="2976" w:type="dxa"/>
            <w:tcBorders>
              <w:top w:val="nil"/>
              <w:left w:val="nil"/>
              <w:bottom w:val="nil"/>
              <w:right w:val="nil"/>
            </w:tcBorders>
            <w:shd w:val="clear" w:color="auto" w:fill="auto"/>
            <w:vAlign w:val="bottom"/>
            <w:hideMark/>
          </w:tcPr>
          <w:p w14:paraId="7F784B15" w14:textId="77777777" w:rsidR="00A538DA" w:rsidRPr="008064B9" w:rsidRDefault="00A538DA" w:rsidP="00A538DA">
            <w:pPr>
              <w:jc w:val="center"/>
              <w:rPr>
                <w:rFonts w:cs="Times New Roman"/>
                <w:color w:val="000000"/>
                <w:sz w:val="20"/>
                <w:szCs w:val="20"/>
              </w:rPr>
            </w:pPr>
            <w:r w:rsidRPr="008064B9">
              <w:rPr>
                <w:rFonts w:cs="Times New Roman"/>
                <w:color w:val="000000"/>
                <w:sz w:val="20"/>
                <w:szCs w:val="20"/>
              </w:rPr>
              <w:t>Miklósi, Mónika; Máté, Orsolya; Somogyi, Klára; Szabó, Marianna</w:t>
            </w:r>
          </w:p>
        </w:tc>
        <w:tc>
          <w:tcPr>
            <w:tcW w:w="1560" w:type="dxa"/>
            <w:tcBorders>
              <w:top w:val="nil"/>
              <w:left w:val="nil"/>
              <w:bottom w:val="nil"/>
              <w:right w:val="nil"/>
            </w:tcBorders>
            <w:shd w:val="clear" w:color="auto" w:fill="auto"/>
            <w:vAlign w:val="bottom"/>
            <w:hideMark/>
          </w:tcPr>
          <w:p w14:paraId="44E56DD3" w14:textId="77777777" w:rsidR="00A538DA" w:rsidRPr="008064B9" w:rsidRDefault="00A538DA" w:rsidP="00A538DA">
            <w:pPr>
              <w:jc w:val="center"/>
              <w:rPr>
                <w:rFonts w:cs="Times New Roman"/>
                <w:color w:val="000000"/>
                <w:sz w:val="20"/>
                <w:szCs w:val="20"/>
                <w:lang w:val="pt-BR"/>
              </w:rPr>
            </w:pPr>
            <w:r w:rsidRPr="008064B9">
              <w:rPr>
                <w:rFonts w:cs="Times New Roman"/>
                <w:color w:val="000000"/>
                <w:sz w:val="20"/>
                <w:szCs w:val="20"/>
                <w:lang w:val="pt-BR"/>
              </w:rPr>
              <w:t>2016</w:t>
            </w:r>
          </w:p>
        </w:tc>
        <w:tc>
          <w:tcPr>
            <w:tcW w:w="1417" w:type="dxa"/>
            <w:tcBorders>
              <w:top w:val="nil"/>
              <w:left w:val="nil"/>
              <w:bottom w:val="nil"/>
              <w:right w:val="nil"/>
            </w:tcBorders>
            <w:shd w:val="clear" w:color="auto" w:fill="auto"/>
            <w:vAlign w:val="bottom"/>
            <w:hideMark/>
          </w:tcPr>
          <w:p w14:paraId="30B3019C" w14:textId="77777777" w:rsidR="00A538DA" w:rsidRPr="008064B9" w:rsidRDefault="00A538DA" w:rsidP="00A538DA">
            <w:pPr>
              <w:jc w:val="center"/>
              <w:rPr>
                <w:rFonts w:cs="Times New Roman"/>
                <w:color w:val="000000"/>
                <w:sz w:val="20"/>
                <w:szCs w:val="20"/>
                <w:lang w:val="pt-BR"/>
              </w:rPr>
            </w:pPr>
            <w:r w:rsidRPr="008064B9">
              <w:rPr>
                <w:rFonts w:cs="Times New Roman"/>
                <w:color w:val="000000"/>
                <w:sz w:val="20"/>
                <w:szCs w:val="20"/>
                <w:lang w:val="pt-BR"/>
              </w:rPr>
              <w:t>Australia</w:t>
            </w:r>
          </w:p>
        </w:tc>
        <w:tc>
          <w:tcPr>
            <w:tcW w:w="1276" w:type="dxa"/>
            <w:tcBorders>
              <w:top w:val="nil"/>
              <w:left w:val="nil"/>
              <w:bottom w:val="nil"/>
              <w:right w:val="nil"/>
            </w:tcBorders>
            <w:shd w:val="clear" w:color="auto" w:fill="auto"/>
            <w:vAlign w:val="bottom"/>
            <w:hideMark/>
          </w:tcPr>
          <w:p w14:paraId="5E517BDC" w14:textId="77777777" w:rsidR="00A538DA" w:rsidRPr="008064B9" w:rsidRDefault="00A538DA" w:rsidP="00A538DA">
            <w:pPr>
              <w:jc w:val="center"/>
              <w:rPr>
                <w:rFonts w:cs="Times New Roman"/>
                <w:color w:val="000000"/>
                <w:sz w:val="20"/>
                <w:szCs w:val="20"/>
                <w:lang w:val="pt-BR"/>
              </w:rPr>
            </w:pPr>
            <w:proofErr w:type="spellStart"/>
            <w:r w:rsidRPr="008064B9">
              <w:rPr>
                <w:rFonts w:cs="Times New Roman"/>
                <w:color w:val="000000"/>
                <w:sz w:val="20"/>
                <w:szCs w:val="20"/>
                <w:lang w:val="pt-BR"/>
              </w:rPr>
              <w:t>English</w:t>
            </w:r>
            <w:proofErr w:type="spellEnd"/>
          </w:p>
        </w:tc>
        <w:tc>
          <w:tcPr>
            <w:tcW w:w="1485" w:type="dxa"/>
            <w:tcBorders>
              <w:top w:val="nil"/>
              <w:left w:val="nil"/>
              <w:bottom w:val="nil"/>
              <w:right w:val="nil"/>
            </w:tcBorders>
            <w:shd w:val="clear" w:color="auto" w:fill="auto"/>
            <w:vAlign w:val="bottom"/>
            <w:hideMark/>
          </w:tcPr>
          <w:p w14:paraId="77099DFB" w14:textId="77777777" w:rsidR="00A538DA" w:rsidRPr="008064B9" w:rsidRDefault="00A538DA" w:rsidP="00A538DA">
            <w:pPr>
              <w:jc w:val="center"/>
              <w:rPr>
                <w:rFonts w:cs="Times New Roman"/>
                <w:color w:val="000000"/>
                <w:sz w:val="20"/>
                <w:szCs w:val="20"/>
                <w:lang w:val="pt-BR"/>
              </w:rPr>
            </w:pPr>
            <w:r w:rsidRPr="008064B9">
              <w:rPr>
                <w:rFonts w:cs="Times New Roman"/>
                <w:color w:val="000000"/>
                <w:sz w:val="20"/>
                <w:szCs w:val="20"/>
                <w:lang w:val="pt-BR"/>
              </w:rPr>
              <w:t>Cross-</w:t>
            </w:r>
            <w:proofErr w:type="spellStart"/>
            <w:r w:rsidRPr="008064B9">
              <w:rPr>
                <w:rFonts w:cs="Times New Roman"/>
                <w:color w:val="000000"/>
                <w:sz w:val="20"/>
                <w:szCs w:val="20"/>
                <w:lang w:val="pt-BR"/>
              </w:rPr>
              <w:t>sectional</w:t>
            </w:r>
            <w:proofErr w:type="spellEnd"/>
          </w:p>
        </w:tc>
      </w:tr>
      <w:tr w:rsidR="00A538DA" w:rsidRPr="008064B9" w14:paraId="4DFA5C37" w14:textId="77777777" w:rsidTr="00A538DA">
        <w:trPr>
          <w:trHeight w:val="525"/>
        </w:trPr>
        <w:tc>
          <w:tcPr>
            <w:tcW w:w="4894" w:type="dxa"/>
            <w:tcBorders>
              <w:top w:val="nil"/>
              <w:left w:val="nil"/>
              <w:bottom w:val="nil"/>
              <w:right w:val="nil"/>
            </w:tcBorders>
            <w:shd w:val="clear" w:color="auto" w:fill="auto"/>
            <w:vAlign w:val="bottom"/>
            <w:hideMark/>
          </w:tcPr>
          <w:p w14:paraId="301CEE57" w14:textId="77777777" w:rsidR="00A538DA" w:rsidRPr="008064B9" w:rsidRDefault="00A538DA" w:rsidP="00A538DA">
            <w:pPr>
              <w:rPr>
                <w:rFonts w:cs="Times New Roman"/>
                <w:color w:val="000000"/>
                <w:sz w:val="20"/>
                <w:szCs w:val="20"/>
                <w:lang w:val="pt-BR"/>
              </w:rPr>
            </w:pPr>
            <w:r w:rsidRPr="008064B9">
              <w:rPr>
                <w:rFonts w:cs="Times New Roman"/>
                <w:color w:val="000000"/>
                <w:sz w:val="20"/>
                <w:szCs w:val="20"/>
                <w:lang w:val="pt-BR"/>
              </w:rPr>
              <w:lastRenderedPageBreak/>
              <w:t xml:space="preserve">8. Consumo de drogas </w:t>
            </w:r>
            <w:proofErr w:type="spellStart"/>
            <w:r w:rsidRPr="008064B9">
              <w:rPr>
                <w:rFonts w:cs="Times New Roman"/>
                <w:color w:val="000000"/>
                <w:sz w:val="20"/>
                <w:szCs w:val="20"/>
                <w:lang w:val="pt-BR"/>
              </w:rPr>
              <w:t>en</w:t>
            </w:r>
            <w:proofErr w:type="spellEnd"/>
            <w:r w:rsidRPr="008064B9">
              <w:rPr>
                <w:rFonts w:cs="Times New Roman"/>
                <w:color w:val="000000"/>
                <w:sz w:val="20"/>
                <w:szCs w:val="20"/>
                <w:lang w:val="pt-BR"/>
              </w:rPr>
              <w:t xml:space="preserve"> adolescentes: El papel </w:t>
            </w:r>
            <w:proofErr w:type="spellStart"/>
            <w:r w:rsidRPr="008064B9">
              <w:rPr>
                <w:rFonts w:cs="Times New Roman"/>
                <w:color w:val="000000"/>
                <w:sz w:val="20"/>
                <w:szCs w:val="20"/>
                <w:lang w:val="pt-BR"/>
              </w:rPr>
              <w:t>del</w:t>
            </w:r>
            <w:proofErr w:type="spellEnd"/>
            <w:r w:rsidRPr="008064B9">
              <w:rPr>
                <w:rFonts w:cs="Times New Roman"/>
                <w:color w:val="000000"/>
                <w:sz w:val="20"/>
                <w:szCs w:val="20"/>
                <w:lang w:val="pt-BR"/>
              </w:rPr>
              <w:t xml:space="preserve"> </w:t>
            </w:r>
            <w:proofErr w:type="spellStart"/>
            <w:r w:rsidRPr="008064B9">
              <w:rPr>
                <w:rFonts w:cs="Times New Roman"/>
                <w:color w:val="000000"/>
                <w:sz w:val="20"/>
                <w:szCs w:val="20"/>
                <w:lang w:val="pt-BR"/>
              </w:rPr>
              <w:t>estrés</w:t>
            </w:r>
            <w:proofErr w:type="spellEnd"/>
            <w:r w:rsidRPr="008064B9">
              <w:rPr>
                <w:rFonts w:cs="Times New Roman"/>
                <w:color w:val="000000"/>
                <w:sz w:val="20"/>
                <w:szCs w:val="20"/>
                <w:lang w:val="pt-BR"/>
              </w:rPr>
              <w:t xml:space="preserve">, </w:t>
            </w:r>
            <w:proofErr w:type="spellStart"/>
            <w:r w:rsidRPr="008064B9">
              <w:rPr>
                <w:rFonts w:cs="Times New Roman"/>
                <w:color w:val="000000"/>
                <w:sz w:val="20"/>
                <w:szCs w:val="20"/>
                <w:lang w:val="pt-BR"/>
              </w:rPr>
              <w:t>la</w:t>
            </w:r>
            <w:proofErr w:type="spellEnd"/>
            <w:r w:rsidRPr="008064B9">
              <w:rPr>
                <w:rFonts w:cs="Times New Roman"/>
                <w:color w:val="000000"/>
                <w:sz w:val="20"/>
                <w:szCs w:val="20"/>
                <w:lang w:val="pt-BR"/>
              </w:rPr>
              <w:t xml:space="preserve"> impulsividad y </w:t>
            </w:r>
            <w:proofErr w:type="spellStart"/>
            <w:r w:rsidRPr="008064B9">
              <w:rPr>
                <w:rFonts w:cs="Times New Roman"/>
                <w:color w:val="000000"/>
                <w:sz w:val="20"/>
                <w:szCs w:val="20"/>
                <w:lang w:val="pt-BR"/>
              </w:rPr>
              <w:t>los</w:t>
            </w:r>
            <w:proofErr w:type="spellEnd"/>
            <w:r w:rsidRPr="008064B9">
              <w:rPr>
                <w:rFonts w:cs="Times New Roman"/>
                <w:color w:val="000000"/>
                <w:sz w:val="20"/>
                <w:szCs w:val="20"/>
                <w:lang w:val="pt-BR"/>
              </w:rPr>
              <w:t xml:space="preserve"> esquemas relacionados </w:t>
            </w:r>
            <w:proofErr w:type="spellStart"/>
            <w:r w:rsidRPr="008064B9">
              <w:rPr>
                <w:rFonts w:cs="Times New Roman"/>
                <w:color w:val="000000"/>
                <w:sz w:val="20"/>
                <w:szCs w:val="20"/>
                <w:lang w:val="pt-BR"/>
              </w:rPr>
              <w:t>con</w:t>
            </w:r>
            <w:proofErr w:type="spellEnd"/>
            <w:r w:rsidRPr="008064B9">
              <w:rPr>
                <w:rFonts w:cs="Times New Roman"/>
                <w:color w:val="000000"/>
                <w:sz w:val="20"/>
                <w:szCs w:val="20"/>
                <w:lang w:val="pt-BR"/>
              </w:rPr>
              <w:t xml:space="preserve"> </w:t>
            </w:r>
            <w:proofErr w:type="spellStart"/>
            <w:r w:rsidRPr="008064B9">
              <w:rPr>
                <w:rFonts w:cs="Times New Roman"/>
                <w:color w:val="000000"/>
                <w:sz w:val="20"/>
                <w:szCs w:val="20"/>
                <w:lang w:val="pt-BR"/>
              </w:rPr>
              <w:t>la</w:t>
            </w:r>
            <w:proofErr w:type="spellEnd"/>
            <w:r w:rsidRPr="008064B9">
              <w:rPr>
                <w:rFonts w:cs="Times New Roman"/>
                <w:color w:val="000000"/>
                <w:sz w:val="20"/>
                <w:szCs w:val="20"/>
                <w:lang w:val="pt-BR"/>
              </w:rPr>
              <w:t xml:space="preserve"> falta de </w:t>
            </w:r>
            <w:proofErr w:type="spellStart"/>
            <w:r w:rsidRPr="008064B9">
              <w:rPr>
                <w:rFonts w:cs="Times New Roman"/>
                <w:color w:val="000000"/>
                <w:sz w:val="20"/>
                <w:szCs w:val="20"/>
                <w:lang w:val="pt-BR"/>
              </w:rPr>
              <w:t>límites</w:t>
            </w:r>
            <w:proofErr w:type="spellEnd"/>
          </w:p>
        </w:tc>
        <w:tc>
          <w:tcPr>
            <w:tcW w:w="2976" w:type="dxa"/>
            <w:tcBorders>
              <w:top w:val="nil"/>
              <w:left w:val="nil"/>
              <w:bottom w:val="nil"/>
              <w:right w:val="nil"/>
            </w:tcBorders>
            <w:shd w:val="clear" w:color="auto" w:fill="auto"/>
            <w:vAlign w:val="bottom"/>
            <w:hideMark/>
          </w:tcPr>
          <w:p w14:paraId="60F0467C" w14:textId="77777777" w:rsidR="00A538DA" w:rsidRPr="008064B9" w:rsidRDefault="00A538DA" w:rsidP="00A538DA">
            <w:pPr>
              <w:jc w:val="center"/>
              <w:rPr>
                <w:rFonts w:cs="Times New Roman"/>
                <w:color w:val="000000"/>
                <w:sz w:val="20"/>
                <w:szCs w:val="20"/>
                <w:lang w:val="pt-BR"/>
              </w:rPr>
            </w:pPr>
            <w:proofErr w:type="spellStart"/>
            <w:r w:rsidRPr="008064B9">
              <w:rPr>
                <w:rFonts w:cs="Times New Roman"/>
                <w:color w:val="000000"/>
                <w:sz w:val="20"/>
                <w:szCs w:val="20"/>
                <w:lang w:val="pt-BR"/>
              </w:rPr>
              <w:t>Calvete</w:t>
            </w:r>
            <w:proofErr w:type="spellEnd"/>
            <w:r w:rsidRPr="008064B9">
              <w:rPr>
                <w:rFonts w:cs="Times New Roman"/>
                <w:color w:val="000000"/>
                <w:sz w:val="20"/>
                <w:szCs w:val="20"/>
                <w:lang w:val="pt-BR"/>
              </w:rPr>
              <w:t>, Esther; Estévez, Ana</w:t>
            </w:r>
          </w:p>
        </w:tc>
        <w:tc>
          <w:tcPr>
            <w:tcW w:w="1560" w:type="dxa"/>
            <w:tcBorders>
              <w:top w:val="nil"/>
              <w:left w:val="nil"/>
              <w:bottom w:val="nil"/>
              <w:right w:val="nil"/>
            </w:tcBorders>
            <w:shd w:val="clear" w:color="auto" w:fill="auto"/>
            <w:vAlign w:val="bottom"/>
            <w:hideMark/>
          </w:tcPr>
          <w:p w14:paraId="7CCCFCCD" w14:textId="77777777" w:rsidR="00A538DA" w:rsidRPr="008064B9" w:rsidRDefault="00A538DA" w:rsidP="00A538DA">
            <w:pPr>
              <w:jc w:val="center"/>
              <w:rPr>
                <w:rFonts w:cs="Times New Roman"/>
                <w:color w:val="000000"/>
                <w:sz w:val="20"/>
                <w:szCs w:val="20"/>
                <w:lang w:val="pt-BR"/>
              </w:rPr>
            </w:pPr>
            <w:r w:rsidRPr="008064B9">
              <w:rPr>
                <w:rFonts w:cs="Times New Roman"/>
                <w:color w:val="000000"/>
                <w:sz w:val="20"/>
                <w:szCs w:val="20"/>
                <w:lang w:val="pt-BR"/>
              </w:rPr>
              <w:t>2009</w:t>
            </w:r>
          </w:p>
        </w:tc>
        <w:tc>
          <w:tcPr>
            <w:tcW w:w="1417" w:type="dxa"/>
            <w:tcBorders>
              <w:top w:val="nil"/>
              <w:left w:val="nil"/>
              <w:bottom w:val="nil"/>
              <w:right w:val="nil"/>
            </w:tcBorders>
            <w:shd w:val="clear" w:color="auto" w:fill="auto"/>
            <w:vAlign w:val="bottom"/>
            <w:hideMark/>
          </w:tcPr>
          <w:p w14:paraId="5F0B4B0B" w14:textId="77777777" w:rsidR="00A538DA" w:rsidRPr="008064B9" w:rsidRDefault="00A538DA" w:rsidP="00A538DA">
            <w:pPr>
              <w:jc w:val="center"/>
              <w:rPr>
                <w:rFonts w:cs="Times New Roman"/>
                <w:color w:val="000000"/>
                <w:sz w:val="20"/>
                <w:szCs w:val="20"/>
                <w:lang w:val="pt-BR"/>
              </w:rPr>
            </w:pPr>
            <w:r w:rsidRPr="008064B9">
              <w:rPr>
                <w:rFonts w:cs="Times New Roman"/>
                <w:color w:val="000000"/>
                <w:sz w:val="20"/>
                <w:szCs w:val="20"/>
                <w:lang w:val="pt-BR"/>
              </w:rPr>
              <w:t>Spain</w:t>
            </w:r>
          </w:p>
        </w:tc>
        <w:tc>
          <w:tcPr>
            <w:tcW w:w="1276" w:type="dxa"/>
            <w:tcBorders>
              <w:top w:val="nil"/>
              <w:left w:val="nil"/>
              <w:bottom w:val="nil"/>
              <w:right w:val="nil"/>
            </w:tcBorders>
            <w:shd w:val="clear" w:color="auto" w:fill="auto"/>
            <w:vAlign w:val="bottom"/>
            <w:hideMark/>
          </w:tcPr>
          <w:p w14:paraId="4F4AC787" w14:textId="77777777" w:rsidR="00A538DA" w:rsidRPr="008064B9" w:rsidRDefault="00A538DA" w:rsidP="00A538DA">
            <w:pPr>
              <w:jc w:val="center"/>
              <w:rPr>
                <w:rFonts w:cs="Times New Roman"/>
                <w:color w:val="000000"/>
                <w:sz w:val="20"/>
                <w:szCs w:val="20"/>
                <w:lang w:val="pt-BR"/>
              </w:rPr>
            </w:pPr>
            <w:r w:rsidRPr="008064B9">
              <w:rPr>
                <w:rFonts w:cs="Times New Roman"/>
                <w:color w:val="000000"/>
                <w:sz w:val="20"/>
                <w:szCs w:val="20"/>
                <w:lang w:val="pt-BR"/>
              </w:rPr>
              <w:t xml:space="preserve">Spanish </w:t>
            </w:r>
          </w:p>
        </w:tc>
        <w:tc>
          <w:tcPr>
            <w:tcW w:w="1485" w:type="dxa"/>
            <w:tcBorders>
              <w:top w:val="nil"/>
              <w:left w:val="nil"/>
              <w:bottom w:val="nil"/>
              <w:right w:val="nil"/>
            </w:tcBorders>
            <w:shd w:val="clear" w:color="auto" w:fill="auto"/>
            <w:vAlign w:val="bottom"/>
            <w:hideMark/>
          </w:tcPr>
          <w:p w14:paraId="02D55A6B" w14:textId="77777777" w:rsidR="00A538DA" w:rsidRPr="008064B9" w:rsidRDefault="00A538DA" w:rsidP="00A538DA">
            <w:pPr>
              <w:jc w:val="center"/>
              <w:rPr>
                <w:rFonts w:cs="Times New Roman"/>
                <w:color w:val="000000"/>
                <w:sz w:val="20"/>
                <w:szCs w:val="20"/>
                <w:lang w:val="pt-BR"/>
              </w:rPr>
            </w:pPr>
            <w:r w:rsidRPr="008064B9">
              <w:rPr>
                <w:rFonts w:cs="Times New Roman"/>
                <w:color w:val="000000"/>
                <w:sz w:val="20"/>
                <w:szCs w:val="20"/>
                <w:lang w:val="pt-BR"/>
              </w:rPr>
              <w:t>Cross-</w:t>
            </w:r>
            <w:proofErr w:type="spellStart"/>
            <w:r w:rsidRPr="008064B9">
              <w:rPr>
                <w:rFonts w:cs="Times New Roman"/>
                <w:color w:val="000000"/>
                <w:sz w:val="20"/>
                <w:szCs w:val="20"/>
                <w:lang w:val="pt-BR"/>
              </w:rPr>
              <w:t>sectional</w:t>
            </w:r>
            <w:proofErr w:type="spellEnd"/>
          </w:p>
        </w:tc>
      </w:tr>
      <w:tr w:rsidR="00A538DA" w:rsidRPr="008064B9" w14:paraId="52D97698" w14:textId="77777777" w:rsidTr="00A538DA">
        <w:trPr>
          <w:trHeight w:val="540"/>
        </w:trPr>
        <w:tc>
          <w:tcPr>
            <w:tcW w:w="4894" w:type="dxa"/>
            <w:tcBorders>
              <w:top w:val="nil"/>
              <w:left w:val="nil"/>
              <w:bottom w:val="single" w:sz="8" w:space="0" w:color="000000"/>
              <w:right w:val="nil"/>
            </w:tcBorders>
            <w:shd w:val="clear" w:color="auto" w:fill="auto"/>
            <w:vAlign w:val="bottom"/>
            <w:hideMark/>
          </w:tcPr>
          <w:p w14:paraId="18B07D4E" w14:textId="77777777" w:rsidR="00A538DA" w:rsidRPr="008064B9" w:rsidRDefault="00A538DA" w:rsidP="00A538DA">
            <w:pPr>
              <w:rPr>
                <w:rFonts w:cs="Times New Roman"/>
                <w:color w:val="000000"/>
                <w:sz w:val="20"/>
                <w:szCs w:val="20"/>
              </w:rPr>
            </w:pPr>
            <w:r w:rsidRPr="008064B9">
              <w:rPr>
                <w:rFonts w:cs="Times New Roman"/>
                <w:color w:val="000000"/>
                <w:sz w:val="20"/>
                <w:szCs w:val="20"/>
              </w:rPr>
              <w:t>9. Burnout among the employees of health and therapy entities: investigating the role of early maladaptive schemas and mental disorder symptoms</w:t>
            </w:r>
          </w:p>
        </w:tc>
        <w:tc>
          <w:tcPr>
            <w:tcW w:w="2976" w:type="dxa"/>
            <w:tcBorders>
              <w:top w:val="nil"/>
              <w:left w:val="nil"/>
              <w:bottom w:val="single" w:sz="8" w:space="0" w:color="000000"/>
              <w:right w:val="nil"/>
            </w:tcBorders>
            <w:shd w:val="clear" w:color="auto" w:fill="auto"/>
            <w:vAlign w:val="bottom"/>
            <w:hideMark/>
          </w:tcPr>
          <w:p w14:paraId="45C3E337" w14:textId="77777777" w:rsidR="00A538DA" w:rsidRPr="008064B9" w:rsidRDefault="00A538DA" w:rsidP="00A538DA">
            <w:pPr>
              <w:jc w:val="center"/>
              <w:rPr>
                <w:rFonts w:cs="Times New Roman"/>
                <w:color w:val="000000"/>
                <w:sz w:val="20"/>
                <w:szCs w:val="20"/>
              </w:rPr>
            </w:pPr>
            <w:proofErr w:type="spellStart"/>
            <w:r w:rsidRPr="008064B9">
              <w:rPr>
                <w:rFonts w:cs="Times New Roman"/>
                <w:color w:val="000000"/>
                <w:sz w:val="20"/>
                <w:szCs w:val="20"/>
              </w:rPr>
              <w:t>Khorshidian</w:t>
            </w:r>
            <w:proofErr w:type="spellEnd"/>
            <w:r w:rsidRPr="008064B9">
              <w:rPr>
                <w:rFonts w:cs="Times New Roman"/>
                <w:color w:val="000000"/>
                <w:sz w:val="20"/>
                <w:szCs w:val="20"/>
              </w:rPr>
              <w:t xml:space="preserve">, Neda; Hashemian, </w:t>
            </w:r>
            <w:proofErr w:type="spellStart"/>
            <w:r w:rsidRPr="008064B9">
              <w:rPr>
                <w:rFonts w:cs="Times New Roman"/>
                <w:color w:val="000000"/>
                <w:sz w:val="20"/>
                <w:szCs w:val="20"/>
              </w:rPr>
              <w:t>ShervinSadat</w:t>
            </w:r>
            <w:proofErr w:type="spellEnd"/>
            <w:r w:rsidRPr="008064B9">
              <w:rPr>
                <w:rFonts w:cs="Times New Roman"/>
                <w:color w:val="000000"/>
                <w:sz w:val="20"/>
                <w:szCs w:val="20"/>
              </w:rPr>
              <w:t xml:space="preserve">; </w:t>
            </w:r>
            <w:proofErr w:type="spellStart"/>
            <w:r w:rsidRPr="008064B9">
              <w:rPr>
                <w:rFonts w:cs="Times New Roman"/>
                <w:color w:val="000000"/>
                <w:sz w:val="20"/>
                <w:szCs w:val="20"/>
              </w:rPr>
              <w:t>Meftagh</w:t>
            </w:r>
            <w:proofErr w:type="spellEnd"/>
            <w:r w:rsidRPr="008064B9">
              <w:rPr>
                <w:rFonts w:cs="Times New Roman"/>
                <w:color w:val="000000"/>
                <w:sz w:val="20"/>
                <w:szCs w:val="20"/>
              </w:rPr>
              <w:t xml:space="preserve">, </w:t>
            </w:r>
            <w:proofErr w:type="spellStart"/>
            <w:r w:rsidRPr="008064B9">
              <w:rPr>
                <w:rFonts w:cs="Times New Roman"/>
                <w:color w:val="000000"/>
                <w:sz w:val="20"/>
                <w:szCs w:val="20"/>
              </w:rPr>
              <w:t>SayyedDavood</w:t>
            </w:r>
            <w:proofErr w:type="spellEnd"/>
            <w:r w:rsidRPr="008064B9">
              <w:rPr>
                <w:rFonts w:cs="Times New Roman"/>
                <w:color w:val="000000"/>
                <w:sz w:val="20"/>
                <w:szCs w:val="20"/>
              </w:rPr>
              <w:t xml:space="preserve">; </w:t>
            </w:r>
            <w:proofErr w:type="spellStart"/>
            <w:r w:rsidRPr="008064B9">
              <w:rPr>
                <w:rFonts w:cs="Times New Roman"/>
                <w:color w:val="000000"/>
                <w:sz w:val="20"/>
                <w:szCs w:val="20"/>
              </w:rPr>
              <w:t>Najimi</w:t>
            </w:r>
            <w:proofErr w:type="spellEnd"/>
            <w:r w:rsidRPr="008064B9">
              <w:rPr>
                <w:rFonts w:cs="Times New Roman"/>
                <w:color w:val="000000"/>
                <w:sz w:val="20"/>
                <w:szCs w:val="20"/>
              </w:rPr>
              <w:t>, Arash</w:t>
            </w:r>
          </w:p>
        </w:tc>
        <w:tc>
          <w:tcPr>
            <w:tcW w:w="1560" w:type="dxa"/>
            <w:tcBorders>
              <w:top w:val="nil"/>
              <w:left w:val="nil"/>
              <w:bottom w:val="single" w:sz="8" w:space="0" w:color="000000"/>
              <w:right w:val="nil"/>
            </w:tcBorders>
            <w:shd w:val="clear" w:color="auto" w:fill="auto"/>
            <w:vAlign w:val="bottom"/>
            <w:hideMark/>
          </w:tcPr>
          <w:p w14:paraId="06F09292" w14:textId="77777777" w:rsidR="00A538DA" w:rsidRPr="008064B9" w:rsidRDefault="00A538DA" w:rsidP="00A538DA">
            <w:pPr>
              <w:jc w:val="center"/>
              <w:rPr>
                <w:rFonts w:cs="Times New Roman"/>
                <w:color w:val="000000"/>
                <w:sz w:val="20"/>
                <w:szCs w:val="20"/>
                <w:lang w:val="pt-BR"/>
              </w:rPr>
            </w:pPr>
            <w:r w:rsidRPr="008064B9">
              <w:rPr>
                <w:rFonts w:cs="Times New Roman"/>
                <w:color w:val="000000"/>
                <w:sz w:val="20"/>
                <w:szCs w:val="20"/>
                <w:lang w:val="pt-BR"/>
              </w:rPr>
              <w:t>2017</w:t>
            </w:r>
          </w:p>
        </w:tc>
        <w:tc>
          <w:tcPr>
            <w:tcW w:w="1417" w:type="dxa"/>
            <w:tcBorders>
              <w:top w:val="nil"/>
              <w:left w:val="nil"/>
              <w:bottom w:val="single" w:sz="8" w:space="0" w:color="000000"/>
              <w:right w:val="nil"/>
            </w:tcBorders>
            <w:shd w:val="clear" w:color="auto" w:fill="auto"/>
            <w:vAlign w:val="bottom"/>
            <w:hideMark/>
          </w:tcPr>
          <w:p w14:paraId="5633997E" w14:textId="77777777" w:rsidR="00A538DA" w:rsidRPr="008064B9" w:rsidRDefault="00A538DA" w:rsidP="00A538DA">
            <w:pPr>
              <w:jc w:val="center"/>
              <w:rPr>
                <w:rFonts w:cs="Times New Roman"/>
                <w:color w:val="000000"/>
                <w:sz w:val="20"/>
                <w:szCs w:val="20"/>
                <w:lang w:val="pt-BR"/>
              </w:rPr>
            </w:pPr>
            <w:r w:rsidRPr="008064B9">
              <w:rPr>
                <w:rFonts w:cs="Times New Roman"/>
                <w:color w:val="000000"/>
                <w:sz w:val="20"/>
                <w:szCs w:val="20"/>
                <w:lang w:val="pt-BR"/>
              </w:rPr>
              <w:t>Iran</w:t>
            </w:r>
          </w:p>
        </w:tc>
        <w:tc>
          <w:tcPr>
            <w:tcW w:w="1276" w:type="dxa"/>
            <w:tcBorders>
              <w:top w:val="nil"/>
              <w:left w:val="nil"/>
              <w:bottom w:val="single" w:sz="8" w:space="0" w:color="000000"/>
              <w:right w:val="nil"/>
            </w:tcBorders>
            <w:shd w:val="clear" w:color="auto" w:fill="auto"/>
            <w:vAlign w:val="bottom"/>
            <w:hideMark/>
          </w:tcPr>
          <w:p w14:paraId="1494684B" w14:textId="77777777" w:rsidR="00A538DA" w:rsidRPr="008064B9" w:rsidRDefault="00A538DA" w:rsidP="00A538DA">
            <w:pPr>
              <w:jc w:val="center"/>
              <w:rPr>
                <w:rFonts w:cs="Times New Roman"/>
                <w:color w:val="000000"/>
                <w:sz w:val="20"/>
                <w:szCs w:val="20"/>
                <w:lang w:val="pt-BR"/>
              </w:rPr>
            </w:pPr>
            <w:r w:rsidRPr="008064B9">
              <w:rPr>
                <w:rFonts w:cs="Times New Roman"/>
                <w:color w:val="000000"/>
                <w:sz w:val="20"/>
                <w:szCs w:val="20"/>
                <w:lang w:val="pt-BR"/>
              </w:rPr>
              <w:t>English</w:t>
            </w:r>
          </w:p>
        </w:tc>
        <w:tc>
          <w:tcPr>
            <w:tcW w:w="1485" w:type="dxa"/>
            <w:tcBorders>
              <w:top w:val="nil"/>
              <w:left w:val="nil"/>
              <w:bottom w:val="single" w:sz="8" w:space="0" w:color="000000"/>
              <w:right w:val="nil"/>
            </w:tcBorders>
            <w:shd w:val="clear" w:color="auto" w:fill="auto"/>
            <w:vAlign w:val="bottom"/>
            <w:hideMark/>
          </w:tcPr>
          <w:p w14:paraId="1C71BFD8" w14:textId="77777777" w:rsidR="00A538DA" w:rsidRPr="008064B9" w:rsidRDefault="00A538DA" w:rsidP="00A538DA">
            <w:pPr>
              <w:jc w:val="center"/>
              <w:rPr>
                <w:rFonts w:cs="Times New Roman"/>
                <w:color w:val="000000"/>
                <w:sz w:val="20"/>
                <w:szCs w:val="20"/>
                <w:lang w:val="pt-BR"/>
              </w:rPr>
            </w:pPr>
            <w:r w:rsidRPr="008064B9">
              <w:rPr>
                <w:rFonts w:cs="Times New Roman"/>
                <w:color w:val="000000"/>
                <w:sz w:val="20"/>
                <w:szCs w:val="20"/>
                <w:lang w:val="pt-BR"/>
              </w:rPr>
              <w:t>Cross-</w:t>
            </w:r>
            <w:proofErr w:type="spellStart"/>
            <w:r w:rsidRPr="008064B9">
              <w:rPr>
                <w:rFonts w:cs="Times New Roman"/>
                <w:color w:val="000000"/>
                <w:sz w:val="20"/>
                <w:szCs w:val="20"/>
                <w:lang w:val="pt-BR"/>
              </w:rPr>
              <w:t>sectional</w:t>
            </w:r>
            <w:proofErr w:type="spellEnd"/>
          </w:p>
        </w:tc>
      </w:tr>
    </w:tbl>
    <w:p w14:paraId="024B9202" w14:textId="77777777" w:rsidR="00A538DA" w:rsidRDefault="00A538DA" w:rsidP="00A538DA">
      <w:pPr>
        <w:spacing w:after="0" w:line="360" w:lineRule="auto"/>
        <w:jc w:val="both"/>
        <w:rPr>
          <w:rFonts w:ascii="Times New Roman" w:hAnsi="Times New Roman" w:cs="Times New Roman"/>
          <w:sz w:val="24"/>
          <w:szCs w:val="24"/>
        </w:rPr>
      </w:pPr>
    </w:p>
    <w:p w14:paraId="3BD34B2F" w14:textId="78B8E636" w:rsidR="00326090" w:rsidRDefault="009F0F04" w:rsidP="00326090">
      <w:pPr>
        <w:spacing w:after="0" w:line="360" w:lineRule="auto"/>
        <w:ind w:firstLine="720"/>
        <w:jc w:val="both"/>
        <w:rPr>
          <w:rFonts w:ascii="Times New Roman" w:eastAsia="Times New Roman" w:hAnsi="Times New Roman" w:cs="Times New Roman"/>
          <w:sz w:val="24"/>
          <w:szCs w:val="24"/>
        </w:rPr>
      </w:pPr>
      <w:r w:rsidRPr="000C533F">
        <w:rPr>
          <w:rFonts w:ascii="Times New Roman" w:hAnsi="Times New Roman" w:cs="Times New Roman"/>
          <w:sz w:val="24"/>
          <w:szCs w:val="24"/>
        </w:rPr>
        <w:t xml:space="preserve">&amp; Gardner, 2007; </w:t>
      </w:r>
      <w:proofErr w:type="spellStart"/>
      <w:r w:rsidRPr="000C533F">
        <w:rPr>
          <w:rFonts w:ascii="Times New Roman" w:hAnsi="Times New Roman" w:cs="Times New Roman"/>
          <w:sz w:val="24"/>
          <w:szCs w:val="24"/>
        </w:rPr>
        <w:t>Khorshidian</w:t>
      </w:r>
      <w:proofErr w:type="spellEnd"/>
      <w:r w:rsidRPr="000C533F">
        <w:rPr>
          <w:rFonts w:ascii="Times New Roman" w:hAnsi="Times New Roman" w:cs="Times New Roman"/>
          <w:sz w:val="24"/>
          <w:szCs w:val="24"/>
        </w:rPr>
        <w:t xml:space="preserve"> et al., 2017; Zheng et al., 2022)</w:t>
      </w:r>
      <w:r w:rsidR="00EE635F" w:rsidRPr="000C533F">
        <w:rPr>
          <w:rFonts w:ascii="Times New Roman" w:eastAsia="Times New Roman" w:hAnsi="Times New Roman" w:cs="Times New Roman"/>
          <w:color w:val="000000"/>
          <w:sz w:val="24"/>
          <w:szCs w:val="24"/>
        </w:rPr>
        <w:fldChar w:fldCharType="end"/>
      </w:r>
      <w:r w:rsidR="00000000" w:rsidRPr="000C533F">
        <w:rPr>
          <w:rFonts w:ascii="Times New Roman" w:eastAsia="Times New Roman" w:hAnsi="Times New Roman" w:cs="Times New Roman"/>
          <w:color w:val="000000"/>
          <w:sz w:val="24"/>
          <w:szCs w:val="24"/>
        </w:rPr>
        <w:t xml:space="preserve"> and </w:t>
      </w:r>
      <w:r w:rsidR="00000000" w:rsidRPr="000C533F">
        <w:rPr>
          <w:rFonts w:ascii="Times New Roman" w:eastAsia="Times New Roman" w:hAnsi="Times New Roman" w:cs="Times New Roman"/>
          <w:sz w:val="24"/>
          <w:szCs w:val="24"/>
          <w:highlight w:val="white"/>
        </w:rPr>
        <w:t xml:space="preserve">four </w:t>
      </w:r>
      <w:r w:rsidR="00000000" w:rsidRPr="000C533F">
        <w:rPr>
          <w:rFonts w:ascii="Times New Roman" w:eastAsia="Times New Roman" w:hAnsi="Times New Roman" w:cs="Times New Roman"/>
          <w:color w:val="000000"/>
          <w:sz w:val="24"/>
          <w:szCs w:val="24"/>
        </w:rPr>
        <w:t>were</w:t>
      </w:r>
      <w:r w:rsidR="00000000" w:rsidRPr="000C533F">
        <w:rPr>
          <w:rFonts w:ascii="Times New Roman" w:eastAsia="Times New Roman" w:hAnsi="Times New Roman" w:cs="Times New Roman"/>
          <w:b/>
          <w:color w:val="000000"/>
          <w:sz w:val="24"/>
          <w:szCs w:val="24"/>
        </w:rPr>
        <w:t xml:space="preserve"> </w:t>
      </w:r>
      <w:r w:rsidR="00000000" w:rsidRPr="000C533F">
        <w:rPr>
          <w:rFonts w:ascii="Times New Roman" w:eastAsia="Times New Roman" w:hAnsi="Times New Roman" w:cs="Times New Roman"/>
          <w:color w:val="000000"/>
          <w:sz w:val="24"/>
          <w:szCs w:val="24"/>
        </w:rPr>
        <w:t xml:space="preserve">saying about schema </w:t>
      </w:r>
      <w:r w:rsidR="00000000" w:rsidRPr="000C533F">
        <w:rPr>
          <w:rFonts w:ascii="Times New Roman" w:eastAsia="Times New Roman" w:hAnsi="Times New Roman" w:cs="Times New Roman"/>
          <w:sz w:val="24"/>
          <w:szCs w:val="24"/>
        </w:rPr>
        <w:t>therapy,</w:t>
      </w:r>
      <w:r w:rsidR="00000000" w:rsidRPr="000C533F">
        <w:rPr>
          <w:rFonts w:ascii="Times New Roman" w:eastAsia="Times New Roman" w:hAnsi="Times New Roman" w:cs="Times New Roman"/>
          <w:color w:val="000000"/>
          <w:sz w:val="24"/>
          <w:szCs w:val="24"/>
        </w:rPr>
        <w:t xml:space="preserve"> cognition and stress </w:t>
      </w:r>
      <w:r w:rsidR="00C24CB3" w:rsidRPr="000C533F">
        <w:rPr>
          <w:rFonts w:ascii="Times New Roman" w:eastAsia="Times New Roman" w:hAnsi="Times New Roman" w:cs="Times New Roman"/>
          <w:color w:val="000000"/>
          <w:sz w:val="24"/>
          <w:szCs w:val="24"/>
        </w:rPr>
        <w:fldChar w:fldCharType="begin"/>
      </w:r>
      <w:r w:rsidRPr="000C533F">
        <w:rPr>
          <w:rFonts w:ascii="Times New Roman" w:eastAsia="Times New Roman" w:hAnsi="Times New Roman" w:cs="Times New Roman"/>
          <w:color w:val="000000"/>
          <w:sz w:val="24"/>
          <w:szCs w:val="24"/>
        </w:rPr>
        <w:instrText xml:space="preserve"> ADDIN ZOTERO_ITEM CSL_CITATION {"citationID":"GH2Y5tPw","properties":{"formattedCitation":"(Calvete &amp; Est\\uc0\\u233{}vez, 2009; Lobbestael &amp; Arntz, 2010; Mikl\\uc0\\u243{}si et al., 2016; Zhu et al., 2016)","plainCitation":"(Calvete &amp; Estévez, 2009; Lobbestael &amp; Arntz, 2010; Miklósi et al., 2016; Zhu et al., 2016)","noteIndex":0},"citationItems":[{"id":233,"uris":["http://zotero.org/users/local/sp8CiHGF/items/S5IRWR3C"],"itemData":{"id":233,"type":"article-journal","abstract":"Childhood abuse is an important precursor of borderline personality disorder (BPD) and antisocial personality disorder (ASPD). The current study compared the emotional reactivity to abuse-related stress of these patients on a direct and an indirect level. Changes in self-reported affect and schema modes, psychophysiology and reaction time based cognitive associations were assessed following confrontation with an abuse-related film fragment in patients with BPD (n=45), ASPD (n=21), Cluster C personality disorder (n=46) and non-patient controls (n=36). Results indicated a hyperresponsivity of BPD-patients on self-reported negative affect and schema modes, on some psychophysiological indices and on implicit cognitive associations. The ASPD-group was comparable to the BPD group on implicit cognitions but did not show self-reported and physiological hyper-reactivity. These findings suggest that BPD and ASPD-patients are alike in their implicit cognitive abuse-related stress reactivity, but can be differentiated in their self-reported and physiological response patterns.","container-title":"Behaviour Research and Therapy","DOI":"10.1016/j.brat.2009.09.015","ISSN":"0005-7967","issue":"2","journalAbbreviation":"Behaviour Research and Therapy","language":"en","page":"116-124","source":"ScienceDirect","title":"Emotional, cognitive and physiological correlates of abuse-related stress in borderline and antisocial personality disorder","volume":"48","author":[{"family":"Lobbestael","given":"Jill"},{"family":"Arntz","given":"Arnoud"}],"issued":{"date-parts":[["2010",2,1]]}}},{"id":221,"uris":["http://zotero.org/users/local/sp8CiHGF/items/MFW979UL"],"itemData":{"id":221,"type":"article-journal","abstract":"This study examined the relationships between life event stress, early maladaptive schemas, impulsivity and binge eating among adolescents and investigated the effects of early maladaptive schemas and impulsivity on the relationship between life event stress and binge eating. Specifically, we examined a moderated mediation model in which early maladaptive schemas mediated this relationship and impulsivity moderated the mediation effect. Life event stress, early maladaptive schemas, impulsivity and binge eating were investigated in a sample of 2172 seventh-, eighth- and tenth-grade middle and high school students (mean age = 14.55 years, standard deviation = 1.29). The results indicated that adolescents with greater life event stress, more early maladaptive schemas and higher levels of impulsivity displayed more severe binge eating. In addition, early maladaptive schemas mediated the relationship between life event stress and binge eating, while impulsivity moderated this relationship. Furthermore, impulsivity also moderated the mediation effect of early maladaptive schemas; as impulsivity levels increased, the strength of the association between life event stress and early maladaptive schemas increased. This study illustrates the importance of understanding individual differences and their effects on the relationship between life event stress and binge eating. Copyright © 2015 John Wiley &amp; Sons, Ltd.","container-title":"Stress and Health: Journal of the International Society for the Investigation of Stress","DOI":"10.1002/smi.2634","ISSN":"1532-2998","issue":"4","journalAbbreviation":"Stress Health","language":"eng","note":"PMID: 25688978","page":"395-401","source":"PubMed","title":"Life Event Stress and Binge Eating Among Adolescents: The Roles of Early Maladaptive Schemas and Impulsivity","title-short":"Life Event Stress and Binge Eating Among Adolescents","volume":"32","author":[{"family":"Zhu","given":"Hong"},{"family":"Luo","given":"Xingwei"},{"family":"Cai","given":"Taisheng"},{"family":"He","given":"Jinbo"},{"family":"Lu","given":"Yao"},{"family":"Wu","given":"Siyao"}],"issued":{"date-parts":[["2016",10]]}}},{"id":189,"uris":["http://zotero.org/users/local/sp8CiHGF/items/5P5KB6DQ"],"itemData":{"id":189,"type":"article-journal","abstract":"Attention deficit hyperactivity disorder (ADHD) is one of the most prevalent chronic neuropsychiatric disorders, severely affecting the emotional well-being of children as well as of adults. It has been suggested that individuals who experience symptoms of ADHD develop maladaptive schemata of failure, impaired self-discipline, social isolation, and shame. These schemata may then contribute to impaired emotional well-being by increasing unhelpful responses to stressful life events. However, to date, no empirical research has tested this theoretical proposition. In a sample of 204 nonclinical adults, we conducted a serial multiple mediator analysis, which supported the proposed model. More severe ADHD symptoms were associated with higher levels of perceived stress both directly and indirectly through stronger maladaptive schemata, which, in turn, were related to lower levels of emotional well-being. Results suggest that identifying and modifying maladaptive schemata may be an important addition to psychotherapy for adult ADHD patients.","container-title":"The Journal of Nervous and Mental Disease","DOI":"10.1097/NMD.0000000000000472","ISSN":"1539-736X","issue":"5","journalAbbreviation":"J Nerv Ment Dis","language":"eng","note":"PMID: 26825377","page":"364-369","source":"PubMed","title":"Adult Attention Deficit Hyperactivity Disorder Symptoms, Perceived Stress, and Well-Being: The Role of Early Maladaptive Schemata","title-short":"Adult Attention Deficit Hyperactivity Disorder Symptoms, Perceived Stress, and Well-Being","volume":"204","author":[{"family":"Miklósi","given":"Mónika"},{"family":"Máté","given":"Orsolya"},{"family":"Somogyi","given":"Klára"},{"family":"Szabó","given":"Marianna"}],"issued":{"date-parts":[["2016",5]]}}},{"id":192,"uris":["http://zotero.org/users/local/sp8CiHGF/items/G7EQTGIQ"],"itemData":{"id":192,"type":"article-journal","abstract":"The aim of this study was to assess the association between stress, cognitive schemas, impulsivity, and substance use in adolescents. A sample of 657 adolescents (367 girls and 290 boys) completed measures of stressful life events, cognitive schemas of grandiosity and insufficient self-control, impulsive style of problem-solving and substance use. The results indicated that stressful life events and the cognitive schemas were significantly associated with substance use. In addition, the impulsive style of problem-solving moderated the relationship between stressors and substance use, this association being stronger among more impulsive adolescents. Finally, the results indicated that boys scored higher on Grandiosity and on the use of marijuana, cocaine, LSD and ecstasy, while girls scored higher on tobacco use (smoking). Despite these differences, gender did not moderate the association between schemas and substance use.","container-title":"Adicciones","DOI":"10.20882/adicciones.251","ISSN":"0214-4840","issue":"1","journalAbbreviation":"Adicciones","language":"es","page":"49","source":"DOI.org (Crossref)","title":"Consumo de drogas en adolescentes: El papel del estrés, la impulsividad y los esquemas relacionados con la falta de límites","title-short":"Consumo de drogas en adolescentes","volume":"21","author":[{"family":"Calvete","given":"Esther"},{"family":"Estévez","given":"Ana"}],"issued":{"date-parts":[["2009",3,1]]}}}],"schema":"https://github.com/citation-style-language/schema/raw/master/csl-citation.json"} </w:instrText>
      </w:r>
      <w:r w:rsidR="00C24CB3" w:rsidRPr="000C533F">
        <w:rPr>
          <w:rFonts w:ascii="Times New Roman" w:eastAsia="Times New Roman" w:hAnsi="Times New Roman" w:cs="Times New Roman"/>
          <w:color w:val="000000"/>
          <w:sz w:val="24"/>
          <w:szCs w:val="24"/>
        </w:rPr>
        <w:fldChar w:fldCharType="separate"/>
      </w:r>
      <w:r w:rsidRPr="000C533F">
        <w:rPr>
          <w:rFonts w:ascii="Times New Roman" w:hAnsi="Times New Roman" w:cs="Times New Roman"/>
          <w:sz w:val="24"/>
          <w:szCs w:val="24"/>
        </w:rPr>
        <w:t>(Calvete &amp; Estévez, 2009; Lobbestael &amp; Arntz, 2010; Miklósi et al., 2016; Zhu et al., 2016)</w:t>
      </w:r>
      <w:r w:rsidR="00C24CB3" w:rsidRPr="000C533F">
        <w:rPr>
          <w:rFonts w:ascii="Times New Roman" w:eastAsia="Times New Roman" w:hAnsi="Times New Roman" w:cs="Times New Roman"/>
          <w:color w:val="000000"/>
          <w:sz w:val="24"/>
          <w:szCs w:val="24"/>
        </w:rPr>
        <w:fldChar w:fldCharType="end"/>
      </w:r>
      <w:r w:rsidR="00F315B9" w:rsidRPr="000C533F">
        <w:rPr>
          <w:rFonts w:ascii="Times New Roman" w:eastAsia="Times New Roman" w:hAnsi="Times New Roman" w:cs="Times New Roman"/>
          <w:color w:val="000000"/>
          <w:sz w:val="24"/>
          <w:szCs w:val="24"/>
        </w:rPr>
        <w:t xml:space="preserve">. </w:t>
      </w:r>
      <w:r w:rsidR="00000000" w:rsidRPr="000C533F">
        <w:rPr>
          <w:rFonts w:ascii="Times New Roman" w:eastAsia="Times New Roman" w:hAnsi="Times New Roman" w:cs="Times New Roman"/>
          <w:sz w:val="24"/>
          <w:szCs w:val="24"/>
        </w:rPr>
        <w:t>Most of</w:t>
      </w:r>
      <w:r w:rsidR="00000000" w:rsidRPr="000C533F">
        <w:rPr>
          <w:rFonts w:ascii="Times New Roman" w:eastAsia="Times New Roman" w:hAnsi="Times New Roman" w:cs="Times New Roman"/>
          <w:color w:val="000000"/>
          <w:sz w:val="24"/>
          <w:szCs w:val="24"/>
        </w:rPr>
        <w:t xml:space="preserve"> the studies have a cross sectional methodology (eight)</w:t>
      </w:r>
      <w:r w:rsidR="008839F6" w:rsidRPr="000C533F">
        <w:rPr>
          <w:rFonts w:ascii="Times New Roman" w:eastAsia="Times New Roman" w:hAnsi="Times New Roman" w:cs="Times New Roman"/>
          <w:color w:val="000000"/>
          <w:sz w:val="24"/>
          <w:szCs w:val="24"/>
        </w:rPr>
        <w:t xml:space="preserve"> </w:t>
      </w:r>
      <w:r w:rsidR="009E6A26" w:rsidRPr="000C533F">
        <w:rPr>
          <w:rFonts w:ascii="Times New Roman" w:eastAsia="Times New Roman" w:hAnsi="Times New Roman" w:cs="Times New Roman"/>
          <w:color w:val="000000"/>
          <w:sz w:val="24"/>
          <w:szCs w:val="24"/>
        </w:rPr>
        <w:fldChar w:fldCharType="begin"/>
      </w:r>
      <w:r w:rsidRPr="000C533F">
        <w:rPr>
          <w:rFonts w:ascii="Times New Roman" w:eastAsia="Times New Roman" w:hAnsi="Times New Roman" w:cs="Times New Roman"/>
          <w:color w:val="000000"/>
          <w:sz w:val="24"/>
          <w:szCs w:val="24"/>
        </w:rPr>
        <w:instrText xml:space="preserve"> ADDIN ZOTERO_ITEM CSL_CITATION {"citationID":"sf6gI4YC","properties":{"formattedCitation":"(Calvete &amp; Est\\uc0\\u233{}vez, 2009; Gallagher &amp; Gardner, 2007; Ke &amp; Barlas, 2020; Khorshidian et al., 2017; Lobbestael &amp; Arntz, 2010; Mikl\\uc0\\u243{}si et al., 2016; Zheng et al., 2022; Zhu et al., 2016)","plainCitation":"(Calvete &amp; Estévez, 2009; Gallagher &amp; Gardner, 2007; Ke &amp; Barlas, 2020; Khorshidian et al., 2017; Lobbestael &amp; Arntz, 2010; Miklósi et al., 2016; Zheng et al., 2022; Zhu et al., 2016)","noteIndex":0},"citationItems":[{"id":223,"uris":["http://zotero.org/users/local/sp8CiHGF/items/8JVJZI2K"],"itemData":{"id":223,"type":"article-journal","abstract":"OBJECTIVES: Maladaptive interpersonal schemas can trigger distressing emotions and drive dysfunctional behaviour that leads to difficulties in interpersonal relationships and perpetuates the original maladaptive schemas. This study sought to identify patterns of association between trait emotional intelligence (TEI), early maladaptive schemas (EMS), and coping styles in a non-clinical sample. Emotionality profiles were hypothesized to be associated with EMS severity and poorer coping, as early experiences can shape an individual's self-perceptions through reinforcement by maladaptive responses.\nDESIGN: Cross-sectional study with 142 undergraduate students.\nMETHODS: We obtained self-reports of TEI, coping styles, and EMS.\nRESULTS: Disengagement coping was strongly correlated with EMS severity (r = .565, p &lt; .01). TEI was negatively correlated with EMS (r = -.660, p &lt; .01) and Disengagement (r = -.405, p &lt; .01). Emotionality, Impaired Autonomy, and Overvigilance partially mediated the relationship between Disconnection and Emotion-Focused Disengagement. Self-Control fully mediated the relationship between Impaired Limits and Problem-Focused Disengagement.\nCONCLUSIONS: The findings suggest that lower TEI is associated with the likelihood for maladaptive coping in response to EMS. The preference for certain coping styles associated with a particular domain of EMS may be explained by an individual's perceived metacognitive ability to regulate their stress and emotions. When individuals' needs for love, safety, and acceptance from others are not met, there might be poorer perceived self-efficacies in Emotionality and the tendency to cope through emotional avoidance. Individuals with difficulties establishing internal limits are more likely to respond with problem avoidance, possibly due to deficient distress tolerance. Longitudinal studies with a clinical population are warranted to replicate these findings.\nPRACTITIONER POINTS: Clinicians will likely find it helpful to consider their clients' TEI to facilitate more individualized formulation and treatment planning, by considering whether related emotional regulation problems might be innate or a deficit in skills Implies the need to do more basic emotional regulation work to supplement and strengthen the established imagery work in schema therapy (ST).","container-title":"Psychology and Psychotherapy","DOI":"10.1111/papt.12202","ISSN":"2044-8341","issue":"1","journalAbbreviation":"Psychol Psychother","language":"eng","note":"PMID: 30369013\nPMCID: PMC7028072","page":"1-20","source":"PubMed","title":"Thinking about feeling: Using trait emotional intelligence in understanding the associations between early maladaptive schemas and coping styles","title-short":"Thinking about feeling","volume":"93","author":[{"family":"Ke","given":"Tianyuan"},{"family":"Barlas","given":"Joanna"}],"issued":{"date-parts":[["2020",3]]}}},{"id":219,"uris":["http://zotero.org/users/local/sp8CiHGF/items/C3294JUB"],"itemData":{"id":219,"type":"article-journal","abstract":"The current study provided a novel investigation of relations among particular types of childhood maltreatment (emotional vs. physical vs. sexual maltreatment), specific cognitive schema themes and the generation of dependent versus independent life events. Participants included 227 adolescents and emerging adults (74% female; aged 12-29) in a current episode of a unipolar depressive disorder drawn from three archival cross-sectional studies. Childhood maltreatment and life events from the past 6 months were assessed using detailed contextual interviews with independent, standardized ratings. Emotional maltreatment was uniquely associated with schema themes of emotional deprivation and subjugation, and sexual maltreatment was uniquely associated with schema themes of abandonment, vulnerability and dependence/incompetence. Further, subjugation and abandonment cross-sectionally mediated the relations of emotional and sexual maltreatment, respectively, to greater dependent, but not independent, life events. Physical maltreatment was not associated with cognitive schemas or recent life events after accounting for its overlap with emotional and sexual maltreatment. Results suggest targets for cognitive intervention that may improve outcomes for youth with specific histories of emotional and sexual maltreatment.","container-title":"Clinical Psychology &amp; Psychotherapy","DOI":"10.1002/cpp.2681","ISSN":"1099-0879","issue":"3","journalAbbreviation":"Clin Psychol Psychother","language":"eng","note":"PMID: 34725882","page":"1020-1033","source":"PubMed","title":"Specific early maladaptive schemas differentially mediate the relations of emotional and sexual maltreatment to recent life events in youth with depression","volume":"29","author":[{"family":"Zheng","given":"Sally"},{"family":"Stewart","given":"Jeremy G."},{"family":"Bagby","given":"R. Michael"},{"family":"Harkness","given":"Kate L."}],"issued":{"date-parts":[["2022",5]]}}},{"id":251,"uris":["http://zotero.org/users/local/sp8CiHGF/items/DGL2G96U"],"itemData":{"id":251,"type":"article-journal","abstract":"The present study examined the relationship between cognitive vulnerabilities, coping strategy, and emotional response to athletic injury among 40 NCAA Division I injured athletes. It was hypothesized that the presence of early maladaptive schemas (EMS) and avoidant coping strategies would predict greater emotional distress among injured athletes. Early maladaptive schemas were assessed by the Young Schema Questionnaire-Short Form, which injured athletes completed upon injury. Coping strategies were measured by the Coping Response Inventory Adult Form, which was completed upon the completion of recovery. The Profile of Mood States was used to assess mood, and was completed during three phases of injury: upon injury, middle of rehabilitation, and upon recovery. As predicted, hierarchical multiple regression analysis demonstrate that EMSs and avoidance-focused coping were associated with higher levels of negative mood among injured athletes. The results also indicate that the relationship between EMS and mood vary based on the phase of injury, suggesting that different EMSs are differentially related to subtle differences in stressors encountered during each phase of the injury process. (PsycInfo Database Record (c) 2022 APA, all rights reserved)","container-title":"Journal of Clinical Sport Psychology","DOI":"10.1123/jcsp.1.1.47","ISSN":"1932-927X(Electronic),1932-9261(Print)","issue":"1","note":"publisher-place: US\npublisher: Human Kinetics","page":"47-67","title":"An examination of the relationship between early maladaptive schemas, coping, and emotional response to athletic injury.","volume":"1","author":[{"family":"Gallagher","given":"Brian V."},{"family":"Gardner","given":"Frank L."}],"issued":{"date-parts":[["2007"]]}}},{"id":195,"uris":["http://zotero.org/users/local/sp8CiHGF/items/H3MPXL6U"],"itemData":{"id":195,"type":"article-journal","abstract":"Introduction: The present study has been done with the main purpose of investigating the relationship between early maladaptive schemas and mental disorder symptoms with burnout among the employees of administration-therapy and health-therapy departments in health entities. Methods: In this cross sectional study, 300 employees have been selected by simple random sampling method. In this study, collecting data tools consisted of Maslach Burnout Questionnaire, Short Form of Young Early Maladaptive Schema and Symptom Checklist-Revised. The multiple regression analysis method has been used in order to determine each forecast variables (mental disorder symptoms) to determine the criterion variables (burnout dimensions). Results: Among the mental disorder symptoms, aggression, emotional exhaustion, depersonalization and aggression and paranoid ideations the method has been able to predict in positive and significant manner the decline in performance. Among the early maladaptive schemas, only impaired autonomy and performance was able to predict the emotional exhaustion. While, based on the results, 33 percent of the scores' variance of the decline in performance belongs to the scores' variance of impaired autonomy and performance and 44 percent are related to scores' variance of impaired autonomy/performance and area of vigilance/ inhibition. Conclusion: The results of this research reveal that schemas of impaired autonomy /performance, vigilance/inhibition, aggression and paranoid thoughts was able to predict the aspects of burnout.","container-title":"Anatolian Journal of Psychiatry","issue":"4","language":"en","note":"publisher: Anadolu Psikiyatri Dergisi","page":"323-329","source":"www.bibliomed.org","title":"Burnout among the employees of health and therapy entities: investigating the role of early maladaptive schemas and mental disorder symptoms -","title-short":"Burnout among the employees of health and therapy entities","volume":"18","author":[{"family":"Khorshidian","given":"Neda"},{"family":"Hashemian","given":"Shervin-Sadat"},{"family":"Meftagh","given":"Sayyed-Davood"},{"family":"Najimi","given":"Arash"}],"issued":{"date-parts":[["2017"]]}}},{"id":233,"uris":["http://zotero.org/users/local/sp8CiHGF/items/S5IRWR3C"],"itemData":{"id":233,"type":"article-journal","abstract":"Childhood abuse is an important precursor of borderline personality disorder (BPD) and antisocial personality disorder (ASPD). The current study compared the emotional reactivity to abuse-related stress of these patients on a direct and an indirect level. Changes in self-reported affect and schema modes, psychophysiology and reaction time based cognitive associations were assessed following confrontation with an abuse-related film fragment in patients with BPD (n=45), ASPD (n=21), Cluster C personality disorder (n=46) and non-patient controls (n=36). Results indicated a hyperresponsivity of BPD-patients on self-reported negative affect and schema modes, on some psychophysiological indices and on implicit cognitive associations. The ASPD-group was comparable to the BPD group on implicit cognitions but did not show self-reported and physiological hyper-reactivity. These findings suggest that BPD and ASPD-patients are alike in their implicit cognitive abuse-related stress reactivity, but can be differentiated in their self-reported and physiological response patterns.","container-title":"Behaviour Research and Therapy","DOI":"10.1016/j.brat.2009.09.015","ISSN":"0005-7967","issue":"2","journalAbbreviation":"Behaviour Research and Therapy","language":"en","page":"116-124","source":"ScienceDirect","title":"Emotional, cognitive and physiological correlates of abuse-related stress in borderline and antisocial personality disorder","volume":"48","author":[{"family":"Lobbestael","given":"Jill"},{"family":"Arntz","given":"Arnoud"}],"issued":{"date-parts":[["2010",2,1]]}}},{"id":221,"uris":["http://zotero.org/users/local/sp8CiHGF/items/MFW979UL"],"itemData":{"id":221,"type":"article-journal","abstract":"This study examined the relationships between life event stress, early maladaptive schemas, impulsivity and binge eating among adolescents and investigated the effects of early maladaptive schemas and impulsivity on the relationship between life event stress and binge eating. Specifically, we examined a moderated mediation model in which early maladaptive schemas mediated this relationship and impulsivity moderated the mediation effect. Life event stress, early maladaptive schemas, impulsivity and binge eating were investigated in a sample of 2172 seventh-, eighth- and tenth-grade middle and high school students (mean age = 14.55 years, standard deviation = 1.29). The results indicated that adolescents with greater life event stress, more early maladaptive schemas and higher levels of impulsivity displayed more severe binge eating. In addition, early maladaptive schemas mediated the relationship between life event stress and binge eating, while impulsivity moderated this relationship. Furthermore, impulsivity also moderated the mediation effect of early maladaptive schemas; as impulsivity levels increased, the strength of the association between life event stress and early maladaptive schemas increased. This study illustrates the importance of understanding individual differences and their effects on the relationship between life event stress and binge eating. Copyright © 2015 John Wiley &amp; Sons, Ltd.","container-title":"Stress and Health: Journal of the International Society for the Investigation of Stress","DOI":"10.1002/smi.2634","ISSN":"1532-2998","issue":"4","journalAbbreviation":"Stress Health","language":"eng","note":"PMID: 25688978","page":"395-401","source":"PubMed","title":"Life Event Stress and Binge Eating Among Adolescents: The Roles of Early Maladaptive Schemas and Impulsivity","title-short":"Life Event Stress and Binge Eating Among Adolescents","volume":"32","author":[{"family":"Zhu","given":"Hong"},{"family":"Luo","given":"Xingwei"},{"family":"Cai","given":"Taisheng"},{"family":"He","given":"Jinbo"},{"family":"Lu","given":"Yao"},{"family":"Wu","given":"Siyao"}],"issued":{"date-parts":[["2016",10]]}}},{"id":189,"uris":["http://zotero.org/users/local/sp8CiHGF/items/5P5KB6DQ"],"itemData":{"id":189,"type":"article-journal","abstract":"Attention deficit hyperactivity disorder (ADHD) is one of the most prevalent chronic neuropsychiatric disorders, severely affecting the emotional well-being of children as well as of adults. It has been suggested that individuals who experience symptoms of ADHD develop maladaptive schemata of failure, impaired self-discipline, social isolation, and shame. These schemata may then contribute to impaired emotional well-being by increasing unhelpful responses to stressful life events. However, to date, no empirical research has tested this theoretical proposition. In a sample of 204 nonclinical adults, we conducted a serial multiple mediator analysis, which supported the proposed model. More severe ADHD symptoms were associated with higher levels of perceived stress both directly and indirectly through stronger maladaptive schemata, which, in turn, were related to lower levels of emotional well-being. Results suggest that identifying and modifying maladaptive schemata may be an important addition to psychotherapy for adult ADHD patients.","container-title":"The Journal of Nervous and Mental Disease","DOI":"10.1097/NMD.0000000000000472","ISSN":"1539-736X","issue":"5","journalAbbreviation":"J Nerv Ment Dis","language":"eng","note":"PMID: 26825377","page":"364-369","source":"PubMed","title":"Adult Attention Deficit Hyperactivity Disorder Symptoms, Perceived Stress, and Well-Being: The Role of Early Maladaptive Schemata","title-short":"Adult Attention Deficit Hyperactivity Disorder Symptoms, Perceived Stress, and Well-Being","volume":"204","author":[{"family":"Miklósi","given":"Mónika"},{"family":"Máté","given":"Orsolya"},{"family":"Somogyi","given":"Klára"},{"family":"Szabó","given":"Marianna"}],"issued":{"date-parts":[["2016",5]]}}},{"id":192,"uris":["http://zotero.org/users/local/sp8CiHGF/items/G7EQTGIQ"],"itemData":{"id":192,"type":"article-journal","abstract":"The aim of this study was to assess the association between stress, cognitive schemas, impulsivity, and substance use in adolescents. A sample of 657 adolescents (367 girls and 290 boys) completed measures of stressful life events, cognitive schemas of grandiosity and insufficient self-control, impulsive style of problem-solving and substance use. The results indicated that stressful life events and the cognitive schemas were significantly associated with substance use. In addition, the impulsive style of problem-solving moderated the relationship between stressors and substance use, this association being stronger among more impulsive adolescents. Finally, the results indicated that boys scored higher on Grandiosity and on the use of marijuana, cocaine, LSD and ecstasy, while girls scored higher on tobacco use (smoking). Despite these differences, gender did not moderate the association between schemas and substance use.","container-title":"Adicciones","DOI":"10.20882/adicciones.251","ISSN":"0214-4840","issue":"1","journalAbbreviation":"Adicciones","language":"es","page":"49","source":"DOI.org (Crossref)","title":"Consumo de drogas en adolescentes: El papel del estrés, la impulsividad y los esquemas relacionados con la falta de límites","title-short":"Consumo de drogas en adolescentes","volume":"21","author":[{"family":"Calvete","given":"Esther"},{"family":"Estévez","given":"Ana"}],"issued":{"date-parts":[["2009",3,1]]}}}],"schema":"https://github.com/citation-style-language/schema/raw/master/csl-citation.json"} </w:instrText>
      </w:r>
      <w:r w:rsidR="009E6A26" w:rsidRPr="000C533F">
        <w:rPr>
          <w:rFonts w:ascii="Times New Roman" w:eastAsia="Times New Roman" w:hAnsi="Times New Roman" w:cs="Times New Roman"/>
          <w:color w:val="000000"/>
          <w:sz w:val="24"/>
          <w:szCs w:val="24"/>
        </w:rPr>
        <w:fldChar w:fldCharType="separate"/>
      </w:r>
      <w:r w:rsidRPr="000C533F">
        <w:rPr>
          <w:rFonts w:ascii="Times New Roman" w:hAnsi="Times New Roman" w:cs="Times New Roman"/>
          <w:sz w:val="24"/>
          <w:szCs w:val="24"/>
        </w:rPr>
        <w:t>(Calvete &amp; Estévez, 2009; Gallagher &amp; Gardner, 2007; Ke &amp; Barlas, 2020; Khorshidian et al., 2017; Lobbestael &amp; Arntz, 2010; Miklósi et al., 2016; Zheng et al., 2022; Zhu et al., 2016)</w:t>
      </w:r>
      <w:r w:rsidR="009E6A26" w:rsidRPr="000C533F">
        <w:rPr>
          <w:rFonts w:ascii="Times New Roman" w:eastAsia="Times New Roman" w:hAnsi="Times New Roman" w:cs="Times New Roman"/>
          <w:color w:val="000000"/>
          <w:sz w:val="24"/>
          <w:szCs w:val="24"/>
        </w:rPr>
        <w:fldChar w:fldCharType="end"/>
      </w:r>
      <w:r w:rsidR="002E27AC" w:rsidRPr="000C533F">
        <w:rPr>
          <w:rFonts w:ascii="Times New Roman" w:eastAsia="Times New Roman" w:hAnsi="Times New Roman" w:cs="Times New Roman"/>
          <w:color w:val="000000"/>
          <w:sz w:val="24"/>
          <w:szCs w:val="24"/>
        </w:rPr>
        <w:t>,</w:t>
      </w:r>
      <w:r w:rsidR="00000000" w:rsidRPr="000C533F">
        <w:rPr>
          <w:rFonts w:ascii="Times New Roman" w:eastAsia="Times New Roman" w:hAnsi="Times New Roman" w:cs="Times New Roman"/>
          <w:color w:val="000000"/>
          <w:sz w:val="24"/>
          <w:szCs w:val="24"/>
        </w:rPr>
        <w:t xml:space="preserve"> and one has a cross over methodology </w:t>
      </w:r>
      <w:r w:rsidR="00F315B9" w:rsidRPr="000C533F">
        <w:rPr>
          <w:rFonts w:ascii="Times New Roman" w:eastAsia="Times New Roman" w:hAnsi="Times New Roman" w:cs="Times New Roman"/>
          <w:color w:val="000000"/>
          <w:sz w:val="24"/>
          <w:szCs w:val="24"/>
        </w:rPr>
        <w:fldChar w:fldCharType="begin"/>
      </w:r>
      <w:r w:rsidRPr="000C533F">
        <w:rPr>
          <w:rFonts w:ascii="Times New Roman" w:eastAsia="Times New Roman" w:hAnsi="Times New Roman" w:cs="Times New Roman"/>
          <w:color w:val="000000"/>
          <w:sz w:val="24"/>
          <w:szCs w:val="24"/>
        </w:rPr>
        <w:instrText xml:space="preserve"> ADDIN ZOTERO_ITEM CSL_CITATION {"citationID":"ej3hpHLK","properties":{"formattedCitation":"(Arntz et al., 2005)","plainCitation":"(Arntz et al., 2005)","noteIndex":0},"citationItems":[{"id":228,"uris":["http://zotero.org/users/local/sp8CiHGF/items/C8AJSCUH"],"itemData":{"id":228,"type":"article-journal","abstract":"Young has proposed a schema mode model of borderline personality disorder (BPD), hypothesizing that BPD patients tend to flip from 1 of 4 maladaptive schema modes to another. The present study is the first empirical test of this model, investigating whether these 4 modes are specific for BPD patients and whether BPD-relevant stress specifically increases one of the modes, the detached protector mode. Eighteen BPD patients, 18 cluster-C personality disorder (PD) patients and 18 non-patient controls (all women) filled out trait and state versions of a newly developed schema mode questionnaire, assessing cognitions, feelings and behaviors characteristic of 7 schema modes. Using a cross over design, subjects subsequently watched a neutral and a BPD-specific emotional movie fragment (order balanced). After watching each movie, subjects again filled out the schema mode questionnaire, state version. Trait as well as state versions indicated that BPD patients were indeed characterized by the hypothesized four maladaptive modes (Detached Protector, Punitive Parent, Abused/Abandoned Child, Angry/Impulsive Child). BPD patients were lowest on the Healthy Adult mode. The stress induction induced negative emotions in all groups, but the BPD group was unique in that the Detached Protector mode increased significantly more than in both control groups.","container-title":"Journal of Behavior Therapy and Experimental Psychiatry","DOI":"10.1016/j.jbtep.2005.05.005","ISSN":"0005-7916","issue":"3","journalAbbreviation":"J Behav Ther Exp Psychiatry","language":"eng","note":"PMID: 16004961","page":"226-239","source":"PubMed","title":"An experimental test of the schema mode model of borderline personality disorder","volume":"36","author":[{"family":"Arntz","given":"Arnoud"},{"family":"Klokman","given":"Janet"},{"family":"Sieswerda","given":"Simkje"}],"issued":{"date-parts":[["2005",9]]}}}],"schema":"https://github.com/citation-style-language/schema/raw/master/csl-citation.json"} </w:instrText>
      </w:r>
      <w:r w:rsidR="00F315B9" w:rsidRPr="000C533F">
        <w:rPr>
          <w:rFonts w:ascii="Times New Roman" w:eastAsia="Times New Roman" w:hAnsi="Times New Roman" w:cs="Times New Roman"/>
          <w:color w:val="000000"/>
          <w:sz w:val="24"/>
          <w:szCs w:val="24"/>
        </w:rPr>
        <w:fldChar w:fldCharType="separate"/>
      </w:r>
      <w:r w:rsidRPr="000C533F">
        <w:rPr>
          <w:rFonts w:ascii="Times New Roman" w:hAnsi="Times New Roman" w:cs="Times New Roman"/>
          <w:sz w:val="24"/>
          <w:szCs w:val="24"/>
        </w:rPr>
        <w:t>(Arntz et al., 2005)</w:t>
      </w:r>
      <w:r w:rsidR="00F315B9" w:rsidRPr="000C533F">
        <w:rPr>
          <w:rFonts w:ascii="Times New Roman" w:eastAsia="Times New Roman" w:hAnsi="Times New Roman" w:cs="Times New Roman"/>
          <w:color w:val="000000"/>
          <w:sz w:val="24"/>
          <w:szCs w:val="24"/>
        </w:rPr>
        <w:fldChar w:fldCharType="end"/>
      </w:r>
      <w:r w:rsidR="00000000" w:rsidRPr="000C533F">
        <w:rPr>
          <w:rFonts w:ascii="Times New Roman" w:eastAsia="Times New Roman" w:hAnsi="Times New Roman" w:cs="Times New Roman"/>
          <w:color w:val="000000"/>
          <w:sz w:val="24"/>
          <w:szCs w:val="24"/>
        </w:rPr>
        <w:t>.</w:t>
      </w:r>
      <w:r w:rsidR="00A538DA">
        <w:rPr>
          <w:rFonts w:ascii="Times New Roman" w:eastAsia="Times New Roman" w:hAnsi="Times New Roman" w:cs="Times New Roman"/>
          <w:color w:val="000000"/>
          <w:sz w:val="24"/>
          <w:szCs w:val="24"/>
        </w:rPr>
        <w:t xml:space="preserve"> </w:t>
      </w:r>
      <w:r w:rsidR="00A538DA" w:rsidRPr="000C533F">
        <w:rPr>
          <w:rFonts w:ascii="Times New Roman" w:eastAsia="Times New Roman" w:hAnsi="Times New Roman" w:cs="Times New Roman"/>
          <w:sz w:val="24"/>
          <w:szCs w:val="24"/>
        </w:rPr>
        <w:t>All studies were done with specific populations</w:t>
      </w:r>
      <w:r w:rsidR="00A538DA" w:rsidRPr="000C533F">
        <w:rPr>
          <w:rFonts w:ascii="Times New Roman" w:eastAsia="Times New Roman" w:hAnsi="Times New Roman" w:cs="Times New Roman"/>
          <w:b/>
          <w:color w:val="000000"/>
          <w:sz w:val="24"/>
          <w:szCs w:val="24"/>
        </w:rPr>
        <w:t xml:space="preserve">, </w:t>
      </w:r>
      <w:r w:rsidR="00A538DA" w:rsidRPr="000C533F">
        <w:rPr>
          <w:rFonts w:ascii="Times New Roman" w:eastAsia="Times New Roman" w:hAnsi="Times New Roman" w:cs="Times New Roman"/>
          <w:sz w:val="24"/>
          <w:szCs w:val="24"/>
        </w:rPr>
        <w:t xml:space="preserve">four observed clinical </w:t>
      </w:r>
      <w:r w:rsidR="00A538DA" w:rsidRPr="000C533F">
        <w:rPr>
          <w:rFonts w:ascii="Times New Roman" w:hAnsi="Times New Roman" w:cs="Times New Roman"/>
          <w:color w:val="000000"/>
          <w:sz w:val="24"/>
          <w:szCs w:val="24"/>
        </w:rPr>
        <w:t xml:space="preserve">population </w:t>
      </w:r>
      <w:r w:rsidR="00A538DA" w:rsidRPr="000C533F">
        <w:rPr>
          <w:rFonts w:ascii="Times New Roman" w:hAnsi="Times New Roman" w:cs="Times New Roman"/>
          <w:color w:val="000000"/>
          <w:sz w:val="24"/>
          <w:szCs w:val="24"/>
        </w:rPr>
        <w:fldChar w:fldCharType="begin"/>
      </w:r>
      <w:r w:rsidR="00A538DA" w:rsidRPr="000C533F">
        <w:rPr>
          <w:rFonts w:ascii="Times New Roman" w:hAnsi="Times New Roman" w:cs="Times New Roman"/>
          <w:color w:val="000000"/>
          <w:sz w:val="24"/>
          <w:szCs w:val="24"/>
        </w:rPr>
        <w:instrText xml:space="preserve"> ADDIN ZOTERO_ITEM CSL_CITATION {"citationID":"JNnPyGXJ","properties":{"formattedCitation":"(Arntz et al., 2005; Lobbestael &amp; Arntz, 2010; Mikl\\uc0\\u243{}si et al., 2016; Zheng et al., 2022)","plainCitation":"(Arntz et al., 2005; Lobbestael &amp; Arntz, 2010; Miklósi et al., 2016; Zheng et al., 2022)","noteIndex":0},"citationItems":[{"id":219,"uris":["http://zotero.org/users/local/sp8CiHGF/items/C3294JUB"],"itemData":{"id":219,"type":"article-journal","abstract":"The current study provided a novel investigation of relations among particular types of childhood maltreatment (emotional vs. physical vs. sexual maltreatment), specific cognitive schema themes and the generation of dependent versus independent life events. Participants included 227 adolescents and emerging adults (74% female; aged 12-29) in a current episode of a unipolar depressive disorder drawn from three archival cross-sectional studies. Childhood maltreatment and life events from the past 6 months were assessed using detailed contextual interviews with independent, standardized ratings. Emotional maltreatment was uniquely associated with schema themes of emotional deprivation and subjugation, and sexual maltreatment was uniquely associated with schema themes of abandonment, vulnerability and dependence/incompetence. Further, subjugation and abandonment cross-sectionally mediated the relations of emotional and sexual maltreatment, respectively, to greater dependent, but not independent, life events. Physical maltreatment was not associated with cognitive schemas or recent life events after accounting for its overlap with emotional and sexual maltreatment. Results suggest targets for cognitive intervention that may improve outcomes for youth with specific histories of emotional and sexual maltreatment.","container-title":"Clinical Psychology &amp; Psychotherapy","DOI":"10.1002/cpp.2681","ISSN":"1099-0879","issue":"3","journalAbbreviation":"Clin Psychol Psychother","language":"eng","note":"PMID: 34725882","page":"1020-1033","source":"PubMed","title":"Specific early maladaptive schemas differentially mediate the relations of emotional and sexual maltreatment to recent life events in youth with depression","volume":"29","author":[{"family":"Zheng","given":"Sally"},{"family":"Stewart","given":"Jeremy G."},{"family":"Bagby","given":"R. Michael"},{"family":"Harkness","given":"Kate L."}],"issued":{"date-parts":[["2022",5]]}}},{"id":228,"uris":["http://zotero.org/users/local/sp8CiHGF/items/C8AJSCUH"],"itemData":{"id":228,"type":"article-journal","abstract":"Young has proposed a schema mode model of borderline personality disorder (BPD), hypothesizing that BPD patients tend to flip from 1 of 4 maladaptive schema modes to another. The present study is the first empirical test of this model, investigating whether these 4 modes are specific for BPD patients and whether BPD-relevant stress specifically increases one of the modes, the detached protector mode. Eighteen BPD patients, 18 cluster-C personality disorder (PD) patients and 18 non-patient controls (all women) filled out trait and state versions of a newly developed schema mode questionnaire, assessing cognitions, feelings and behaviors characteristic of 7 schema modes. Using a cross over design, subjects subsequently watched a neutral and a BPD-specific emotional movie fragment (order balanced). After watching each movie, subjects again filled out the schema mode questionnaire, state version. Trait as well as state versions indicated that BPD patients were indeed characterized by the hypothesized four maladaptive modes (Detached Protector, Punitive Parent, Abused/Abandoned Child, Angry/Impulsive Child). BPD patients were lowest on the Healthy Adult mode. The stress induction induced negative emotions in all groups, but the BPD group was unique in that the Detached Protector mode increased significantly more than in both control groups.","container-title":"Journal of Behavior Therapy and Experimental Psychiatry","DOI":"10.1016/j.jbtep.2005.05.005","ISSN":"0005-7916","issue":"3","journalAbbreviation":"J Behav Ther Exp Psychiatry","language":"eng","note":"PMID: 16004961","page":"226-239","source":"PubMed","title":"An experimental test of the schema mode model of borderline personality disorder","volume":"36","author":[{"family":"Arntz","given":"Arnoud"},{"family":"Klokman","given":"Janet"},{"family":"Sieswerda","given":"Simkje"}],"issued":{"date-parts":[["2005",9]]}}},{"id":233,"uris":["http://zotero.org/users/local/sp8CiHGF/items/S5IRWR3C"],"itemData":{"id":233,"type":"article-journal","abstract":"Childhood abuse is an important precursor of borderline personality disorder (BPD) and antisocial personality disorder (ASPD). The current study compared the emotional reactivity to abuse-related stress of these patients on a direct and an indirect level. Changes in self-reported affect and schema modes, psychophysiology and reaction time based cognitive associations were assessed following confrontation with an abuse-related film fragment in patients with BPD (n=45), ASPD (n=21), Cluster C personality disorder (n=46) and non-patient controls (n=36). Results indicated a hyperresponsivity of BPD-patients on self-reported negative affect and schema modes, on some psychophysiological indices and on implicit cognitive associations. The ASPD-group was comparable to the BPD group on implicit cognitions but did not show self-reported and physiological hyper-reactivity. These findings suggest that BPD and ASPD-patients are alike in their implicit cognitive abuse-related stress reactivity, but can be differentiated in their self-reported and physiological response patterns.","container-title":"Behaviour Research and Therapy","DOI":"10.1016/j.brat.2009.09.015","ISSN":"0005-7967","issue":"2","journalAbbreviation":"Behaviour Research and Therapy","language":"en","page":"116-124","source":"ScienceDirect","title":"Emotional, cognitive and physiological correlates of abuse-related stress in borderline and antisocial personality disorder","volume":"48","author":[{"family":"Lobbestael","given":"Jill"},{"family":"Arntz","given":"Arnoud"}],"issued":{"date-parts":[["2010",2,1]]}}},{"id":189,"uris":["http://zotero.org/users/local/sp8CiHGF/items/5P5KB6DQ"],"itemData":{"id":189,"type":"article-journal","abstract":"Attention deficit hyperactivity disorder (ADHD) is one of the most prevalent chronic neuropsychiatric disorders, severely affecting the emotional well-being of children as well as of adults. It has been suggested that individuals who experience symptoms of ADHD develop maladaptive schemata of failure, impaired self-discipline, social isolation, and shame. These schemata may then contribute to impaired emotional well-being by increasing unhelpful responses to stressful life events. However, to date, no empirical research has tested this theoretical proposition. In a sample of 204 nonclinical adults, we conducted a serial multiple mediator analysis, which supported the proposed model. More severe ADHD symptoms were associated with higher levels of perceived stress both directly and indirectly through stronger maladaptive schemata, which, in turn, were related to lower levels of emotional well-being. Results suggest that identifying and modifying maladaptive schemata may be an important addition to psychotherapy for adult ADHD patients.","container-title":"The Journal of Nervous and Mental Disease","DOI":"10.1097/NMD.0000000000000472","ISSN":"1539-736X","issue":"5","journalAbbreviation":"J Nerv Ment Dis","language":"eng","note":"PMID: 26825377","page":"364-369","source":"PubMed","title":"Adult Attention Deficit Hyperactivity Disorder Symptoms, Perceived Stress, and Well-Being: The Role of Early Maladaptive Schemata","title-short":"Adult Attention Deficit Hyperactivity Disorder Symptoms, Perceived Stress, and Well-Being","volume":"204","author":[{"family":"Miklósi","given":"Mónika"},{"family":"Máté","given":"Orsolya"},{"family":"Somogyi","given":"Klára"},{"family":"Szabó","given":"Marianna"}],"issued":{"date-parts":[["2016",5]]}}}],"schema":"https://github.com/citation-style-language/schema/raw/master/csl-citation.json"} </w:instrText>
      </w:r>
      <w:r w:rsidR="00A538DA" w:rsidRPr="000C533F">
        <w:rPr>
          <w:rFonts w:ascii="Times New Roman" w:hAnsi="Times New Roman" w:cs="Times New Roman"/>
          <w:color w:val="000000"/>
          <w:sz w:val="24"/>
          <w:szCs w:val="24"/>
        </w:rPr>
        <w:fldChar w:fldCharType="separate"/>
      </w:r>
      <w:r w:rsidR="00A538DA" w:rsidRPr="000C533F">
        <w:rPr>
          <w:rFonts w:ascii="Times New Roman" w:hAnsi="Times New Roman" w:cs="Times New Roman"/>
          <w:sz w:val="24"/>
          <w:szCs w:val="24"/>
        </w:rPr>
        <w:t>(Arntz et al., 2005; Lobbestael &amp; Arntz, 2010; Miklósi et al., 2016; Zheng et al., 2022)</w:t>
      </w:r>
      <w:r w:rsidR="00A538DA" w:rsidRPr="000C533F">
        <w:rPr>
          <w:rFonts w:ascii="Times New Roman" w:hAnsi="Times New Roman" w:cs="Times New Roman"/>
          <w:color w:val="000000"/>
          <w:sz w:val="24"/>
          <w:szCs w:val="24"/>
        </w:rPr>
        <w:fldChar w:fldCharType="end"/>
      </w:r>
      <w:r w:rsidR="00A538DA" w:rsidRPr="000C533F">
        <w:rPr>
          <w:rFonts w:ascii="Times New Roman" w:hAnsi="Times New Roman" w:cs="Times New Roman"/>
          <w:color w:val="000000"/>
          <w:sz w:val="24"/>
          <w:szCs w:val="24"/>
        </w:rPr>
        <w:t xml:space="preserve">, </w:t>
      </w:r>
      <w:r w:rsidR="00A538DA" w:rsidRPr="000C533F">
        <w:rPr>
          <w:rFonts w:ascii="Times New Roman" w:eastAsia="Times New Roman" w:hAnsi="Times New Roman" w:cs="Times New Roman"/>
          <w:sz w:val="24"/>
          <w:szCs w:val="24"/>
        </w:rPr>
        <w:t>a</w:t>
      </w:r>
      <w:r w:rsidR="00A538DA" w:rsidRPr="000C533F">
        <w:rPr>
          <w:rFonts w:ascii="Times New Roman" w:eastAsia="Times New Roman" w:hAnsi="Times New Roman" w:cs="Times New Roman"/>
          <w:color w:val="000000"/>
          <w:sz w:val="24"/>
          <w:szCs w:val="24"/>
        </w:rPr>
        <w:t xml:space="preserve">n article studied the relation between ADHD symptoms, maladaptive schemata, perceived stress, and emotional well-being in adults who display subclinical levels of ADHD symptoms </w:t>
      </w:r>
      <w:r w:rsidR="00A538DA" w:rsidRPr="000C533F">
        <w:rPr>
          <w:rFonts w:ascii="Times New Roman" w:eastAsia="Times New Roman" w:hAnsi="Times New Roman" w:cs="Times New Roman"/>
          <w:color w:val="000000"/>
          <w:sz w:val="24"/>
          <w:szCs w:val="24"/>
        </w:rPr>
        <w:fldChar w:fldCharType="begin"/>
      </w:r>
      <w:r w:rsidR="00A538DA" w:rsidRPr="000C533F">
        <w:rPr>
          <w:rFonts w:ascii="Times New Roman" w:eastAsia="Times New Roman" w:hAnsi="Times New Roman" w:cs="Times New Roman"/>
          <w:color w:val="000000"/>
          <w:sz w:val="24"/>
          <w:szCs w:val="24"/>
        </w:rPr>
        <w:instrText xml:space="preserve"> ADDIN ZOTERO_ITEM CSL_CITATION {"citationID":"fWtQquAJ","properties":{"formattedCitation":"(Mikl\\uc0\\u243{}si et al., 2016)","plainCitation":"(Miklósi et al., 2016)","noteIndex":0},"citationItems":[{"id":189,"uris":["http://zotero.org/users/local/sp8CiHGF/items/5P5KB6DQ"],"itemData":{"id":189,"type":"article-journal","abstract":"Attention deficit hyperactivity disorder (ADHD) is one of the most prevalent chronic neuropsychiatric disorders, severely affecting the emotional well-being of children as well as of adults. It has been suggested that individuals who experience symptoms of ADHD develop maladaptive schemata of failure, impaired self-discipline, social isolation, and shame. These schemata may then contribute to impaired emotional well-being by increasing unhelpful responses to stressful life events. However, to date, no empirical research has tested this theoretical proposition. In a sample of 204 nonclinical adults, we conducted a serial multiple mediator analysis, which supported the proposed model. More severe ADHD symptoms were associated with higher levels of perceived stress both directly and indirectly through stronger maladaptive schemata, which, in turn, were related to lower levels of emotional well-being. Results suggest that identifying and modifying maladaptive schemata may be an important addition to psychotherapy for adult ADHD patients.","container-title":"The Journal of Nervous and Mental Disease","DOI":"10.1097/NMD.0000000000000472","ISSN":"1539-736X","issue":"5","journalAbbreviation":"J Nerv Ment Dis","language":"eng","note":"PMID: 26825377","page":"364-369","source":"PubMed","title":"Adult Attention Deficit Hyperactivity Disorder Symptoms, Perceived Stress, and Well-Being: The Role of Early Maladaptive Schemata","title-short":"Adult Attention Deficit Hyperactivity Disorder Symptoms, Perceived Stress, and Well-Being","volume":"204","author":[{"family":"Miklósi","given":"Mónika"},{"family":"Máté","given":"Orsolya"},{"family":"Somogyi","given":"Klára"},{"family":"Szabó","given":"Marianna"}],"issued":{"date-parts":[["2016",5]]}}}],"schema":"https://github.com/citation-style-language/schema/raw/master/csl-citation.json"} </w:instrText>
      </w:r>
      <w:r w:rsidR="00A538DA" w:rsidRPr="000C533F">
        <w:rPr>
          <w:rFonts w:ascii="Times New Roman" w:eastAsia="Times New Roman" w:hAnsi="Times New Roman" w:cs="Times New Roman"/>
          <w:color w:val="000000"/>
          <w:sz w:val="24"/>
          <w:szCs w:val="24"/>
        </w:rPr>
        <w:fldChar w:fldCharType="separate"/>
      </w:r>
      <w:r w:rsidR="00A538DA" w:rsidRPr="000C533F">
        <w:rPr>
          <w:rFonts w:ascii="Times New Roman" w:hAnsi="Times New Roman" w:cs="Times New Roman"/>
          <w:sz w:val="24"/>
          <w:szCs w:val="24"/>
        </w:rPr>
        <w:t>(Miklósi et al., 2016)</w:t>
      </w:r>
      <w:r w:rsidR="00A538DA" w:rsidRPr="000C533F">
        <w:rPr>
          <w:rFonts w:ascii="Times New Roman" w:eastAsia="Times New Roman" w:hAnsi="Times New Roman" w:cs="Times New Roman"/>
          <w:color w:val="000000"/>
          <w:sz w:val="24"/>
          <w:szCs w:val="24"/>
        </w:rPr>
        <w:fldChar w:fldCharType="end"/>
      </w:r>
      <w:r w:rsidR="00A538DA" w:rsidRPr="000C533F">
        <w:rPr>
          <w:rFonts w:ascii="Times New Roman" w:eastAsia="Times New Roman" w:hAnsi="Times New Roman" w:cs="Times New Roman"/>
          <w:sz w:val="24"/>
          <w:szCs w:val="24"/>
        </w:rPr>
        <w:t xml:space="preserve"> two studies investigated patients diagnosed with Borderline Personality Disorder (BPD) </w:t>
      </w:r>
      <w:r w:rsidR="00A538DA" w:rsidRPr="000C533F">
        <w:rPr>
          <w:rFonts w:ascii="Times New Roman" w:eastAsia="Times New Roman" w:hAnsi="Times New Roman" w:cs="Times New Roman"/>
          <w:sz w:val="24"/>
          <w:szCs w:val="24"/>
        </w:rPr>
        <w:fldChar w:fldCharType="begin"/>
      </w:r>
      <w:r w:rsidR="00A538DA" w:rsidRPr="000C533F">
        <w:rPr>
          <w:rFonts w:ascii="Times New Roman" w:eastAsia="Times New Roman" w:hAnsi="Times New Roman" w:cs="Times New Roman"/>
          <w:sz w:val="24"/>
          <w:szCs w:val="24"/>
        </w:rPr>
        <w:instrText xml:space="preserve"> ADDIN ZOTERO_ITEM CSL_CITATION {"citationID":"GlKktaSc","properties":{"formattedCitation":"(Arntz et al., 2005; Lobbestael &amp; Arntz, 2010)","plainCitation":"(Arntz et al., 2005; Lobbestael &amp; Arntz, 2010)","noteIndex":0},"citationItems":[{"id":228,"uris":["http://zotero.org/users/local/sp8CiHGF/items/C8AJSCUH"],"itemData":{"id":228,"type":"article-journal","abstract":"Young has proposed a schema mode model of borderline personality disorder (BPD), hypothesizing that BPD patients tend to flip from 1 of 4 maladaptive schema modes to another. The present study is the first empirical test of this model, investigating whether these 4 modes are specific for BPD patients and whether BPD-relevant stress specifically increases one of the modes, the detached protector mode. Eighteen BPD patients, 18 cluster-C personality disorder (PD) patients and 18 non-patient controls (all women) filled out trait and state versions of a newly developed schema mode questionnaire, assessing cognitions, feelings and behaviors characteristic of 7 schema modes. Using a cross over design, subjects subsequently watched a neutral and a BPD-specific emotional movie fragment (order balanced). After watching each movie, subjects again filled out the schema mode questionnaire, state version. Trait as well as state versions indicated that BPD patients were indeed characterized by the hypothesized four maladaptive modes (Detached Protector, Punitive Parent, Abused/Abandoned Child, Angry/Impulsive Child). BPD patients were lowest on the Healthy Adult mode. The stress induction induced negative emotions in all groups, but the BPD group was unique in that the Detached Protector mode increased significantly more than in both control groups.","container-title":"Journal of Behavior Therapy and Experimental Psychiatry","DOI":"10.1016/j.jbtep.2005.05.005","ISSN":"0005-7916","issue":"3","journalAbbreviation":"J Behav Ther Exp Psychiatry","language":"eng","note":"PMID: 16004961","page":"226-239","source":"PubMed","title":"An experimental test of the schema mode model of borderline personality disorder","volume":"36","author":[{"family":"Arntz","given":"Arnoud"},{"family":"Klokman","given":"Janet"},{"family":"Sieswerda","given":"Simkje"}],"issued":{"date-parts":[["2005",9]]}}},{"id":233,"uris":["http://zotero.org/users/local/sp8CiHGF/items/S5IRWR3C"],"itemData":{"id":233,"type":"article-journal","abstract":"Childhood abuse is an important precursor of borderline personality disorder (BPD) and antisocial personality disorder (ASPD). The current study compared the emotional reactivity to abuse-related stress of these patients on a direct and an indirect level. Changes in self-reported affect and schema modes, psychophysiology and reaction time based cognitive associations were assessed following confrontation with an abuse-related film fragment in patients with BPD (n=45), ASPD (n=21), Cluster C personality disorder (n=46) and non-patient controls (n=36). Results indicated a hyperresponsivity of BPD-patients on self-reported negative affect and schema modes, on some psychophysiological indices and on implicit cognitive associations. The ASPD-group was comparable to the BPD group on implicit cognitions but did not show self-reported and physiological hyper-reactivity. These findings suggest that BPD and ASPD-patients are alike in their implicit cognitive abuse-related stress reactivity, but can be differentiated in their self-reported and physiological response patterns.","container-title":"Behaviour Research and Therapy","DOI":"10.1016/j.brat.2009.09.015","ISSN":"0005-7967","issue":"2","journalAbbreviation":"Behaviour Research and Therapy","language":"en","page":"116-124","source":"ScienceDirect","title":"Emotional, cognitive and physiological correlates of abuse-related stress in borderline and antisocial personality disorder","volume":"48","author":[{"family":"Lobbestael","given":"Jill"},{"family":"Arntz","given":"Arnoud"}],"issued":{"date-parts":[["2010",2,1]]}}}],"schema":"https://github.com/citation-style-language/schema/raw/master/csl-citation.json"} </w:instrText>
      </w:r>
      <w:r w:rsidR="00A538DA" w:rsidRPr="000C533F">
        <w:rPr>
          <w:rFonts w:ascii="Times New Roman" w:eastAsia="Times New Roman" w:hAnsi="Times New Roman" w:cs="Times New Roman"/>
          <w:sz w:val="24"/>
          <w:szCs w:val="24"/>
        </w:rPr>
        <w:fldChar w:fldCharType="separate"/>
      </w:r>
      <w:r w:rsidR="00A538DA" w:rsidRPr="000C533F">
        <w:rPr>
          <w:rFonts w:ascii="Times New Roman" w:hAnsi="Times New Roman" w:cs="Times New Roman"/>
          <w:sz w:val="24"/>
          <w:szCs w:val="24"/>
        </w:rPr>
        <w:t>(Arntz et al., 2005; Lobbestael &amp; Arntz, 2010)</w:t>
      </w:r>
      <w:r w:rsidR="00A538DA" w:rsidRPr="000C533F">
        <w:rPr>
          <w:rFonts w:ascii="Times New Roman" w:eastAsia="Times New Roman" w:hAnsi="Times New Roman" w:cs="Times New Roman"/>
          <w:sz w:val="24"/>
          <w:szCs w:val="24"/>
        </w:rPr>
        <w:fldChar w:fldCharType="end"/>
      </w:r>
      <w:r w:rsidR="00A538DA" w:rsidRPr="000C533F">
        <w:rPr>
          <w:rFonts w:ascii="Times New Roman" w:eastAsia="Times New Roman" w:hAnsi="Times New Roman" w:cs="Times New Roman"/>
          <w:sz w:val="24"/>
          <w:szCs w:val="24"/>
        </w:rPr>
        <w:t xml:space="preserve"> and Cluster-C Personality Disorder</w:t>
      </w:r>
      <w:r w:rsidR="00326090">
        <w:rPr>
          <w:rFonts w:ascii="Times New Roman" w:eastAsia="Times New Roman" w:hAnsi="Times New Roman" w:cs="Times New Roman"/>
          <w:sz w:val="24"/>
          <w:szCs w:val="24"/>
        </w:rPr>
        <w:t xml:space="preserve"> </w:t>
      </w:r>
      <w:r w:rsidR="00326090" w:rsidRPr="000C533F">
        <w:rPr>
          <w:rFonts w:ascii="Times New Roman" w:eastAsia="Times New Roman" w:hAnsi="Times New Roman" w:cs="Times New Roman"/>
          <w:sz w:val="24"/>
          <w:szCs w:val="24"/>
        </w:rPr>
        <w:t xml:space="preserve">(CLC-PD) </w:t>
      </w:r>
      <w:r w:rsidR="00326090" w:rsidRPr="000C533F">
        <w:rPr>
          <w:rFonts w:ascii="Times New Roman" w:eastAsia="Times New Roman" w:hAnsi="Times New Roman" w:cs="Times New Roman"/>
          <w:sz w:val="24"/>
          <w:szCs w:val="24"/>
        </w:rPr>
        <w:fldChar w:fldCharType="begin"/>
      </w:r>
      <w:r w:rsidR="00326090" w:rsidRPr="000C533F">
        <w:rPr>
          <w:rFonts w:ascii="Times New Roman" w:eastAsia="Times New Roman" w:hAnsi="Times New Roman" w:cs="Times New Roman"/>
          <w:sz w:val="24"/>
          <w:szCs w:val="24"/>
        </w:rPr>
        <w:instrText xml:space="preserve"> ADDIN ZOTERO_ITEM CSL_CITATION {"citationID":"9iIQzI35","properties":{"formattedCitation":"(Lobbestael &amp; Arntz, 2010)","plainCitation":"(Lobbestael &amp; Arntz, 2010)","noteIndex":0},"citationItems":[{"id":233,"uris":["http://zotero.org/users/local/sp8CiHGF/items/S5IRWR3C"],"itemData":{"id":233,"type":"article-journal","abstract":"Childhood abuse is an important precursor of borderline personality disorder (BPD) and antisocial personality disorder (ASPD). The current study compared the emotional reactivity to abuse-related stress of these patients on a direct and an indirect level. Changes in self-reported affect and schema modes, psychophysiology and reaction time based cognitive associations were assessed following confrontation with an abuse-related film fragment in patients with BPD (n=45), ASPD (n=21), Cluster C personality disorder (n=46) and non-patient controls (n=36). Results indicated a hyperresponsivity of BPD-patients on self-reported negative affect and schema modes, on some psychophysiological indices and on implicit cognitive associations. The ASPD-group was comparable to the BPD group on implicit cognitions but did not show self-reported and physiological hyper-reactivity. These findings suggest that BPD and ASPD-patients are alike in their implicit cognitive abuse-related stress reactivity, but can be differentiated in their self-reported and physiological response patterns.","container-title":"Behaviour Research and Therapy","DOI":"10.1016/j.brat.2009.09.015","ISSN":"0005-7967","issue":"2","journalAbbreviation":"Behaviour Research and Therapy","language":"en","page":"116-124","source":"ScienceDirect","title":"Emotional, cognitive and physiological correlates of abuse-related stress in borderline and antisocial personality disorder","volume":"48","author":[{"family":"Lobbestael","given":"Jill"},{"family":"Arntz","given":"Arnoud"}],"issued":{"date-parts":[["2010",2,1]]}}}],"schema":"https://github.com/citation-style-language/schema/raw/master/csl-citation.json"} </w:instrText>
      </w:r>
      <w:r w:rsidR="00326090" w:rsidRPr="000C533F">
        <w:rPr>
          <w:rFonts w:ascii="Times New Roman" w:eastAsia="Times New Roman" w:hAnsi="Times New Roman" w:cs="Times New Roman"/>
          <w:sz w:val="24"/>
          <w:szCs w:val="24"/>
        </w:rPr>
        <w:fldChar w:fldCharType="separate"/>
      </w:r>
      <w:r w:rsidR="00326090" w:rsidRPr="000C533F">
        <w:rPr>
          <w:rFonts w:ascii="Times New Roman" w:hAnsi="Times New Roman" w:cs="Times New Roman"/>
          <w:sz w:val="24"/>
          <w:szCs w:val="24"/>
        </w:rPr>
        <w:t>(Lobbestael &amp; Arntz, 2010)</w:t>
      </w:r>
      <w:r w:rsidR="00326090" w:rsidRPr="000C533F">
        <w:rPr>
          <w:rFonts w:ascii="Times New Roman" w:eastAsia="Times New Roman" w:hAnsi="Times New Roman" w:cs="Times New Roman"/>
          <w:sz w:val="24"/>
          <w:szCs w:val="24"/>
        </w:rPr>
        <w:fldChar w:fldCharType="end"/>
      </w:r>
      <w:r w:rsidR="00326090" w:rsidRPr="000C533F">
        <w:rPr>
          <w:rFonts w:ascii="Times New Roman" w:eastAsia="Times New Roman" w:hAnsi="Times New Roman" w:cs="Times New Roman"/>
          <w:sz w:val="24"/>
          <w:szCs w:val="24"/>
        </w:rPr>
        <w:t xml:space="preserve">, there was a research that investigate the relationship between different types of childhood abuse and the specific EMS activation in the face of recent events in teenagers with depression </w:t>
      </w:r>
      <w:r w:rsidR="00326090" w:rsidRPr="000C533F">
        <w:rPr>
          <w:rFonts w:ascii="Times New Roman" w:eastAsia="Times New Roman" w:hAnsi="Times New Roman" w:cs="Times New Roman"/>
          <w:sz w:val="24"/>
          <w:szCs w:val="24"/>
        </w:rPr>
        <w:fldChar w:fldCharType="begin"/>
      </w:r>
      <w:r w:rsidR="00326090" w:rsidRPr="000C533F">
        <w:rPr>
          <w:rFonts w:ascii="Times New Roman" w:eastAsia="Times New Roman" w:hAnsi="Times New Roman" w:cs="Times New Roman"/>
          <w:sz w:val="24"/>
          <w:szCs w:val="24"/>
        </w:rPr>
        <w:instrText xml:space="preserve"> ADDIN ZOTERO_ITEM CSL_CITATION {"citationID":"3dcYqAR2","properties":{"formattedCitation":"(Zheng et al., 2022)","plainCitation":"(Zheng et al., 2022)","noteIndex":0},"citationItems":[{"id":219,"uris":["http://zotero.org/users/local/sp8CiHGF/items/C3294JUB"],"itemData":{"id":219,"type":"article-journal","abstract":"The current study provided a novel investigation of relations among particular types of childhood maltreatment (emotional vs. physical vs. sexual maltreatment), specific cognitive schema themes and the generation of dependent versus independent life events. Participants included 227 adolescents and emerging adults (74% female; aged 12-29) in a current episode of a unipolar depressive disorder drawn from three archival cross-sectional studies. Childhood maltreatment and life events from the past 6 months were assessed using detailed contextual interviews with independent, standardized ratings. Emotional maltreatment was uniquely associated with schema themes of emotional deprivation and subjugation, and sexual maltreatment was uniquely associated with schema themes of abandonment, vulnerability and dependence/incompetence. Further, subjugation and abandonment cross-sectionally mediated the relations of emotional and sexual maltreatment, respectively, to greater dependent, but not independent, life events. Physical maltreatment was not associated with cognitive schemas or recent life events after accounting for its overlap with emotional and sexual maltreatment. Results suggest targets for cognitive intervention that may improve outcomes for youth with specific histories of emotional and sexual maltreatment.","container-title":"Clinical Psychology &amp; Psychotherapy","DOI":"10.1002/cpp.2681","ISSN":"1099-0879","issue":"3","journalAbbreviation":"Clin Psychol Psychother","language":"eng","note":"PMID: 34725882","page":"1020-1033","source":"PubMed","title":"Specific early maladaptive schemas differentially mediate the relations of emotional and sexual maltreatment to recent life events in youth with depression","volume":"29","author":[{"family":"Zheng","given":"Sally"},{"family":"Stewart","given":"Jeremy G."},{"family":"Bagby","given":"R. Michael"},{"family":"Harkness","given":"Kate L."}],"issued":{"date-parts":[["2022",5]]}}}],"schema":"https://github.com/citation-style-language/schema/raw/master/csl-citation.json"} </w:instrText>
      </w:r>
      <w:r w:rsidR="00326090" w:rsidRPr="000C533F">
        <w:rPr>
          <w:rFonts w:ascii="Times New Roman" w:eastAsia="Times New Roman" w:hAnsi="Times New Roman" w:cs="Times New Roman"/>
          <w:sz w:val="24"/>
          <w:szCs w:val="24"/>
        </w:rPr>
        <w:fldChar w:fldCharType="separate"/>
      </w:r>
      <w:r w:rsidR="00326090" w:rsidRPr="000C533F">
        <w:rPr>
          <w:rFonts w:ascii="Times New Roman" w:hAnsi="Times New Roman" w:cs="Times New Roman"/>
          <w:sz w:val="24"/>
          <w:szCs w:val="24"/>
        </w:rPr>
        <w:t>(Zheng et al., 2022)</w:t>
      </w:r>
      <w:r w:rsidR="00326090" w:rsidRPr="000C533F">
        <w:rPr>
          <w:rFonts w:ascii="Times New Roman" w:eastAsia="Times New Roman" w:hAnsi="Times New Roman" w:cs="Times New Roman"/>
          <w:sz w:val="24"/>
          <w:szCs w:val="24"/>
        </w:rPr>
        <w:fldChar w:fldCharType="end"/>
      </w:r>
      <w:r w:rsidR="00326090" w:rsidRPr="000C533F">
        <w:rPr>
          <w:rFonts w:ascii="Times New Roman" w:eastAsia="Times New Roman" w:hAnsi="Times New Roman" w:cs="Times New Roman"/>
          <w:sz w:val="24"/>
          <w:szCs w:val="24"/>
        </w:rPr>
        <w:t xml:space="preserve">.  and seventh, eighth and tenth grades of middle and high school </w:t>
      </w:r>
      <w:r w:rsidR="00326090" w:rsidRPr="000C533F">
        <w:rPr>
          <w:rFonts w:ascii="Times New Roman" w:eastAsia="Times New Roman" w:hAnsi="Times New Roman" w:cs="Times New Roman"/>
          <w:sz w:val="24"/>
          <w:szCs w:val="24"/>
        </w:rPr>
        <w:fldChar w:fldCharType="begin"/>
      </w:r>
      <w:r w:rsidR="00326090" w:rsidRPr="000C533F">
        <w:rPr>
          <w:rFonts w:ascii="Times New Roman" w:eastAsia="Times New Roman" w:hAnsi="Times New Roman" w:cs="Times New Roman"/>
          <w:sz w:val="24"/>
          <w:szCs w:val="24"/>
        </w:rPr>
        <w:instrText xml:space="preserve"> ADDIN ZOTERO_ITEM CSL_CITATION {"citationID":"cKsHVCOf","properties":{"formattedCitation":"(Zhu et al., 2016)","plainCitation":"(Zhu et al., 2016)","noteIndex":0},"citationItems":[{"id":221,"uris":["http://zotero.org/users/local/sp8CiHGF/items/MFW979UL"],"itemData":{"id":221,"type":"article-journal","abstract":"This study examined the relationships between life event stress, early maladaptive schemas, impulsivity and binge eating among adolescents and investigated the effects of early maladaptive schemas and impulsivity on the relationship between life event stress and binge eating. Specifically, we examined a moderated mediation model in which early maladaptive schemas mediated this relationship and impulsivity moderated the mediation effect. Life event stress, early maladaptive schemas, impulsivity and binge eating were investigated in a sample of 2172 seventh-, eighth- and tenth-grade middle and high school students (mean age = 14.55 years, standard deviation = 1.29). The results indicated that adolescents with greater life event stress, more early maladaptive schemas and higher levels of impulsivity displayed more severe binge eating. In addition, early maladaptive schemas mediated the relationship between life event stress and binge eating, while impulsivity moderated this relationship. Furthermore, impulsivity also moderated the mediation effect of early maladaptive schemas; as impulsivity levels increased, the strength of the association between life event stress and early maladaptive schemas increased. This study illustrates the importance of understanding individual differences and their effects on the relationship between life event stress and binge eating. Copyright © 2015 John Wiley &amp; Sons, Ltd.","container-title":"Stress and Health: Journal of the International Society for the Investigation of Stress","DOI":"10.1002/smi.2634","ISSN":"1532-2998","issue":"4","journalAbbreviation":"Stress Health","language":"eng","note":"PMID: 25688978","page":"395-401","source":"PubMed","title":"Life Event Stress and Binge Eating Among Adolescents: The Roles of Early Maladaptive Schemas and Impulsivity","title-short":"Life Event Stress and Binge Eating Among Adolescents","volume":"32","author":[{"family":"Zhu","given":"Hong"},{"family":"Luo","given":"Xingwei"},{"family":"Cai","given":"Taisheng"},{"family":"He","given":"Jinbo"},{"family":"Lu","given":"Yao"},{"family":"Wu","given":"Siyao"}],"issued":{"date-parts":[["2016",10]]}}}],"schema":"https://github.com/citation-style-language/schema/raw/master/csl-citation.json"} </w:instrText>
      </w:r>
      <w:r w:rsidR="00326090" w:rsidRPr="000C533F">
        <w:rPr>
          <w:rFonts w:ascii="Times New Roman" w:eastAsia="Times New Roman" w:hAnsi="Times New Roman" w:cs="Times New Roman"/>
          <w:sz w:val="24"/>
          <w:szCs w:val="24"/>
        </w:rPr>
        <w:fldChar w:fldCharType="separate"/>
      </w:r>
      <w:r w:rsidR="00326090" w:rsidRPr="000C533F">
        <w:rPr>
          <w:rFonts w:ascii="Times New Roman" w:hAnsi="Times New Roman" w:cs="Times New Roman"/>
          <w:sz w:val="24"/>
          <w:szCs w:val="24"/>
        </w:rPr>
        <w:t>(Zhu et al., 2016)</w:t>
      </w:r>
      <w:r w:rsidR="00326090" w:rsidRPr="000C533F">
        <w:rPr>
          <w:rFonts w:ascii="Times New Roman" w:eastAsia="Times New Roman" w:hAnsi="Times New Roman" w:cs="Times New Roman"/>
          <w:sz w:val="24"/>
          <w:szCs w:val="24"/>
        </w:rPr>
        <w:fldChar w:fldCharType="end"/>
      </w:r>
      <w:r w:rsidR="00326090" w:rsidRPr="000C533F">
        <w:rPr>
          <w:rFonts w:ascii="Times New Roman" w:eastAsia="Times New Roman" w:hAnsi="Times New Roman" w:cs="Times New Roman"/>
          <w:sz w:val="24"/>
          <w:szCs w:val="24"/>
        </w:rPr>
        <w:t>.</w:t>
      </w:r>
    </w:p>
    <w:p w14:paraId="0AB83170" w14:textId="7C52650D" w:rsidR="00326090" w:rsidRDefault="00326090" w:rsidP="00326090">
      <w:pPr>
        <w:spacing w:after="0" w:line="360" w:lineRule="auto"/>
        <w:ind w:firstLine="720"/>
        <w:jc w:val="both"/>
        <w:rPr>
          <w:rFonts w:ascii="Times New Roman" w:eastAsia="Times New Roman" w:hAnsi="Times New Roman" w:cs="Times New Roman"/>
          <w:sz w:val="24"/>
          <w:szCs w:val="24"/>
        </w:rPr>
        <w:sectPr w:rsidR="00326090" w:rsidSect="00A538DA">
          <w:pgSz w:w="16838" w:h="11906" w:orient="landscape"/>
          <w:pgMar w:top="1418" w:right="1418" w:bottom="1418" w:left="1418" w:header="709" w:footer="709" w:gutter="0"/>
          <w:pgNumType w:start="1"/>
          <w:cols w:space="720"/>
          <w:docGrid w:linePitch="299"/>
        </w:sectPr>
      </w:pPr>
      <w:r w:rsidRPr="000C533F">
        <w:rPr>
          <w:rFonts w:ascii="Times New Roman" w:eastAsia="Times New Roman" w:hAnsi="Times New Roman" w:cs="Times New Roman"/>
          <w:sz w:val="24"/>
          <w:szCs w:val="24"/>
          <w:highlight w:val="white"/>
        </w:rPr>
        <w:t xml:space="preserve">Five </w:t>
      </w:r>
      <w:r w:rsidRPr="000C533F">
        <w:rPr>
          <w:rFonts w:ascii="Times New Roman" w:eastAsia="Times New Roman" w:hAnsi="Times New Roman" w:cs="Times New Roman"/>
          <w:color w:val="000000"/>
          <w:sz w:val="24"/>
          <w:szCs w:val="24"/>
          <w:highlight w:val="white"/>
        </w:rPr>
        <w:t xml:space="preserve">studies focused on </w:t>
      </w:r>
      <w:proofErr w:type="spellStart"/>
      <w:r w:rsidRPr="000C533F">
        <w:rPr>
          <w:rFonts w:ascii="Times New Roman" w:eastAsia="Times New Roman" w:hAnsi="Times New Roman" w:cs="Times New Roman"/>
          <w:color w:val="000000"/>
          <w:sz w:val="24"/>
          <w:szCs w:val="24"/>
          <w:highlight w:val="white"/>
        </w:rPr>
        <w:t>non</w:t>
      </w:r>
      <w:r>
        <w:rPr>
          <w:rFonts w:ascii="Times New Roman" w:eastAsia="Times New Roman" w:hAnsi="Times New Roman" w:cs="Times New Roman"/>
          <w:color w:val="000000"/>
          <w:sz w:val="24"/>
          <w:szCs w:val="24"/>
          <w:highlight w:val="white"/>
        </w:rPr>
        <w:t xml:space="preserve"> </w:t>
      </w:r>
      <w:r w:rsidRPr="000C533F">
        <w:rPr>
          <w:rFonts w:ascii="Times New Roman" w:eastAsia="Times New Roman" w:hAnsi="Times New Roman" w:cs="Times New Roman"/>
          <w:color w:val="000000"/>
          <w:sz w:val="24"/>
          <w:szCs w:val="24"/>
          <w:highlight w:val="white"/>
        </w:rPr>
        <w:t>clinical</w:t>
      </w:r>
      <w:proofErr w:type="spellEnd"/>
      <w:r w:rsidRPr="000C533F">
        <w:rPr>
          <w:rFonts w:ascii="Times New Roman" w:eastAsia="Times New Roman" w:hAnsi="Times New Roman" w:cs="Times New Roman"/>
          <w:color w:val="000000"/>
          <w:sz w:val="24"/>
          <w:szCs w:val="24"/>
          <w:highlight w:val="white"/>
        </w:rPr>
        <w:t xml:space="preserve"> </w:t>
      </w:r>
      <w:r w:rsidRPr="000C533F">
        <w:rPr>
          <w:rFonts w:ascii="Times New Roman" w:eastAsia="Times New Roman" w:hAnsi="Times New Roman" w:cs="Times New Roman"/>
          <w:sz w:val="24"/>
          <w:szCs w:val="24"/>
          <w:highlight w:val="white"/>
        </w:rPr>
        <w:t>samples</w:t>
      </w:r>
      <w:r w:rsidRPr="000C533F">
        <w:rPr>
          <w:rFonts w:ascii="Times New Roman" w:eastAsia="Times New Roman" w:hAnsi="Times New Roman" w:cs="Times New Roman"/>
          <w:b/>
          <w:color w:val="000000"/>
          <w:sz w:val="24"/>
          <w:szCs w:val="24"/>
          <w:highlight w:val="white"/>
        </w:rPr>
        <w:t xml:space="preserve">, </w:t>
      </w:r>
      <w:r w:rsidRPr="000C533F">
        <w:rPr>
          <w:rFonts w:ascii="Times New Roman" w:eastAsia="Times New Roman" w:hAnsi="Times New Roman" w:cs="Times New Roman"/>
          <w:sz w:val="24"/>
          <w:szCs w:val="24"/>
          <w:highlight w:val="white"/>
        </w:rPr>
        <w:t xml:space="preserve">between them, there were four with students </w:t>
      </w:r>
      <w:r w:rsidRPr="000C533F">
        <w:rPr>
          <w:rFonts w:ascii="Times New Roman" w:eastAsia="Times New Roman" w:hAnsi="Times New Roman" w:cs="Times New Roman"/>
          <w:sz w:val="24"/>
          <w:szCs w:val="24"/>
          <w:highlight w:val="white"/>
        </w:rPr>
        <w:fldChar w:fldCharType="begin"/>
      </w:r>
      <w:r w:rsidRPr="000C533F">
        <w:rPr>
          <w:rFonts w:ascii="Times New Roman" w:eastAsia="Times New Roman" w:hAnsi="Times New Roman" w:cs="Times New Roman"/>
          <w:sz w:val="24"/>
          <w:szCs w:val="24"/>
          <w:highlight w:val="white"/>
        </w:rPr>
        <w:instrText xml:space="preserve"> ADDIN ZOTERO_ITEM CSL_CITATION {"citationID":"oGJkUFNU","properties":{"formattedCitation":"(Gallagher &amp; Gardner, 2007, 2007; Ke &amp; Barlas, 2020; Zhu et al., 2016)","plainCitation":"(Gallagher &amp; Gardner, 2007, 2007; Ke &amp; Barlas, 2020; Zhu et al., 2016)","noteIndex":0},"citationItems":[{"id":223,"uris":["http://zotero.org/users/local/sp8CiHGF/items/8JVJZI2K"],"itemData":{"id":223,"type":"article-journal","abstract":"OBJECTIVES: Maladaptive interpersonal schemas can trigger distressing emotions and drive dysfunctional behaviour that leads to difficulties in interpersonal relationships and perpetuates the original maladaptive schemas. This study sought to identify patterns of association between trait emotional intelligence (TEI), early maladaptive schemas (EMS), and coping styles in a non-clinical sample. Emotionality profiles were hypothesized to be associated with EMS severity and poorer coping, as early experiences can shape an individual's self-perceptions through reinforcement by maladaptive responses.\nDESIGN: Cross-sectional study with 142 undergraduate students.\nMETHODS: We obtained self-reports of TEI, coping styles, and EMS.\nRESULTS: Disengagement coping was strongly correlated with EMS severity (r = .565, p &lt; .01). TEI was negatively correlated with EMS (r = -.660, p &lt; .01) and Disengagement (r = -.405, p &lt; .01). Emotionality, Impaired Autonomy, and Overvigilance partially mediated the relationship between Disconnection and Emotion-Focused Disengagement. Self-Control fully mediated the relationship between Impaired Limits and Problem-Focused Disengagement.\nCONCLUSIONS: The findings suggest that lower TEI is associated with the likelihood for maladaptive coping in response to EMS. The preference for certain coping styles associated with a particular domain of EMS may be explained by an individual's perceived metacognitive ability to regulate their stress and emotions. When individuals' needs for love, safety, and acceptance from others are not met, there might be poorer perceived self-efficacies in Emotionality and the tendency to cope through emotional avoidance. Individuals with difficulties establishing internal limits are more likely to respond with problem avoidance, possibly due to deficient distress tolerance. Longitudinal studies with a clinical population are warranted to replicate these findings.\nPRACTITIONER POINTS: Clinicians will likely find it helpful to consider their clients' TEI to facilitate more individualized formulation and treatment planning, by considering whether related emotional regulation problems might be innate or a deficit in skills Implies the need to do more basic emotional regulation work to supplement and strengthen the established imagery work in schema therapy (ST).","container-title":"Psychology and Psychotherapy","DOI":"10.1111/papt.12202","ISSN":"2044-8341","issue":"1","journalAbbreviation":"Psychol Psychother","language":"eng","note":"PMID: 30369013\nPMCID: PMC7028072","page":"1-20","source":"PubMed","title":"Thinking about feeling: Using trait emotional intelligence in understanding the associations between early maladaptive schemas and coping styles","title-short":"Thinking about feeling","volume":"93","author":[{"family":"Ke","given":"Tianyuan"},{"family":"Barlas","given":"Joanna"}],"issued":{"date-parts":[["2020",3]]}}},{"id":251,"uris":["http://zotero.org/users/local/sp8CiHGF/items/DGL2G96U"],"itemData":{"id":251,"type":"article-journal","abstract":"The present study examined the relationship between cognitive vulnerabilities, coping strategy, and emotional response to athletic injury among 40 NCAA Division I injured athletes. It was hypothesized that the presence of early maladaptive schemas (EMS) and avoidant coping strategies would predict greater emotional distress among injured athletes. Early maladaptive schemas were assessed by the Young Schema Questionnaire-Short Form, which injured athletes completed upon injury. Coping strategies were measured by the Coping Response Inventory Adult Form, which was completed upon the completion of recovery. The Profile of Mood States was used to assess mood, and was completed during three phases of injury: upon injury, middle of rehabilitation, and upon recovery. As predicted, hierarchical multiple regression analysis demonstrate that EMSs and avoidance-focused coping were associated with higher levels of negative mood among injured athletes. The results also indicate that the relationship between EMS and mood vary based on the phase of injury, suggesting that different EMSs are differentially related to subtle differences in stressors encountered during each phase of the injury process. (PsycInfo Database Record (c) 2022 APA, all rights reserved)","container-title":"Journal of Clinical Sport Psychology","DOI":"10.1123/jcsp.1.1.47","ISSN":"1932-927X(Electronic),1932-9261(Print)","issue":"1","note":"publisher-place: US\npublisher: Human Kinetics","page":"47-67","title":"An examination of the relationship between early maladaptive schemas, coping, and emotional response to athletic injury.","volume":"1","author":[{"family":"Gallagher","given":"Brian V."},{"family":"Gardner","given":"Frank L."}],"issued":{"date-parts":[["2007"]]}}},{"id":251,"uris":["http://zotero.org/users/local/sp8CiHGF/items/DGL2G96U"],"itemData":{"id":251,"type":"article-journal","abstract":"The present study examined the relationship between cognitive vulnerabilities, coping strategy, and emotional response to athletic injury among 40 NCAA Division I injured athletes. It was hypothesized that the presence of early maladaptive schemas (EMS) and avoidant coping strategies would predict greater emotional distress among injured athletes. Early maladaptive schemas were assessed by the Young Schema Questionnaire-Short Form, which injured athletes completed upon injury. Coping strategies were measured by the Coping Response Inventory Adult Form, which was completed upon the completion of recovery. The Profile of Mood States was used to assess mood, and was completed during three phases of injury: upon injury, middle of rehabilitation, and upon recovery. As predicted, hierarchical multiple regression analysis demonstrate that EMSs and avoidance-focused coping were associated with higher levels of negative mood among injured athletes. The results also indicate that the relationship between EMS and mood vary based on the phase of injury, suggesting that different EMSs are differentially related to subtle differences in stressors encountered during each phase of the injury process. (PsycInfo Database Record (c) 2022 APA, all rights reserved)","container-title":"Journal of Clinical Sport Psychology","DOI":"10.1123/jcsp.1.1.47","ISSN":"1932-927X(Electronic),1932-9261(Print)","issue":"1","note":"publisher-place: US\npublisher: Human Kinetics","page":"47-67","title":"An examination of the relationship between early maladaptive schemas, coping, and emotional response to athletic injury.","volume":"1","author":[{"family":"Gallagher","given":"Brian V."},{"family":"Gardner","given":"Frank L."}],"issued":{"date-parts":[["2007"]]}}},{"id":221,"uris":["http://zotero.org/users/local/sp8CiHGF/items/MFW979UL"],"itemData":{"id":221,"type":"article-journal","abstract":"This study examined the relationships between life event stress, early maladaptive schemas, impulsivity and binge eating among adolescents and investigated the effects of early maladaptive schemas and impulsivity on the relationship between life event stress and binge eating. Specifically, we examined a moderated mediation model in which early maladaptive schemas mediated this relationship and impulsivity moderated the mediation effect. Life event stress, early maladaptive schemas, impulsivity and binge eating were investigated in a sample of 2172 seventh-, eighth- and tenth-grade middle and high school students (mean age = 14.55 years, standard deviation = 1.29). The results indicated that adolescents with greater life event stress, more early maladaptive schemas and higher levels of impulsivity displayed more severe binge eating. In addition, early maladaptive schemas mediated the relationship between life event stress and binge eating, while impulsivity moderated this relationship. Furthermore, impulsivity also moderated the mediation effect of early maladaptive schemas; as impulsivity levels increased, the strength of the association between life event stress and early maladaptive schemas increased. This study illustrates the importance of understanding individual differences and their effects on the relationship between life event stress and binge eating. Copyright © 2015 John Wiley &amp; Sons, Ltd.","container-title":"Stress and Health: Journal of the International Society for the Investigation of Stress","DOI":"10.1002/smi.2634","ISSN":"1532-2998","issue":"4","journalAbbreviation":"Stress Health","language":"eng","note":"PMID: 25688978","page":"395-401","source":"PubMed","title":"Life Event Stress and Binge Eating Among Adolescents: The Roles of Early Maladaptive Schemas and Impulsivity","title-short":"Life Event Stress and Binge Eating Among Adolescents","volume":"32","author":[{"family":"Zhu","given":"Hong"},{"family":"Luo","given":"Xingwei"},{"family":"Cai","given":"Taisheng"},{"family":"He","given":"Jinbo"},{"family":"Lu","given":"Yao"},{"family":"Wu","given":"Siyao"}],"issued":{"date-parts":[["2016",10]]}}}],"schema":"https://github.com/citation-style-language/schema/raw/master/csl-citation.json"} </w:instrText>
      </w:r>
      <w:r w:rsidRPr="000C533F">
        <w:rPr>
          <w:rFonts w:ascii="Times New Roman" w:eastAsia="Times New Roman" w:hAnsi="Times New Roman" w:cs="Times New Roman"/>
          <w:sz w:val="24"/>
          <w:szCs w:val="24"/>
          <w:highlight w:val="white"/>
        </w:rPr>
        <w:fldChar w:fldCharType="separate"/>
      </w:r>
      <w:r w:rsidRPr="000C533F">
        <w:rPr>
          <w:rFonts w:ascii="Times New Roman" w:hAnsi="Times New Roman" w:cs="Times New Roman"/>
          <w:sz w:val="24"/>
          <w:szCs w:val="24"/>
          <w:highlight w:val="white"/>
        </w:rPr>
        <w:t>(Gallagher &amp; Gardner, 2007, 2007; Ke &amp; Barlas, 2020; Zhu et al., 2016)</w:t>
      </w:r>
      <w:r w:rsidRPr="000C533F">
        <w:rPr>
          <w:rFonts w:ascii="Times New Roman" w:eastAsia="Times New Roman" w:hAnsi="Times New Roman" w:cs="Times New Roman"/>
          <w:sz w:val="24"/>
          <w:szCs w:val="24"/>
          <w:highlight w:val="white"/>
        </w:rPr>
        <w:fldChar w:fldCharType="end"/>
      </w:r>
      <w:r w:rsidRPr="000C533F">
        <w:rPr>
          <w:rFonts w:ascii="Times New Roman" w:eastAsia="Times New Roman" w:hAnsi="Times New Roman" w:cs="Times New Roman"/>
          <w:sz w:val="24"/>
          <w:szCs w:val="24"/>
        </w:rPr>
        <w:t xml:space="preserve">, </w:t>
      </w:r>
      <w:hyperlink r:id="rId12">
        <w:r w:rsidRPr="000C533F">
          <w:rPr>
            <w:rFonts w:ascii="Times New Roman" w:eastAsia="Times New Roman" w:hAnsi="Times New Roman" w:cs="Times New Roman"/>
            <w:sz w:val="24"/>
            <w:szCs w:val="24"/>
          </w:rPr>
          <w:t>Calvete &amp; Estévez</w:t>
        </w:r>
      </w:hyperlink>
      <w:r w:rsidRPr="000C533F">
        <w:rPr>
          <w:rFonts w:ascii="Times New Roman" w:eastAsia="Times New Roman" w:hAnsi="Times New Roman" w:cs="Times New Roman"/>
          <w:sz w:val="24"/>
          <w:szCs w:val="24"/>
        </w:rPr>
        <w:t xml:space="preserve"> (2009), did the study with</w:t>
      </w:r>
      <w:r w:rsidRPr="000C533F">
        <w:rPr>
          <w:rFonts w:ascii="Times New Roman" w:eastAsia="Times New Roman" w:hAnsi="Times New Roman" w:cs="Times New Roman"/>
          <w:color w:val="000000"/>
          <w:sz w:val="24"/>
          <w:szCs w:val="24"/>
        </w:rPr>
        <w:t xml:space="preserve"> participants adolescents who were studying between the first and second year of high school</w:t>
      </w:r>
      <w:r w:rsidRPr="000C533F">
        <w:rPr>
          <w:rFonts w:ascii="Times New Roman" w:eastAsia="Times New Roman" w:hAnsi="Times New Roman" w:cs="Times New Roman"/>
          <w:sz w:val="24"/>
          <w:szCs w:val="24"/>
        </w:rPr>
        <w:t xml:space="preserve">, there were two others papers that did a research study primary and high school students </w:t>
      </w:r>
      <w:r w:rsidRPr="000C533F">
        <w:rPr>
          <w:rFonts w:ascii="Times New Roman" w:eastAsia="Times New Roman" w:hAnsi="Times New Roman" w:cs="Times New Roman"/>
          <w:sz w:val="24"/>
          <w:szCs w:val="24"/>
        </w:rPr>
        <w:fldChar w:fldCharType="begin"/>
      </w:r>
      <w:r w:rsidRPr="000C533F">
        <w:rPr>
          <w:rFonts w:ascii="Times New Roman" w:eastAsia="Times New Roman" w:hAnsi="Times New Roman" w:cs="Times New Roman"/>
          <w:sz w:val="24"/>
          <w:szCs w:val="24"/>
        </w:rPr>
        <w:instrText xml:space="preserve"> ADDIN ZOTERO_ITEM CSL_CITATION {"citationID":"NZf1O1je","properties":{"formattedCitation":"(Zhu et al., 2016)","plainCitation":"(Zhu et al., 2016)","noteIndex":0},"citationItems":[{"id":221,"uris":["http://zotero.org/users/local/sp8CiHGF/items/MFW979UL"],"itemData":{"id":221,"type":"article-journal","abstract":"This study examined the relationships between life event stress, early maladaptive schemas, impulsivity and binge eating among adolescents and investigated the effects of early maladaptive schemas and impulsivity on the relationship between life event stress and binge eating. Specifically, we examined a moderated mediation model in which early maladaptive schemas mediated this relationship and impulsivity moderated the mediation effect. Life event stress, early maladaptive schemas, impulsivity and binge eating were investigated in a sample of 2172 seventh-, eighth- and tenth-grade middle and high school students (mean age = 14.55 years, standard deviation = 1.29). The results indicated that adolescents with greater life event stress, more early maladaptive schemas and higher levels of impulsivity displayed more severe binge eating. In addition, early maladaptive schemas mediated the relationship between life event stress and binge eating, while impulsivity moderated this relationship. Furthermore, impulsivity also moderated the mediation effect of early maladaptive schemas; as impulsivity levels increased, the strength of the association between life event stress and early maladaptive schemas increased. This study illustrates the importance of understanding individual differences and their effects on the relationship between life event stress and binge eating. Copyright © 2015 John Wiley &amp; Sons, Ltd.","container-title":"Stress and Health: Journal of the International Society for the Investigation of Stress","DOI":"10.1002/smi.2634","ISSN":"1532-2998","issue":"4","journalAbbreviation":"Stress Health","language":"eng","note":"PMID: 25688978","page":"395-401","source":"PubMed","title":"Life Event Stress and Binge Eating Among Adolescents: The Roles of Early Maladaptive Schemas and Impulsivity","title-short":"Life Event Stress and Binge Eating Among Adolescents","volume":"32","author":[{"family":"Zhu","given":"Hong"},{"family":"Luo","given":"Xingwei"},{"family":"Cai","given":"Taisheng"},{"family":"He","given":"Jinbo"},{"family":"Lu","given":"Yao"},{"family":"Wu","given":"Siyao"}],"issued":{"date-parts":[["2016",10]]}}}],"schema":"https://github.com/citation-style-language/schema/raw/master/csl-citation.json"} </w:instrText>
      </w:r>
      <w:r w:rsidRPr="000C533F">
        <w:rPr>
          <w:rFonts w:ascii="Times New Roman" w:eastAsia="Times New Roman" w:hAnsi="Times New Roman" w:cs="Times New Roman"/>
          <w:sz w:val="24"/>
          <w:szCs w:val="24"/>
        </w:rPr>
        <w:fldChar w:fldCharType="separate"/>
      </w:r>
      <w:r w:rsidRPr="000C533F">
        <w:rPr>
          <w:rFonts w:ascii="Times New Roman" w:hAnsi="Times New Roman" w:cs="Times New Roman"/>
          <w:sz w:val="24"/>
          <w:szCs w:val="24"/>
        </w:rPr>
        <w:t>(Zhu et al., 2016)</w:t>
      </w:r>
      <w:r w:rsidRPr="000C533F">
        <w:rPr>
          <w:rFonts w:ascii="Times New Roman" w:eastAsia="Times New Roman" w:hAnsi="Times New Roman" w:cs="Times New Roman"/>
          <w:sz w:val="24"/>
          <w:szCs w:val="24"/>
        </w:rPr>
        <w:fldChar w:fldCharType="end"/>
      </w:r>
      <w:r w:rsidRPr="000C533F">
        <w:rPr>
          <w:rFonts w:ascii="Times New Roman" w:eastAsia="Times New Roman" w:hAnsi="Times New Roman" w:cs="Times New Roman"/>
          <w:sz w:val="24"/>
          <w:szCs w:val="24"/>
        </w:rPr>
        <w:t xml:space="preserve"> </w:t>
      </w:r>
      <w:r w:rsidRPr="000C533F">
        <w:rPr>
          <w:rFonts w:ascii="Times New Roman" w:eastAsia="Times New Roman" w:hAnsi="Times New Roman" w:cs="Times New Roman"/>
          <w:color w:val="000000"/>
          <w:sz w:val="24"/>
          <w:szCs w:val="24"/>
        </w:rPr>
        <w:t xml:space="preserve">and </w:t>
      </w:r>
      <w:r w:rsidRPr="000C533F">
        <w:rPr>
          <w:rFonts w:ascii="Times New Roman" w:eastAsia="Times New Roman" w:hAnsi="Times New Roman" w:cs="Times New Roman"/>
          <w:sz w:val="24"/>
          <w:szCs w:val="24"/>
        </w:rPr>
        <w:t xml:space="preserve">two </w:t>
      </w:r>
      <w:r w:rsidRPr="000C533F">
        <w:rPr>
          <w:rFonts w:ascii="Times New Roman" w:eastAsia="Times New Roman" w:hAnsi="Times New Roman" w:cs="Times New Roman"/>
          <w:color w:val="000000"/>
          <w:sz w:val="24"/>
          <w:szCs w:val="24"/>
        </w:rPr>
        <w:t>stud</w:t>
      </w:r>
      <w:r w:rsidRPr="000C533F">
        <w:rPr>
          <w:rFonts w:ascii="Times New Roman" w:eastAsia="Times New Roman" w:hAnsi="Times New Roman" w:cs="Times New Roman"/>
          <w:sz w:val="24"/>
          <w:szCs w:val="24"/>
        </w:rPr>
        <w:t>ies</w:t>
      </w:r>
      <w:r w:rsidRPr="000C533F">
        <w:rPr>
          <w:rFonts w:ascii="Times New Roman" w:eastAsia="Times New Roman" w:hAnsi="Times New Roman" w:cs="Times New Roman"/>
          <w:color w:val="000000"/>
          <w:sz w:val="24"/>
          <w:szCs w:val="24"/>
        </w:rPr>
        <w:t xml:space="preserve"> with university students </w:t>
      </w:r>
      <w:r w:rsidRPr="000C533F">
        <w:rPr>
          <w:rFonts w:ascii="Times New Roman" w:eastAsia="Times New Roman" w:hAnsi="Times New Roman" w:cs="Times New Roman"/>
          <w:color w:val="000000"/>
          <w:sz w:val="24"/>
          <w:szCs w:val="24"/>
        </w:rPr>
        <w:fldChar w:fldCharType="begin"/>
      </w:r>
      <w:r w:rsidRPr="000C533F">
        <w:rPr>
          <w:rFonts w:ascii="Times New Roman" w:eastAsia="Times New Roman" w:hAnsi="Times New Roman" w:cs="Times New Roman"/>
          <w:color w:val="000000"/>
          <w:sz w:val="24"/>
          <w:szCs w:val="24"/>
        </w:rPr>
        <w:instrText xml:space="preserve"> ADDIN ZOTERO_ITEM CSL_CITATION {"citationID":"JFMJWQN4","properties":{"formattedCitation":"(Gallagher &amp; Gardner, 2007; Ke &amp; Barlas, 2020)","plainCitation":"(Gallagher &amp; Gardner, 2007; Ke &amp; Barlas, 2020)","noteIndex":0},"citationItems":[{"id":223,"uris":["http://zotero.org/users/local/sp8CiHGF/items/8JVJZI2K"],"itemData":{"id":223,"type":"article-journal","abstract":"OBJECTIVES: Maladaptive interpersonal schemas can trigger distressing emotions and drive dysfunctional behaviour that leads to difficulties in interpersonal relationships and perpetuates the original maladaptive schemas. This study sought to identify patterns of association between trait emotional intelligence (TEI), early maladaptive schemas (EMS), and coping styles in a non-clinical sample. Emotionality profiles were hypothesized to be associated with EMS severity and poorer coping, as early experiences can shape an individual's self-perceptions through reinforcement by maladaptive responses.\nDESIGN: Cross-sectional study with 142 undergraduate students.\nMETHODS: We obtained self-reports of TEI, coping styles, and EMS.\nRESULTS: Disengagement coping was strongly correlated with EMS severity (r = .565, p &lt; .01). TEI was negatively correlated with EMS (r = -.660, p &lt; .01) and Disengagement (r = -.405, p &lt; .01). Emotionality, Impaired Autonomy, and Overvigilance partially mediated the relationship between Disconnection and Emotion-Focused Disengagement. Self-Control fully mediated the relationship between Impaired Limits and Problem-Focused Disengagement.\nCONCLUSIONS: The findings suggest that lower TEI is associated with the likelihood for maladaptive coping in response to EMS. The preference for certain coping styles associated with a particular domain of EMS may be explained by an individual's perceived metacognitive ability to regulate their stress and emotions. When individuals' needs for love, safety, and acceptance from others are not met, there might be poorer perceived self-efficacies in Emotionality and the tendency to cope through emotional avoidance. Individuals with difficulties establishing internal limits are more likely to respond with problem avoidance, possibly due to deficient distress tolerance. Longitudinal studies with a clinical population are warranted to replicate these findings.\nPRACTITIONER POINTS: Clinicians will likely find it helpful to consider their clients' TEI to facilitate more individualized formulation and treatment planning, by considering whether related emotional regulation problems might be innate or a deficit in skills Implies the need to do more basic emotional regulation work to supplement and strengthen the established imagery work in schema therapy (ST).","container-title":"Psychology and Psychotherapy","DOI":"10.1111/papt.12202","ISSN":"2044-8341","issue":"1","journalAbbreviation":"Psychol Psychother","language":"eng","note":"PMID: 30369013\nPMCID: PMC7028072","page":"1-20","source":"PubMed","title":"Thinking about feeling: Using trait emotional intelligence in understanding the associations between early maladaptive schemas and coping styles","title-short":"Thinking about feeling","volume":"93","author":[{"family":"Ke","given":"Tianyuan"},{"family":"Barlas","given":"Joanna"}],"issued":{"date-parts":[["2020",3]]}}},{"id":251,"uris":["http://zotero.org/users/local/sp8CiHGF/items/DGL2G96U"],"itemData":{"id":251,"type":"article-journal","abstract":"The present study examined the relationship between cognitive vulnerabilities, coping strategy, and emotional response to athletic injury among 40 NCAA Division I injured athletes. It was hypothesized that the presence of early maladaptive schemas (EMS) and avoidant coping strategies would predict greater emotional distress among injured athletes. Early maladaptive schemas were assessed by the Young Schema Questionnaire-Short Form, which injured athletes completed upon injury. Coping strategies were measured by the Coping Response Inventory Adult Form, which was completed upon the completion of recovery. The Profile of Mood States was used to assess mood, and was completed during three phases of injury: upon injury, middle of rehabilitation, and upon recovery. As predicted, hierarchical multiple regression analysis demonstrate that EMSs and avoidance-focused coping were associated with higher levels of negative mood among injured athletes. The results also indicate that the relationship between EMS and mood vary based on the phase of injury, suggesting that different EMSs are differentially related to subtle differences in stressors encountered during each phase of the injury process. (PsycInfo Database Record (c) 2022 APA, all rights reserved)","container-title":"Journal of Clinical Sport Psychology","DOI":"10.1123/jcsp.1.1.47","ISSN":"1932-927X(Electronic),1932-9261(Print)","issue":"1","note":"publisher-place: US\npublisher: Human Kinetics","page":"47-67","title":"An examination of the relationship between early maladaptive schemas, coping, and emotional response to athletic injury.","volume":"1","author":[{"family":"Gallagher","given":"Brian V."},{"family":"Gardner","given":"Frank L."}],"issued":{"date-parts":[["2007"]]}}}],"schema":"https://github.com/citation-style-language/schema/raw/master/csl-citation.json"} </w:instrText>
      </w:r>
      <w:r w:rsidRPr="000C533F">
        <w:rPr>
          <w:rFonts w:ascii="Times New Roman" w:eastAsia="Times New Roman" w:hAnsi="Times New Roman" w:cs="Times New Roman"/>
          <w:color w:val="000000"/>
          <w:sz w:val="24"/>
          <w:szCs w:val="24"/>
        </w:rPr>
        <w:fldChar w:fldCharType="separate"/>
      </w:r>
      <w:r w:rsidRPr="000C533F">
        <w:rPr>
          <w:rFonts w:ascii="Times New Roman" w:hAnsi="Times New Roman" w:cs="Times New Roman"/>
          <w:sz w:val="24"/>
          <w:szCs w:val="24"/>
        </w:rPr>
        <w:t>(Gallagher &amp; Gardner, 2007; Ke &amp; Barlas, 2020)</w:t>
      </w:r>
      <w:r w:rsidRPr="000C533F">
        <w:rPr>
          <w:rFonts w:ascii="Times New Roman" w:eastAsia="Times New Roman" w:hAnsi="Times New Roman" w:cs="Times New Roman"/>
          <w:color w:val="000000"/>
          <w:sz w:val="24"/>
          <w:szCs w:val="24"/>
        </w:rPr>
        <w:fldChar w:fldCharType="end"/>
      </w:r>
      <w:r w:rsidRPr="000C533F">
        <w:rPr>
          <w:rFonts w:ascii="Times New Roman" w:eastAsia="Times New Roman" w:hAnsi="Times New Roman" w:cs="Times New Roman"/>
          <w:sz w:val="24"/>
          <w:szCs w:val="24"/>
        </w:rPr>
        <w:t xml:space="preserve">. There was one research that observed adults, it was done with employees of administration and therapy departments of a university </w:t>
      </w:r>
      <w:r w:rsidRPr="000C533F">
        <w:rPr>
          <w:rFonts w:ascii="Times New Roman" w:eastAsia="Times New Roman" w:hAnsi="Times New Roman" w:cs="Times New Roman"/>
          <w:sz w:val="24"/>
          <w:szCs w:val="24"/>
        </w:rPr>
        <w:fldChar w:fldCharType="begin"/>
      </w:r>
      <w:r w:rsidRPr="000C533F">
        <w:rPr>
          <w:rFonts w:ascii="Times New Roman" w:eastAsia="Times New Roman" w:hAnsi="Times New Roman" w:cs="Times New Roman"/>
          <w:sz w:val="24"/>
          <w:szCs w:val="24"/>
        </w:rPr>
        <w:instrText xml:space="preserve"> ADDIN ZOTERO_ITEM CSL_CITATION {"citationID":"8iENIWhx","properties":{"formattedCitation":"(Khorshidian et al., 2017)","plainCitation":"(Khorshidian et al., 2017)","noteIndex":0},"citationItems":[{"id":195,"uris":["http://zotero.org/users/local/sp8CiHGF/items/H3MPXL6U"],"itemData":{"id":195,"type":"article-journal","abstract":"Introduction: The present study has been done with the main purpose of investigating the relationship between early maladaptive schemas and mental disorder symptoms with burnout among the employees of administration-therapy and health-therapy departments in health entities. Methods: In this cross sectional study, 300 employees have been selected by simple random sampling method. In this study, collecting data tools consisted of Maslach Burnout Questionnaire, Short Form of Young Early Maladaptive Schema and Symptom Checklist-Revised. The multiple regression analysis method has been used in order to determine each forecast variables (mental disorder symptoms) to determine the criterion variables (burnout dimensions). Results: Among the mental disorder symptoms, aggression, emotional exhaustion, depersonalization and aggression and paranoid ideations the method has been able to predict in positive and significant manner the decline in performance. Among the early maladaptive schemas, only impaired autonomy and performance was able to predict the emotional exhaustion. While, based on the results, 33 percent of the scores' variance of the decline in performance belongs to the scores' variance of impaired autonomy and performance and 44 percent are related to scores' variance of impaired autonomy/performance and area of vigilance/ inhibition. Conclusion: The results of this research reveal that schemas of impaired autonomy /performance, vigilance/inhibition, aggression and paranoid thoughts was able to predict the aspects of burnout.","container-title":"Anatolian Journal of Psychiatry","issue":"4","language":"en","note":"publisher: Anadolu Psikiyatri Dergisi","page":"323-329","source":"www.bibliomed.org","title":"Burnout among the employees of health and therapy entities: investigating the role of early maladaptive schemas and mental disorder symptoms -","title-short":"Burnout among the employees of health and therapy entities","volume":"18","author":[{"family":"Khorshidian","given":"Neda"},{"family":"Hashemian","given":"Shervin-Sadat"},{"family":"Meftagh","given":"Sayyed-Davood"},{"family":"Najimi","given":"Arash"}],"issued":{"date-parts":[["2017"]]}}}],"schema":"https://github.com/citation-style-language/schema/raw/master/csl-citation.json"} </w:instrText>
      </w:r>
      <w:r w:rsidRPr="000C533F">
        <w:rPr>
          <w:rFonts w:ascii="Times New Roman" w:eastAsia="Times New Roman" w:hAnsi="Times New Roman" w:cs="Times New Roman"/>
          <w:sz w:val="24"/>
          <w:szCs w:val="24"/>
        </w:rPr>
        <w:fldChar w:fldCharType="separate"/>
      </w:r>
      <w:r w:rsidRPr="000C533F">
        <w:rPr>
          <w:rFonts w:ascii="Times New Roman" w:hAnsi="Times New Roman" w:cs="Times New Roman"/>
          <w:sz w:val="24"/>
          <w:szCs w:val="24"/>
        </w:rPr>
        <w:t>(</w:t>
      </w:r>
      <w:proofErr w:type="spellStart"/>
      <w:r w:rsidRPr="000C533F">
        <w:rPr>
          <w:rFonts w:ascii="Times New Roman" w:hAnsi="Times New Roman" w:cs="Times New Roman"/>
          <w:sz w:val="24"/>
          <w:szCs w:val="24"/>
        </w:rPr>
        <w:t>Khorshidian</w:t>
      </w:r>
      <w:proofErr w:type="spellEnd"/>
      <w:r w:rsidRPr="000C533F">
        <w:rPr>
          <w:rFonts w:ascii="Times New Roman" w:hAnsi="Times New Roman" w:cs="Times New Roman"/>
          <w:sz w:val="24"/>
          <w:szCs w:val="24"/>
        </w:rPr>
        <w:t xml:space="preserve"> et al., 2017)</w:t>
      </w:r>
      <w:r w:rsidRPr="000C533F">
        <w:rPr>
          <w:rFonts w:ascii="Times New Roman" w:eastAsia="Times New Roman" w:hAnsi="Times New Roman" w:cs="Times New Roman"/>
          <w:sz w:val="24"/>
          <w:szCs w:val="24"/>
        </w:rPr>
        <w:fldChar w:fldCharType="end"/>
      </w:r>
      <w:r w:rsidRPr="000C533F">
        <w:rPr>
          <w:rFonts w:ascii="Times New Roman" w:eastAsia="Times New Roman" w:hAnsi="Times New Roman" w:cs="Times New Roman"/>
          <w:sz w:val="24"/>
          <w:szCs w:val="24"/>
        </w:rPr>
        <w:t>.</w:t>
      </w:r>
    </w:p>
    <w:p w14:paraId="7EE25232" w14:textId="0A1A840E" w:rsidR="00A538DA" w:rsidRDefault="00A538DA" w:rsidP="00A538DA">
      <w:pPr>
        <w:spacing w:after="0" w:line="360" w:lineRule="auto"/>
        <w:jc w:val="both"/>
        <w:rPr>
          <w:rFonts w:ascii="Times New Roman" w:eastAsia="Times New Roman" w:hAnsi="Times New Roman" w:cs="Times New Roman"/>
          <w:sz w:val="24"/>
          <w:szCs w:val="24"/>
        </w:rPr>
        <w:sectPr w:rsidR="00A538DA" w:rsidSect="00326090">
          <w:type w:val="continuous"/>
          <w:pgSz w:w="16838" w:h="11906" w:orient="landscape"/>
          <w:pgMar w:top="1418" w:right="1418" w:bottom="1418" w:left="1418" w:header="709" w:footer="709" w:gutter="0"/>
          <w:pgNumType w:start="1"/>
          <w:cols w:space="720"/>
          <w:docGrid w:linePitch="299"/>
        </w:sectPr>
      </w:pPr>
    </w:p>
    <w:p w14:paraId="00000017" w14:textId="77777777" w:rsidR="00D707BE" w:rsidRPr="000C533F" w:rsidRDefault="00000000" w:rsidP="00326090">
      <w:pPr>
        <w:spacing w:after="0" w:line="360" w:lineRule="auto"/>
        <w:jc w:val="both"/>
        <w:rPr>
          <w:rFonts w:ascii="Times New Roman" w:eastAsia="Times New Roman" w:hAnsi="Times New Roman" w:cs="Times New Roman"/>
          <w:sz w:val="24"/>
          <w:szCs w:val="24"/>
        </w:rPr>
      </w:pPr>
      <w:r w:rsidRPr="000C533F">
        <w:rPr>
          <w:rFonts w:ascii="Times New Roman" w:eastAsia="Times New Roman" w:hAnsi="Times New Roman" w:cs="Times New Roman"/>
          <w:sz w:val="24"/>
          <w:szCs w:val="24"/>
        </w:rPr>
        <w:lastRenderedPageBreak/>
        <w:t xml:space="preserve">Relevant finds of the nine studies </w:t>
      </w:r>
      <w:proofErr w:type="gramStart"/>
      <w:r w:rsidRPr="000C533F">
        <w:rPr>
          <w:rFonts w:ascii="Times New Roman" w:eastAsia="Times New Roman" w:hAnsi="Times New Roman" w:cs="Times New Roman"/>
          <w:sz w:val="24"/>
          <w:szCs w:val="24"/>
        </w:rPr>
        <w:t>are discussed</w:t>
      </w:r>
      <w:proofErr w:type="gramEnd"/>
      <w:r w:rsidRPr="000C533F">
        <w:rPr>
          <w:rFonts w:ascii="Times New Roman" w:eastAsia="Times New Roman" w:hAnsi="Times New Roman" w:cs="Times New Roman"/>
          <w:sz w:val="24"/>
          <w:szCs w:val="24"/>
        </w:rPr>
        <w:t xml:space="preserve"> by the sample’s characteristics: clinical and non-clinical samples and participant’s age. </w:t>
      </w:r>
    </w:p>
    <w:p w14:paraId="00000018" w14:textId="77777777" w:rsidR="00D707BE" w:rsidRPr="000C533F" w:rsidRDefault="00D707BE" w:rsidP="000C533F">
      <w:pPr>
        <w:spacing w:after="0" w:line="360" w:lineRule="auto"/>
        <w:ind w:firstLine="720"/>
        <w:jc w:val="both"/>
        <w:rPr>
          <w:rFonts w:ascii="Times New Roman" w:eastAsia="Times New Roman" w:hAnsi="Times New Roman" w:cs="Times New Roman"/>
          <w:sz w:val="24"/>
          <w:szCs w:val="24"/>
        </w:rPr>
      </w:pPr>
    </w:p>
    <w:p w14:paraId="00000019" w14:textId="77777777" w:rsidR="00D707BE" w:rsidRPr="000C533F" w:rsidRDefault="00000000" w:rsidP="000C533F">
      <w:pPr>
        <w:spacing w:after="0" w:line="360" w:lineRule="auto"/>
        <w:ind w:firstLine="720"/>
        <w:jc w:val="both"/>
        <w:rPr>
          <w:rFonts w:ascii="Times New Roman" w:eastAsia="Times New Roman" w:hAnsi="Times New Roman" w:cs="Times New Roman"/>
          <w:b/>
          <w:sz w:val="24"/>
          <w:szCs w:val="24"/>
        </w:rPr>
      </w:pPr>
      <w:r w:rsidRPr="000C533F">
        <w:rPr>
          <w:rFonts w:ascii="Times New Roman" w:eastAsia="Times New Roman" w:hAnsi="Times New Roman" w:cs="Times New Roman"/>
          <w:b/>
          <w:sz w:val="24"/>
          <w:szCs w:val="24"/>
        </w:rPr>
        <w:t xml:space="preserve">3.1 Emotional, </w:t>
      </w:r>
      <w:proofErr w:type="gramStart"/>
      <w:r w:rsidRPr="000C533F">
        <w:rPr>
          <w:rFonts w:ascii="Times New Roman" w:eastAsia="Times New Roman" w:hAnsi="Times New Roman" w:cs="Times New Roman"/>
          <w:b/>
          <w:sz w:val="24"/>
          <w:szCs w:val="24"/>
        </w:rPr>
        <w:t>cognitive</w:t>
      </w:r>
      <w:proofErr w:type="gramEnd"/>
      <w:r w:rsidRPr="000C533F">
        <w:rPr>
          <w:rFonts w:ascii="Times New Roman" w:eastAsia="Times New Roman" w:hAnsi="Times New Roman" w:cs="Times New Roman"/>
          <w:b/>
          <w:sz w:val="24"/>
          <w:szCs w:val="24"/>
        </w:rPr>
        <w:t xml:space="preserve"> and physiological correlates of abuse-related stress in borderline and antisocial personality disorder</w:t>
      </w:r>
    </w:p>
    <w:p w14:paraId="0000001A" w14:textId="54839758" w:rsidR="00D707BE" w:rsidRPr="000C533F" w:rsidRDefault="00000000" w:rsidP="000C533F">
      <w:pPr>
        <w:spacing w:after="0" w:line="360" w:lineRule="auto"/>
        <w:ind w:firstLine="720"/>
        <w:jc w:val="both"/>
        <w:rPr>
          <w:rFonts w:ascii="Times New Roman" w:eastAsia="Times New Roman" w:hAnsi="Times New Roman" w:cs="Times New Roman"/>
          <w:sz w:val="24"/>
          <w:szCs w:val="24"/>
        </w:rPr>
      </w:pPr>
      <w:r w:rsidRPr="000C533F">
        <w:rPr>
          <w:rFonts w:ascii="Times New Roman" w:eastAsia="Times New Roman" w:hAnsi="Times New Roman" w:cs="Times New Roman"/>
          <w:sz w:val="24"/>
          <w:szCs w:val="24"/>
        </w:rPr>
        <w:t xml:space="preserve">The study involved 147 participants, including individuals with </w:t>
      </w:r>
      <w:proofErr w:type="gramStart"/>
      <w:r w:rsidRPr="000C533F">
        <w:rPr>
          <w:rFonts w:ascii="Times New Roman" w:eastAsia="Times New Roman" w:hAnsi="Times New Roman" w:cs="Times New Roman"/>
          <w:sz w:val="24"/>
          <w:szCs w:val="24"/>
        </w:rPr>
        <w:t>Borderline Personality Disorder</w:t>
      </w:r>
      <w:proofErr w:type="gramEnd"/>
      <w:r w:rsidRPr="000C533F">
        <w:rPr>
          <w:rFonts w:ascii="Times New Roman" w:eastAsia="Times New Roman" w:hAnsi="Times New Roman" w:cs="Times New Roman"/>
          <w:sz w:val="24"/>
          <w:szCs w:val="24"/>
        </w:rPr>
        <w:t xml:space="preserve"> (BPD), individuals with </w:t>
      </w:r>
      <w:proofErr w:type="spellStart"/>
      <w:r w:rsidRPr="000C533F">
        <w:rPr>
          <w:rFonts w:ascii="Times New Roman" w:eastAsia="Times New Roman" w:hAnsi="Times New Roman" w:cs="Times New Roman"/>
          <w:sz w:val="24"/>
          <w:szCs w:val="24"/>
        </w:rPr>
        <w:t>Antissocial</w:t>
      </w:r>
      <w:proofErr w:type="spellEnd"/>
      <w:r w:rsidRPr="000C533F">
        <w:rPr>
          <w:rFonts w:ascii="Times New Roman" w:eastAsia="Times New Roman" w:hAnsi="Times New Roman" w:cs="Times New Roman"/>
          <w:sz w:val="24"/>
          <w:szCs w:val="24"/>
        </w:rPr>
        <w:t xml:space="preserve"> Personality Disorder ASPD, individuals with cluster-C personality disorder, and non-patient controls (</w:t>
      </w:r>
      <w:proofErr w:type="spellStart"/>
      <w:r w:rsidRPr="000C533F">
        <w:rPr>
          <w:rFonts w:ascii="Times New Roman" w:eastAsia="Times New Roman" w:hAnsi="Times New Roman" w:cs="Times New Roman"/>
          <w:sz w:val="24"/>
          <w:szCs w:val="24"/>
        </w:rPr>
        <w:t>NpC</w:t>
      </w:r>
      <w:proofErr w:type="spellEnd"/>
      <w:r w:rsidRPr="000C533F">
        <w:rPr>
          <w:rFonts w:ascii="Times New Roman" w:eastAsia="Times New Roman" w:hAnsi="Times New Roman" w:cs="Times New Roman"/>
          <w:sz w:val="24"/>
          <w:szCs w:val="24"/>
        </w:rPr>
        <w:t>). Abuse-related stress was induced through a confrontation with an abuse scene from the movie "No child of mine."</w:t>
      </w:r>
      <w:r w:rsidR="00C14CF8" w:rsidRPr="000C533F">
        <w:rPr>
          <w:rFonts w:ascii="Times New Roman" w:eastAsia="Times New Roman" w:hAnsi="Times New Roman" w:cs="Times New Roman"/>
          <w:sz w:val="24"/>
          <w:szCs w:val="24"/>
        </w:rPr>
        <w:t xml:space="preserve"> </w:t>
      </w:r>
      <w:r w:rsidR="00C14CF8" w:rsidRPr="000C533F">
        <w:rPr>
          <w:rFonts w:ascii="Times New Roman" w:eastAsia="Times New Roman" w:hAnsi="Times New Roman" w:cs="Times New Roman"/>
          <w:sz w:val="24"/>
          <w:szCs w:val="24"/>
        </w:rPr>
        <w:fldChar w:fldCharType="begin"/>
      </w:r>
      <w:r w:rsidR="009F0F04" w:rsidRPr="000C533F">
        <w:rPr>
          <w:rFonts w:ascii="Times New Roman" w:eastAsia="Times New Roman" w:hAnsi="Times New Roman" w:cs="Times New Roman"/>
          <w:sz w:val="24"/>
          <w:szCs w:val="24"/>
        </w:rPr>
        <w:instrText xml:space="preserve"> ADDIN ZOTERO_ITEM CSL_CITATION {"citationID":"kVLglH7L","properties":{"formattedCitation":"(Lobbestael &amp; Arntz, 2010)","plainCitation":"(Lobbestael &amp; Arntz, 2010)","noteIndex":0},"citationItems":[{"id":233,"uris":["http://zotero.org/users/local/sp8CiHGF/items/S5IRWR3C"],"itemData":{"id":233,"type":"article-journal","abstract":"Childhood abuse is an important precursor of borderline personality disorder (BPD) and antisocial personality disorder (ASPD). The current study compared the emotional reactivity to abuse-related stress of these patients on a direct and an indirect level. Changes in self-reported affect and schema modes, psychophysiology and reaction time based cognitive associations were assessed following confrontation with an abuse-related film fragment in patients with BPD (n=45), ASPD (n=21), Cluster C personality disorder (n=46) and non-patient controls (n=36). Results indicated a hyperresponsivity of BPD-patients on self-reported negative affect and schema modes, on some psychophysiological indices and on implicit cognitive associations. The ASPD-group was comparable to the BPD group on implicit cognitions but did not show self-reported and physiological hyper-reactivity. These findings suggest that BPD and ASPD-patients are alike in their implicit cognitive abuse-related stress reactivity, but can be differentiated in their self-reported and physiological response patterns.","container-title":"Behaviour Research and Therapy","DOI":"10.1016/j.brat.2009.09.015","ISSN":"0005-7967","issue":"2","journalAbbreviation":"Behaviour Research and Therapy","language":"en","page":"116-124","source":"ScienceDirect","title":"Emotional, cognitive and physiological correlates of abuse-related stress in borderline and antisocial personality disorder","volume":"48","author":[{"family":"Lobbestael","given":"Jill"},{"family":"Arntz","given":"Arnoud"}],"issued":{"date-parts":[["2010",2,1]]}}}],"schema":"https://github.com/citation-style-language/schema/raw/master/csl-citation.json"} </w:instrText>
      </w:r>
      <w:r w:rsidR="00C14CF8" w:rsidRPr="000C533F">
        <w:rPr>
          <w:rFonts w:ascii="Times New Roman" w:eastAsia="Times New Roman" w:hAnsi="Times New Roman" w:cs="Times New Roman"/>
          <w:sz w:val="24"/>
          <w:szCs w:val="24"/>
        </w:rPr>
        <w:fldChar w:fldCharType="separate"/>
      </w:r>
      <w:r w:rsidR="009F0F04" w:rsidRPr="000C533F">
        <w:rPr>
          <w:rFonts w:ascii="Times New Roman" w:hAnsi="Times New Roman" w:cs="Times New Roman"/>
          <w:sz w:val="24"/>
          <w:szCs w:val="24"/>
        </w:rPr>
        <w:t>(Lobbestael &amp; Arntz, 2010)</w:t>
      </w:r>
      <w:r w:rsidR="00C14CF8" w:rsidRPr="000C533F">
        <w:rPr>
          <w:rFonts w:ascii="Times New Roman" w:eastAsia="Times New Roman" w:hAnsi="Times New Roman" w:cs="Times New Roman"/>
          <w:sz w:val="24"/>
          <w:szCs w:val="24"/>
        </w:rPr>
        <w:fldChar w:fldCharType="end"/>
      </w:r>
      <w:r w:rsidRPr="000C533F">
        <w:rPr>
          <w:rFonts w:ascii="Times New Roman" w:eastAsia="Times New Roman" w:hAnsi="Times New Roman" w:cs="Times New Roman"/>
          <w:sz w:val="24"/>
          <w:szCs w:val="24"/>
        </w:rPr>
        <w:t xml:space="preserve"> Self-reported affect </w:t>
      </w:r>
      <w:proofErr w:type="gramStart"/>
      <w:r w:rsidRPr="000C533F">
        <w:rPr>
          <w:rFonts w:ascii="Times New Roman" w:eastAsia="Times New Roman" w:hAnsi="Times New Roman" w:cs="Times New Roman"/>
          <w:sz w:val="24"/>
          <w:szCs w:val="24"/>
        </w:rPr>
        <w:t>was assessed</w:t>
      </w:r>
      <w:proofErr w:type="gramEnd"/>
      <w:r w:rsidRPr="000C533F">
        <w:rPr>
          <w:rFonts w:ascii="Times New Roman" w:eastAsia="Times New Roman" w:hAnsi="Times New Roman" w:cs="Times New Roman"/>
          <w:sz w:val="24"/>
          <w:szCs w:val="24"/>
        </w:rPr>
        <w:t xml:space="preserve"> using the Profile of Mood States (POMS), and schema modes were measured using an abbreviated version of the Schema Mode Inventory. Psychophysiological indices, such as heart rate, palm sweat gland activity, facial EMG, and blood pressure, </w:t>
      </w:r>
      <w:proofErr w:type="gramStart"/>
      <w:r w:rsidRPr="000C533F">
        <w:rPr>
          <w:rFonts w:ascii="Times New Roman" w:eastAsia="Times New Roman" w:hAnsi="Times New Roman" w:cs="Times New Roman"/>
          <w:sz w:val="24"/>
          <w:szCs w:val="24"/>
        </w:rPr>
        <w:t>were recorded</w:t>
      </w:r>
      <w:proofErr w:type="gramEnd"/>
      <w:r w:rsidRPr="000C533F">
        <w:rPr>
          <w:rFonts w:ascii="Times New Roman" w:eastAsia="Times New Roman" w:hAnsi="Times New Roman" w:cs="Times New Roman"/>
          <w:sz w:val="24"/>
          <w:szCs w:val="24"/>
        </w:rPr>
        <w:t xml:space="preserve"> as indirect measures. The Single Category Implicit Association Test (SC-</w:t>
      </w:r>
      <w:proofErr w:type="gramStart"/>
      <w:r w:rsidRPr="000C533F">
        <w:rPr>
          <w:rFonts w:ascii="Times New Roman" w:eastAsia="Times New Roman" w:hAnsi="Times New Roman" w:cs="Times New Roman"/>
          <w:sz w:val="24"/>
          <w:szCs w:val="24"/>
        </w:rPr>
        <w:t>IAT)</w:t>
      </w:r>
      <w:r w:rsidR="00C27CA2" w:rsidRPr="000C533F">
        <w:rPr>
          <w:rFonts w:ascii="Times New Roman" w:eastAsia="Times New Roman" w:hAnsi="Times New Roman" w:cs="Times New Roman"/>
          <w:sz w:val="24"/>
          <w:szCs w:val="24"/>
        </w:rPr>
        <w:t xml:space="preserve"> </w:t>
      </w:r>
      <w:r w:rsidRPr="000C533F">
        <w:rPr>
          <w:rFonts w:ascii="Times New Roman" w:eastAsia="Times New Roman" w:hAnsi="Times New Roman" w:cs="Times New Roman"/>
          <w:sz w:val="24"/>
          <w:szCs w:val="24"/>
        </w:rPr>
        <w:t xml:space="preserve"> was</w:t>
      </w:r>
      <w:proofErr w:type="gramEnd"/>
      <w:r w:rsidRPr="000C533F">
        <w:rPr>
          <w:rFonts w:ascii="Times New Roman" w:eastAsia="Times New Roman" w:hAnsi="Times New Roman" w:cs="Times New Roman"/>
          <w:sz w:val="24"/>
          <w:szCs w:val="24"/>
        </w:rPr>
        <w:t xml:space="preserve"> used to measure the implicit association between self and abuse, the severity of childhood trauma was also assessed and tested for its impact on changes in direct or indirect abuse-related reactivity</w:t>
      </w:r>
    </w:p>
    <w:p w14:paraId="0000001B" w14:textId="0DC11B7C" w:rsidR="00D707BE" w:rsidRPr="000C533F" w:rsidRDefault="00000000" w:rsidP="000C533F">
      <w:pPr>
        <w:spacing w:after="0" w:line="360" w:lineRule="auto"/>
        <w:ind w:firstLine="720"/>
        <w:jc w:val="both"/>
        <w:rPr>
          <w:rFonts w:ascii="Times New Roman" w:eastAsia="Times New Roman" w:hAnsi="Times New Roman" w:cs="Times New Roman"/>
          <w:sz w:val="24"/>
          <w:szCs w:val="24"/>
        </w:rPr>
      </w:pPr>
      <w:r w:rsidRPr="000C533F">
        <w:rPr>
          <w:rFonts w:ascii="Times New Roman" w:eastAsia="Times New Roman" w:hAnsi="Times New Roman" w:cs="Times New Roman"/>
          <w:sz w:val="24"/>
          <w:szCs w:val="24"/>
        </w:rPr>
        <w:t xml:space="preserve"> Results showed that all groups had a significant increase in negative affect after stress induction. In addition, the group with BPD had a significantly higher increase in maladaptive modes compared to the other groups and a significantly higher increase in the association between self-abuse and self-image than the other groups. The study also showed that individuals with personality disorders had higher levels of maladaptive schemas and childhood abuse compared to the </w:t>
      </w:r>
      <w:proofErr w:type="spellStart"/>
      <w:r w:rsidRPr="000C533F">
        <w:rPr>
          <w:rFonts w:ascii="Times New Roman" w:eastAsia="Times New Roman" w:hAnsi="Times New Roman" w:cs="Times New Roman"/>
          <w:sz w:val="24"/>
          <w:szCs w:val="24"/>
        </w:rPr>
        <w:t>NpC</w:t>
      </w:r>
      <w:proofErr w:type="spellEnd"/>
      <w:r w:rsidRPr="000C533F">
        <w:rPr>
          <w:rFonts w:ascii="Times New Roman" w:eastAsia="Times New Roman" w:hAnsi="Times New Roman" w:cs="Times New Roman"/>
          <w:sz w:val="24"/>
          <w:szCs w:val="24"/>
        </w:rPr>
        <w:t xml:space="preserve"> group. There were no significant gender differences in either outcome. The severity of childhood trauma also had an impact on changes in direct or indirect abuse-related reactivity</w:t>
      </w:r>
      <w:r w:rsidR="00781F26" w:rsidRPr="000C533F">
        <w:rPr>
          <w:rFonts w:ascii="Times New Roman" w:eastAsia="Times New Roman" w:hAnsi="Times New Roman" w:cs="Times New Roman"/>
          <w:sz w:val="24"/>
          <w:szCs w:val="24"/>
        </w:rPr>
        <w:t xml:space="preserve"> </w:t>
      </w:r>
      <w:r w:rsidR="00781F26" w:rsidRPr="000C533F">
        <w:rPr>
          <w:rFonts w:ascii="Times New Roman" w:eastAsia="Times New Roman" w:hAnsi="Times New Roman" w:cs="Times New Roman"/>
          <w:sz w:val="24"/>
          <w:szCs w:val="24"/>
        </w:rPr>
        <w:fldChar w:fldCharType="begin"/>
      </w:r>
      <w:r w:rsidR="009F0F04" w:rsidRPr="000C533F">
        <w:rPr>
          <w:rFonts w:ascii="Times New Roman" w:eastAsia="Times New Roman" w:hAnsi="Times New Roman" w:cs="Times New Roman"/>
          <w:sz w:val="24"/>
          <w:szCs w:val="24"/>
        </w:rPr>
        <w:instrText xml:space="preserve"> ADDIN ZOTERO_ITEM CSL_CITATION {"citationID":"8h3CMVsX","properties":{"formattedCitation":"(Lobbestael &amp; Arntz, 2010)","plainCitation":"(Lobbestael &amp; Arntz, 2010)","noteIndex":0},"citationItems":[{"id":233,"uris":["http://zotero.org/users/local/sp8CiHGF/items/S5IRWR3C"],"itemData":{"id":233,"type":"article-journal","abstract":"Childhood abuse is an important precursor of borderline personality disorder (BPD) and antisocial personality disorder (ASPD). The current study compared the emotional reactivity to abuse-related stress of these patients on a direct and an indirect level. Changes in self-reported affect and schema modes, psychophysiology and reaction time based cognitive associations were assessed following confrontation with an abuse-related film fragment in patients with BPD (n=45), ASPD (n=21), Cluster C personality disorder (n=46) and non-patient controls (n=36). Results indicated a hyperresponsivity of BPD-patients on self-reported negative affect and schema modes, on some psychophysiological indices and on implicit cognitive associations. The ASPD-group was comparable to the BPD group on implicit cognitions but did not show self-reported and physiological hyper-reactivity. These findings suggest that BPD and ASPD-patients are alike in their implicit cognitive abuse-related stress reactivity, but can be differentiated in their self-reported and physiological response patterns.","container-title":"Behaviour Research and Therapy","DOI":"10.1016/j.brat.2009.09.015","ISSN":"0005-7967","issue":"2","journalAbbreviation":"Behaviour Research and Therapy","language":"en","page":"116-124","source":"ScienceDirect","title":"Emotional, cognitive and physiological correlates of abuse-related stress in borderline and antisocial personality disorder","volume":"48","author":[{"family":"Lobbestael","given":"Jill"},{"family":"Arntz","given":"Arnoud"}],"issued":{"date-parts":[["2010",2,1]]}}}],"schema":"https://github.com/citation-style-language/schema/raw/master/csl-citation.json"} </w:instrText>
      </w:r>
      <w:r w:rsidR="00781F26" w:rsidRPr="000C533F">
        <w:rPr>
          <w:rFonts w:ascii="Times New Roman" w:eastAsia="Times New Roman" w:hAnsi="Times New Roman" w:cs="Times New Roman"/>
          <w:sz w:val="24"/>
          <w:szCs w:val="24"/>
        </w:rPr>
        <w:fldChar w:fldCharType="separate"/>
      </w:r>
      <w:r w:rsidR="009F0F04" w:rsidRPr="000C533F">
        <w:rPr>
          <w:rFonts w:ascii="Times New Roman" w:hAnsi="Times New Roman" w:cs="Times New Roman"/>
          <w:sz w:val="24"/>
          <w:szCs w:val="24"/>
        </w:rPr>
        <w:t>(Lobbestael &amp; Arntz, 2010)</w:t>
      </w:r>
      <w:r w:rsidR="00781F26" w:rsidRPr="000C533F">
        <w:rPr>
          <w:rFonts w:ascii="Times New Roman" w:eastAsia="Times New Roman" w:hAnsi="Times New Roman" w:cs="Times New Roman"/>
          <w:sz w:val="24"/>
          <w:szCs w:val="24"/>
        </w:rPr>
        <w:fldChar w:fldCharType="end"/>
      </w:r>
      <w:r w:rsidR="0022425D" w:rsidRPr="000C533F">
        <w:rPr>
          <w:rFonts w:ascii="Times New Roman" w:eastAsia="Times New Roman" w:hAnsi="Times New Roman" w:cs="Times New Roman"/>
          <w:sz w:val="24"/>
          <w:szCs w:val="24"/>
        </w:rPr>
        <w:t>.</w:t>
      </w:r>
    </w:p>
    <w:p w14:paraId="0000001C" w14:textId="77777777" w:rsidR="00D707BE" w:rsidRPr="000C533F" w:rsidRDefault="00D707BE" w:rsidP="000C533F">
      <w:pPr>
        <w:spacing w:after="0" w:line="360" w:lineRule="auto"/>
        <w:ind w:firstLine="720"/>
        <w:jc w:val="both"/>
        <w:rPr>
          <w:rFonts w:ascii="Times New Roman" w:eastAsia="Times New Roman" w:hAnsi="Times New Roman" w:cs="Times New Roman"/>
          <w:sz w:val="24"/>
          <w:szCs w:val="24"/>
        </w:rPr>
      </w:pPr>
    </w:p>
    <w:p w14:paraId="0000001D" w14:textId="77777777" w:rsidR="00D707BE" w:rsidRPr="000C533F" w:rsidRDefault="00000000" w:rsidP="000C533F">
      <w:pPr>
        <w:spacing w:after="0" w:line="360" w:lineRule="auto"/>
        <w:ind w:firstLine="720"/>
        <w:jc w:val="both"/>
        <w:rPr>
          <w:rFonts w:ascii="Times New Roman" w:eastAsia="Times New Roman" w:hAnsi="Times New Roman" w:cs="Times New Roman"/>
          <w:b/>
          <w:sz w:val="24"/>
          <w:szCs w:val="24"/>
        </w:rPr>
      </w:pPr>
      <w:r w:rsidRPr="000C533F">
        <w:rPr>
          <w:rFonts w:ascii="Times New Roman" w:eastAsia="Times New Roman" w:hAnsi="Times New Roman" w:cs="Times New Roman"/>
          <w:b/>
          <w:sz w:val="24"/>
          <w:szCs w:val="24"/>
        </w:rPr>
        <w:t xml:space="preserve">3.2 An experimental test of the schema mode model of borderline personality disorder </w:t>
      </w:r>
    </w:p>
    <w:p w14:paraId="0000001E" w14:textId="332C50E1" w:rsidR="00D707BE" w:rsidRPr="000C533F" w:rsidRDefault="0022425D" w:rsidP="000C533F">
      <w:pPr>
        <w:spacing w:after="0" w:line="360" w:lineRule="auto"/>
        <w:ind w:firstLine="720"/>
        <w:jc w:val="both"/>
        <w:rPr>
          <w:rFonts w:ascii="Times New Roman" w:eastAsia="Times New Roman" w:hAnsi="Times New Roman" w:cs="Times New Roman"/>
          <w:sz w:val="24"/>
          <w:szCs w:val="24"/>
        </w:rPr>
      </w:pPr>
      <w:r w:rsidRPr="000C533F">
        <w:rPr>
          <w:rFonts w:ascii="Times New Roman" w:eastAsia="Times New Roman" w:hAnsi="Times New Roman" w:cs="Times New Roman"/>
          <w:sz w:val="24"/>
          <w:szCs w:val="24"/>
        </w:rPr>
        <w:t xml:space="preserve">First aimed to empirically </w:t>
      </w:r>
      <w:proofErr w:type="gramStart"/>
      <w:r w:rsidRPr="000C533F">
        <w:rPr>
          <w:rFonts w:ascii="Times New Roman" w:eastAsia="Times New Roman" w:hAnsi="Times New Roman" w:cs="Times New Roman"/>
          <w:sz w:val="24"/>
          <w:szCs w:val="24"/>
        </w:rPr>
        <w:t>test</w:t>
      </w:r>
      <w:proofErr w:type="gramEnd"/>
      <w:r w:rsidRPr="000C533F">
        <w:rPr>
          <w:rFonts w:ascii="Times New Roman" w:eastAsia="Times New Roman" w:hAnsi="Times New Roman" w:cs="Times New Roman"/>
          <w:sz w:val="24"/>
          <w:szCs w:val="24"/>
        </w:rPr>
        <w:t xml:space="preserve"> the schema model proposed by Young et al., 2003, comparing through self-report: cognitions behaviors, and feelings of BPD patients with cluster C patients and </w:t>
      </w:r>
      <w:proofErr w:type="spellStart"/>
      <w:r w:rsidRPr="000C533F">
        <w:rPr>
          <w:rFonts w:ascii="Times New Roman" w:eastAsia="Times New Roman" w:hAnsi="Times New Roman" w:cs="Times New Roman"/>
          <w:sz w:val="24"/>
          <w:szCs w:val="24"/>
        </w:rPr>
        <w:t>NpC</w:t>
      </w:r>
      <w:proofErr w:type="spellEnd"/>
      <w:r w:rsidRPr="000C533F">
        <w:rPr>
          <w:rFonts w:ascii="Times New Roman" w:eastAsia="Times New Roman" w:hAnsi="Times New Roman" w:cs="Times New Roman"/>
          <w:sz w:val="24"/>
          <w:szCs w:val="24"/>
        </w:rPr>
        <w:t xml:space="preserve">.  The second objective was to </w:t>
      </w:r>
      <w:proofErr w:type="gramStart"/>
      <w:r w:rsidRPr="000C533F">
        <w:rPr>
          <w:rFonts w:ascii="Times New Roman" w:eastAsia="Times New Roman" w:hAnsi="Times New Roman" w:cs="Times New Roman"/>
          <w:sz w:val="24"/>
          <w:szCs w:val="24"/>
        </w:rPr>
        <w:t>test</w:t>
      </w:r>
      <w:proofErr w:type="gramEnd"/>
      <w:r w:rsidRPr="000C533F">
        <w:rPr>
          <w:rFonts w:ascii="Times New Roman" w:eastAsia="Times New Roman" w:hAnsi="Times New Roman" w:cs="Times New Roman"/>
          <w:sz w:val="24"/>
          <w:szCs w:val="24"/>
        </w:rPr>
        <w:t xml:space="preserve"> the hypothesis that when exposed to a film with stressful content, BPD patients would have a higher detached protector mode activation than the other participants. </w:t>
      </w:r>
    </w:p>
    <w:p w14:paraId="0000001F" w14:textId="552B8BA7" w:rsidR="00D707BE" w:rsidRPr="000C533F" w:rsidRDefault="00000000" w:rsidP="000C533F">
      <w:pPr>
        <w:spacing w:after="0" w:line="360" w:lineRule="auto"/>
        <w:ind w:firstLine="720"/>
        <w:jc w:val="both"/>
        <w:rPr>
          <w:rFonts w:ascii="Times New Roman" w:eastAsia="Times New Roman" w:hAnsi="Times New Roman" w:cs="Times New Roman"/>
          <w:sz w:val="24"/>
          <w:szCs w:val="24"/>
        </w:rPr>
      </w:pPr>
      <w:r w:rsidRPr="000C533F">
        <w:rPr>
          <w:rFonts w:ascii="Times New Roman" w:eastAsia="Times New Roman" w:hAnsi="Times New Roman" w:cs="Times New Roman"/>
          <w:sz w:val="24"/>
          <w:szCs w:val="24"/>
        </w:rPr>
        <w:t xml:space="preserve">The sample consisted of 18 participants with BPD, 18 Cluster C and 18 </w:t>
      </w:r>
      <w:proofErr w:type="spellStart"/>
      <w:r w:rsidRPr="000C533F">
        <w:rPr>
          <w:rFonts w:ascii="Times New Roman" w:eastAsia="Times New Roman" w:hAnsi="Times New Roman" w:cs="Times New Roman"/>
          <w:sz w:val="24"/>
          <w:szCs w:val="24"/>
        </w:rPr>
        <w:t>NpC</w:t>
      </w:r>
      <w:proofErr w:type="spellEnd"/>
      <w:r w:rsidRPr="000C533F">
        <w:rPr>
          <w:rFonts w:ascii="Times New Roman" w:eastAsia="Times New Roman" w:hAnsi="Times New Roman" w:cs="Times New Roman"/>
          <w:sz w:val="24"/>
          <w:szCs w:val="24"/>
        </w:rPr>
        <w:t xml:space="preserve">, all </w:t>
      </w:r>
      <w:proofErr w:type="gramStart"/>
      <w:r w:rsidRPr="000C533F">
        <w:rPr>
          <w:rFonts w:ascii="Times New Roman" w:eastAsia="Times New Roman" w:hAnsi="Times New Roman" w:cs="Times New Roman"/>
          <w:sz w:val="24"/>
          <w:szCs w:val="24"/>
        </w:rPr>
        <w:t>female</w:t>
      </w:r>
      <w:proofErr w:type="gramEnd"/>
      <w:r w:rsidRPr="000C533F">
        <w:rPr>
          <w:rFonts w:ascii="Times New Roman" w:eastAsia="Times New Roman" w:hAnsi="Times New Roman" w:cs="Times New Roman"/>
          <w:sz w:val="24"/>
          <w:szCs w:val="24"/>
        </w:rPr>
        <w:t xml:space="preserve">. The researchers developed a new schema modes questionnaire to assess </w:t>
      </w:r>
      <w:proofErr w:type="gramStart"/>
      <w:r w:rsidRPr="000C533F">
        <w:rPr>
          <w:rFonts w:ascii="Times New Roman" w:eastAsia="Times New Roman" w:hAnsi="Times New Roman" w:cs="Times New Roman"/>
          <w:sz w:val="24"/>
          <w:szCs w:val="24"/>
        </w:rPr>
        <w:t>7</w:t>
      </w:r>
      <w:proofErr w:type="gramEnd"/>
      <w:r w:rsidRPr="000C533F">
        <w:rPr>
          <w:rFonts w:ascii="Times New Roman" w:eastAsia="Times New Roman" w:hAnsi="Times New Roman" w:cs="Times New Roman"/>
          <w:sz w:val="24"/>
          <w:szCs w:val="24"/>
        </w:rPr>
        <w:t xml:space="preserve"> schematic modes, </w:t>
      </w:r>
      <w:r w:rsidRPr="000C533F">
        <w:rPr>
          <w:rFonts w:ascii="Times New Roman" w:eastAsia="Times New Roman" w:hAnsi="Times New Roman" w:cs="Times New Roman"/>
          <w:sz w:val="24"/>
          <w:szCs w:val="24"/>
        </w:rPr>
        <w:lastRenderedPageBreak/>
        <w:t xml:space="preserve">from this questionnaire, a trait, and a state variation were designed. Stress </w:t>
      </w:r>
      <w:proofErr w:type="gramStart"/>
      <w:r w:rsidRPr="000C533F">
        <w:rPr>
          <w:rFonts w:ascii="Times New Roman" w:eastAsia="Times New Roman" w:hAnsi="Times New Roman" w:cs="Times New Roman"/>
          <w:sz w:val="24"/>
          <w:szCs w:val="24"/>
        </w:rPr>
        <w:t>was induced</w:t>
      </w:r>
      <w:proofErr w:type="gramEnd"/>
      <w:r w:rsidRPr="000C533F">
        <w:rPr>
          <w:rFonts w:ascii="Times New Roman" w:eastAsia="Times New Roman" w:hAnsi="Times New Roman" w:cs="Times New Roman"/>
          <w:sz w:val="24"/>
          <w:szCs w:val="24"/>
        </w:rPr>
        <w:t xml:space="preserve"> with a fragment from the same movie as the above </w:t>
      </w:r>
      <w:r w:rsidRPr="000C533F">
        <w:rPr>
          <w:rFonts w:ascii="Times New Roman" w:eastAsia="Times New Roman" w:hAnsi="Times New Roman" w:cs="Times New Roman"/>
          <w:sz w:val="24"/>
          <w:szCs w:val="24"/>
          <w:highlight w:val="white"/>
        </w:rPr>
        <w:t>study</w:t>
      </w:r>
      <w:r w:rsidR="006A3C48" w:rsidRPr="000C533F">
        <w:rPr>
          <w:rFonts w:ascii="Times New Roman" w:eastAsia="Times New Roman" w:hAnsi="Times New Roman" w:cs="Times New Roman"/>
          <w:sz w:val="24"/>
          <w:szCs w:val="24"/>
        </w:rPr>
        <w:t>.</w:t>
      </w:r>
    </w:p>
    <w:p w14:paraId="00000020" w14:textId="263BF42D" w:rsidR="00D707BE" w:rsidRPr="000C533F" w:rsidRDefault="00000000" w:rsidP="000C533F">
      <w:pPr>
        <w:spacing w:after="0" w:line="360" w:lineRule="auto"/>
        <w:ind w:firstLine="720"/>
        <w:jc w:val="both"/>
        <w:rPr>
          <w:rFonts w:ascii="Times New Roman" w:eastAsia="Times New Roman" w:hAnsi="Times New Roman" w:cs="Times New Roman"/>
          <w:sz w:val="24"/>
          <w:szCs w:val="24"/>
        </w:rPr>
      </w:pPr>
      <w:r w:rsidRPr="000C533F">
        <w:rPr>
          <w:rFonts w:ascii="Times New Roman" w:eastAsia="Times New Roman" w:hAnsi="Times New Roman" w:cs="Times New Roman"/>
          <w:sz w:val="24"/>
          <w:szCs w:val="24"/>
        </w:rPr>
        <w:t xml:space="preserve">The results demonstrated that internal consistencies of the subscales assessing the separate modes were high and the consistent, although substantial, intercorrelations suggested that the scales were sufficiently independent. BPD patients had significantly higher scores on the Detached Protector, Punishing Parent, Angry </w:t>
      </w:r>
      <w:proofErr w:type="gramStart"/>
      <w:r w:rsidRPr="000C533F">
        <w:rPr>
          <w:rFonts w:ascii="Times New Roman" w:eastAsia="Times New Roman" w:hAnsi="Times New Roman" w:cs="Times New Roman"/>
          <w:sz w:val="24"/>
          <w:szCs w:val="24"/>
        </w:rPr>
        <w:t>Child</w:t>
      </w:r>
      <w:proofErr w:type="gramEnd"/>
      <w:r w:rsidRPr="000C533F">
        <w:rPr>
          <w:rFonts w:ascii="Times New Roman" w:eastAsia="Times New Roman" w:hAnsi="Times New Roman" w:cs="Times New Roman"/>
          <w:sz w:val="24"/>
          <w:szCs w:val="24"/>
        </w:rPr>
        <w:t xml:space="preserve"> and Abandoned/Abused Child while scoring lowest on the Healthy Adult mode. When exposed to the film fragment, BPD participants had an increase in the Detached Protector mode score</w:t>
      </w:r>
      <w:r w:rsidR="006A3C48" w:rsidRPr="000C533F">
        <w:rPr>
          <w:rFonts w:ascii="Times New Roman" w:eastAsia="Times New Roman" w:hAnsi="Times New Roman" w:cs="Times New Roman"/>
          <w:sz w:val="24"/>
          <w:szCs w:val="24"/>
        </w:rPr>
        <w:t xml:space="preserve"> </w:t>
      </w:r>
      <w:r w:rsidR="006A3C48" w:rsidRPr="000C533F">
        <w:rPr>
          <w:rFonts w:ascii="Times New Roman" w:eastAsia="Times New Roman" w:hAnsi="Times New Roman" w:cs="Times New Roman"/>
          <w:sz w:val="24"/>
          <w:szCs w:val="24"/>
        </w:rPr>
        <w:fldChar w:fldCharType="begin"/>
      </w:r>
      <w:r w:rsidR="009F0F04" w:rsidRPr="000C533F">
        <w:rPr>
          <w:rFonts w:ascii="Times New Roman" w:eastAsia="Times New Roman" w:hAnsi="Times New Roman" w:cs="Times New Roman"/>
          <w:sz w:val="24"/>
          <w:szCs w:val="24"/>
        </w:rPr>
        <w:instrText xml:space="preserve"> ADDIN ZOTERO_ITEM CSL_CITATION {"citationID":"4ulfxkQt","properties":{"formattedCitation":"(Arntz et al., 2005)","plainCitation":"(Arntz et al., 2005)","noteIndex":0},"citationItems":[{"id":228,"uris":["http://zotero.org/users/local/sp8CiHGF/items/C8AJSCUH"],"itemData":{"id":228,"type":"article-journal","abstract":"Young has proposed a schema mode model of borderline personality disorder (BPD), hypothesizing that BPD patients tend to flip from 1 of 4 maladaptive schema modes to another. The present study is the first empirical test of this model, investigating whether these 4 modes are specific for BPD patients and whether BPD-relevant stress specifically increases one of the modes, the detached protector mode. Eighteen BPD patients, 18 cluster-C personality disorder (PD) patients and 18 non-patient controls (all women) filled out trait and state versions of a newly developed schema mode questionnaire, assessing cognitions, feelings and behaviors characteristic of 7 schema modes. Using a cross over design, subjects subsequently watched a neutral and a BPD-specific emotional movie fragment (order balanced). After watching each movie, subjects again filled out the schema mode questionnaire, state version. Trait as well as state versions indicated that BPD patients were indeed characterized by the hypothesized four maladaptive modes (Detached Protector, Punitive Parent, Abused/Abandoned Child, Angry/Impulsive Child). BPD patients were lowest on the Healthy Adult mode. The stress induction induced negative emotions in all groups, but the BPD group was unique in that the Detached Protector mode increased significantly more than in both control groups.","container-title":"Journal of Behavior Therapy and Experimental Psychiatry","DOI":"10.1016/j.jbtep.2005.05.005","ISSN":"0005-7916","issue":"3","journalAbbreviation":"J Behav Ther Exp Psychiatry","language":"eng","note":"PMID: 16004961","page":"226-239","source":"PubMed","title":"An experimental test of the schema mode model of borderline personality disorder","volume":"36","author":[{"family":"Arntz","given":"Arnoud"},{"family":"Klokman","given":"Janet"},{"family":"Sieswerda","given":"Simkje"}],"issued":{"date-parts":[["2005",9]]}}}],"schema":"https://github.com/citation-style-language/schema/raw/master/csl-citation.json"} </w:instrText>
      </w:r>
      <w:r w:rsidR="006A3C48" w:rsidRPr="000C533F">
        <w:rPr>
          <w:rFonts w:ascii="Times New Roman" w:eastAsia="Times New Roman" w:hAnsi="Times New Roman" w:cs="Times New Roman"/>
          <w:sz w:val="24"/>
          <w:szCs w:val="24"/>
        </w:rPr>
        <w:fldChar w:fldCharType="separate"/>
      </w:r>
      <w:r w:rsidR="009F0F04" w:rsidRPr="000C533F">
        <w:rPr>
          <w:rFonts w:ascii="Times New Roman" w:hAnsi="Times New Roman" w:cs="Times New Roman"/>
          <w:sz w:val="24"/>
          <w:szCs w:val="24"/>
        </w:rPr>
        <w:t>(Arntz et al., 2005)</w:t>
      </w:r>
      <w:r w:rsidR="006A3C48" w:rsidRPr="000C533F">
        <w:rPr>
          <w:rFonts w:ascii="Times New Roman" w:eastAsia="Times New Roman" w:hAnsi="Times New Roman" w:cs="Times New Roman"/>
          <w:sz w:val="24"/>
          <w:szCs w:val="24"/>
        </w:rPr>
        <w:fldChar w:fldCharType="end"/>
      </w:r>
      <w:r w:rsidR="00007121" w:rsidRPr="000C533F">
        <w:rPr>
          <w:rFonts w:ascii="Times New Roman" w:eastAsia="Times New Roman" w:hAnsi="Times New Roman" w:cs="Times New Roman"/>
          <w:sz w:val="24"/>
          <w:szCs w:val="24"/>
        </w:rPr>
        <w:t>.</w:t>
      </w:r>
    </w:p>
    <w:p w14:paraId="00000021" w14:textId="77777777" w:rsidR="00D707BE" w:rsidRPr="000C533F" w:rsidRDefault="00D707BE" w:rsidP="000C533F">
      <w:pPr>
        <w:spacing w:after="0" w:line="360" w:lineRule="auto"/>
        <w:ind w:firstLine="720"/>
        <w:jc w:val="both"/>
        <w:rPr>
          <w:rFonts w:ascii="Times New Roman" w:eastAsia="Times New Roman" w:hAnsi="Times New Roman" w:cs="Times New Roman"/>
          <w:b/>
          <w:sz w:val="24"/>
          <w:szCs w:val="24"/>
        </w:rPr>
      </w:pPr>
    </w:p>
    <w:p w14:paraId="00000022" w14:textId="77777777" w:rsidR="00D707BE" w:rsidRPr="000C533F" w:rsidRDefault="00000000" w:rsidP="000C533F">
      <w:pPr>
        <w:spacing w:after="0" w:line="360" w:lineRule="auto"/>
        <w:ind w:firstLine="720"/>
        <w:jc w:val="both"/>
        <w:rPr>
          <w:rFonts w:ascii="Times New Roman" w:eastAsia="Times New Roman" w:hAnsi="Times New Roman" w:cs="Times New Roman"/>
          <w:b/>
          <w:sz w:val="24"/>
          <w:szCs w:val="24"/>
        </w:rPr>
      </w:pPr>
      <w:r w:rsidRPr="000C533F">
        <w:rPr>
          <w:rFonts w:ascii="Times New Roman" w:eastAsia="Times New Roman" w:hAnsi="Times New Roman" w:cs="Times New Roman"/>
          <w:b/>
          <w:sz w:val="24"/>
          <w:szCs w:val="24"/>
        </w:rPr>
        <w:t xml:space="preserve">3.3 Specific early maladaptive schemas differentially mediate the relations of emotional and sexual maltreatment to recent life events in youth with </w:t>
      </w:r>
      <w:proofErr w:type="gramStart"/>
      <w:r w:rsidRPr="000C533F">
        <w:rPr>
          <w:rFonts w:ascii="Times New Roman" w:eastAsia="Times New Roman" w:hAnsi="Times New Roman" w:cs="Times New Roman"/>
          <w:b/>
          <w:sz w:val="24"/>
          <w:szCs w:val="24"/>
        </w:rPr>
        <w:t>depression</w:t>
      </w:r>
      <w:proofErr w:type="gramEnd"/>
    </w:p>
    <w:p w14:paraId="00000023" w14:textId="37D3AFFD" w:rsidR="00D707BE" w:rsidRPr="000C533F" w:rsidRDefault="00007121" w:rsidP="000C533F">
      <w:pPr>
        <w:spacing w:after="0" w:line="360" w:lineRule="auto"/>
        <w:ind w:firstLine="720"/>
        <w:jc w:val="both"/>
        <w:rPr>
          <w:rFonts w:ascii="Times New Roman" w:eastAsia="Times New Roman" w:hAnsi="Times New Roman" w:cs="Times New Roman"/>
          <w:sz w:val="24"/>
          <w:szCs w:val="24"/>
        </w:rPr>
      </w:pPr>
      <w:r w:rsidRPr="000C533F">
        <w:rPr>
          <w:rFonts w:ascii="Times New Roman" w:eastAsia="Times New Roman" w:hAnsi="Times New Roman" w:cs="Times New Roman"/>
          <w:sz w:val="24"/>
          <w:szCs w:val="24"/>
        </w:rPr>
        <w:t xml:space="preserve">Aimed to investigate the relationship between childhood experiences of maltreatment, early maladaptive schemas, and stressful events in youth with depression. The participants consisted of 227 youths aged 12 to 29 years with unipolar depression episodes, the sample </w:t>
      </w:r>
      <w:proofErr w:type="gramStart"/>
      <w:r w:rsidRPr="000C533F">
        <w:rPr>
          <w:rFonts w:ascii="Times New Roman" w:eastAsia="Times New Roman" w:hAnsi="Times New Roman" w:cs="Times New Roman"/>
          <w:sz w:val="24"/>
          <w:szCs w:val="24"/>
        </w:rPr>
        <w:t>was drawn</w:t>
      </w:r>
      <w:proofErr w:type="gramEnd"/>
      <w:r w:rsidRPr="000C533F">
        <w:rPr>
          <w:rFonts w:ascii="Times New Roman" w:eastAsia="Times New Roman" w:hAnsi="Times New Roman" w:cs="Times New Roman"/>
          <w:sz w:val="24"/>
          <w:szCs w:val="24"/>
        </w:rPr>
        <w:t xml:space="preserve"> from three previous studies. </w:t>
      </w:r>
    </w:p>
    <w:p w14:paraId="00000024" w14:textId="154D1C2F" w:rsidR="00D707BE" w:rsidRPr="000C533F" w:rsidRDefault="00000000" w:rsidP="000C533F">
      <w:pPr>
        <w:spacing w:after="0" w:line="360" w:lineRule="auto"/>
        <w:ind w:firstLine="720"/>
        <w:jc w:val="both"/>
        <w:rPr>
          <w:rFonts w:ascii="Times New Roman" w:eastAsia="Times New Roman" w:hAnsi="Times New Roman" w:cs="Times New Roman"/>
          <w:sz w:val="24"/>
          <w:szCs w:val="24"/>
        </w:rPr>
      </w:pPr>
      <w:r w:rsidRPr="000C533F">
        <w:rPr>
          <w:rFonts w:ascii="Times New Roman" w:eastAsia="Times New Roman" w:hAnsi="Times New Roman" w:cs="Times New Roman"/>
          <w:sz w:val="24"/>
          <w:szCs w:val="24"/>
        </w:rPr>
        <w:t xml:space="preserve">The Beck-II Depression Scale was used to assess depression, while the Young Schema Questionnaire (YSQ-SF) with </w:t>
      </w:r>
      <w:proofErr w:type="gramStart"/>
      <w:r w:rsidRPr="000C533F">
        <w:rPr>
          <w:rFonts w:ascii="Times New Roman" w:eastAsia="Times New Roman" w:hAnsi="Times New Roman" w:cs="Times New Roman"/>
          <w:sz w:val="24"/>
          <w:szCs w:val="24"/>
        </w:rPr>
        <w:t>75</w:t>
      </w:r>
      <w:proofErr w:type="gramEnd"/>
      <w:r w:rsidRPr="000C533F">
        <w:rPr>
          <w:rFonts w:ascii="Times New Roman" w:eastAsia="Times New Roman" w:hAnsi="Times New Roman" w:cs="Times New Roman"/>
          <w:sz w:val="24"/>
          <w:szCs w:val="24"/>
        </w:rPr>
        <w:t xml:space="preserve"> items was utilized to evaluate early maladaptive schemas. The Childhood Experiences of Care and Abuse scale (CECA) (Bifulco et al., 1994) was employed to measure the quality of parental care and abuse experiences, recent stressful events, </w:t>
      </w:r>
      <w:proofErr w:type="gramStart"/>
      <w:r w:rsidRPr="000C533F">
        <w:rPr>
          <w:rFonts w:ascii="Times New Roman" w:eastAsia="Times New Roman" w:hAnsi="Times New Roman" w:cs="Times New Roman"/>
          <w:sz w:val="24"/>
          <w:szCs w:val="24"/>
        </w:rPr>
        <w:t>were assessed</w:t>
      </w:r>
      <w:proofErr w:type="gramEnd"/>
      <w:r w:rsidRPr="000C533F">
        <w:rPr>
          <w:rFonts w:ascii="Times New Roman" w:eastAsia="Times New Roman" w:hAnsi="Times New Roman" w:cs="Times New Roman"/>
          <w:sz w:val="24"/>
          <w:szCs w:val="24"/>
        </w:rPr>
        <w:t xml:space="preserve"> with the Life Events and Difficulties Schedule (LEDS-II)</w:t>
      </w:r>
      <w:r w:rsidR="00007121" w:rsidRPr="000C533F">
        <w:rPr>
          <w:rFonts w:ascii="Times New Roman" w:eastAsia="Times New Roman" w:hAnsi="Times New Roman" w:cs="Times New Roman"/>
          <w:sz w:val="24"/>
          <w:szCs w:val="24"/>
        </w:rPr>
        <w:t>.</w:t>
      </w:r>
      <w:r w:rsidRPr="000C533F">
        <w:rPr>
          <w:rFonts w:ascii="Times New Roman" w:eastAsia="Times New Roman" w:hAnsi="Times New Roman" w:cs="Times New Roman"/>
          <w:sz w:val="24"/>
          <w:szCs w:val="24"/>
        </w:rPr>
        <w:t xml:space="preserve"> </w:t>
      </w:r>
    </w:p>
    <w:p w14:paraId="00000025" w14:textId="728D2A75" w:rsidR="00D707BE" w:rsidRPr="000C533F" w:rsidRDefault="00000000" w:rsidP="000C533F">
      <w:pPr>
        <w:spacing w:after="0" w:line="360" w:lineRule="auto"/>
        <w:ind w:firstLine="720"/>
        <w:jc w:val="both"/>
        <w:rPr>
          <w:rFonts w:ascii="Times New Roman" w:eastAsia="Times New Roman" w:hAnsi="Times New Roman" w:cs="Times New Roman"/>
          <w:sz w:val="24"/>
          <w:szCs w:val="24"/>
        </w:rPr>
      </w:pPr>
      <w:r w:rsidRPr="000C533F">
        <w:rPr>
          <w:rFonts w:ascii="Times New Roman" w:eastAsia="Times New Roman" w:hAnsi="Times New Roman" w:cs="Times New Roman"/>
          <w:sz w:val="24"/>
          <w:szCs w:val="24"/>
        </w:rPr>
        <w:t xml:space="preserve">Results indicated that severity of childhood emotional maltreatment was associated with </w:t>
      </w:r>
      <w:proofErr w:type="gramStart"/>
      <w:r w:rsidRPr="000C533F">
        <w:rPr>
          <w:rFonts w:ascii="Times New Roman" w:eastAsia="Times New Roman" w:hAnsi="Times New Roman" w:cs="Times New Roman"/>
          <w:sz w:val="24"/>
          <w:szCs w:val="24"/>
        </w:rPr>
        <w:t>higher  EMSs</w:t>
      </w:r>
      <w:proofErr w:type="gramEnd"/>
      <w:r w:rsidRPr="000C533F">
        <w:rPr>
          <w:rFonts w:ascii="Times New Roman" w:eastAsia="Times New Roman" w:hAnsi="Times New Roman" w:cs="Times New Roman"/>
          <w:sz w:val="24"/>
          <w:szCs w:val="24"/>
        </w:rPr>
        <w:t xml:space="preserve"> scores on Emotional Deprivation and Subjugation. Severity of sexual maltreatment, on the other hand, was associated with higher scores on Dependence/Incompetence, Abandonment, and Vulnerability to Harm. In addition, Subjugation was related to dependent stressful events in adulthood, whereas Emotional Deprivation showed no </w:t>
      </w:r>
      <w:proofErr w:type="gramStart"/>
      <w:r w:rsidRPr="000C533F">
        <w:rPr>
          <w:rFonts w:ascii="Times New Roman" w:eastAsia="Times New Roman" w:hAnsi="Times New Roman" w:cs="Times New Roman"/>
          <w:sz w:val="24"/>
          <w:szCs w:val="24"/>
        </w:rPr>
        <w:t>significant relationship</w:t>
      </w:r>
      <w:proofErr w:type="gramEnd"/>
      <w:r w:rsidRPr="000C533F">
        <w:rPr>
          <w:rFonts w:ascii="Times New Roman" w:eastAsia="Times New Roman" w:hAnsi="Times New Roman" w:cs="Times New Roman"/>
          <w:sz w:val="24"/>
          <w:szCs w:val="24"/>
        </w:rPr>
        <w:t xml:space="preserve"> to dependent stressful events. The results also showed that sexual maltreatment was </w:t>
      </w:r>
      <w:proofErr w:type="gramStart"/>
      <w:r w:rsidRPr="000C533F">
        <w:rPr>
          <w:rFonts w:ascii="Times New Roman" w:eastAsia="Times New Roman" w:hAnsi="Times New Roman" w:cs="Times New Roman"/>
          <w:sz w:val="24"/>
          <w:szCs w:val="24"/>
        </w:rPr>
        <w:t>directly related</w:t>
      </w:r>
      <w:proofErr w:type="gramEnd"/>
      <w:r w:rsidRPr="000C533F">
        <w:rPr>
          <w:rFonts w:ascii="Times New Roman" w:eastAsia="Times New Roman" w:hAnsi="Times New Roman" w:cs="Times New Roman"/>
          <w:sz w:val="24"/>
          <w:szCs w:val="24"/>
        </w:rPr>
        <w:t xml:space="preserve"> to dependent stressful events. Furthermore, the Abandonment schema was also </w:t>
      </w:r>
      <w:proofErr w:type="gramStart"/>
      <w:r w:rsidRPr="000C533F">
        <w:rPr>
          <w:rFonts w:ascii="Times New Roman" w:eastAsia="Times New Roman" w:hAnsi="Times New Roman" w:cs="Times New Roman"/>
          <w:sz w:val="24"/>
          <w:szCs w:val="24"/>
        </w:rPr>
        <w:t>directly related</w:t>
      </w:r>
      <w:proofErr w:type="gramEnd"/>
      <w:r w:rsidRPr="000C533F">
        <w:rPr>
          <w:rFonts w:ascii="Times New Roman" w:eastAsia="Times New Roman" w:hAnsi="Times New Roman" w:cs="Times New Roman"/>
          <w:sz w:val="24"/>
          <w:szCs w:val="24"/>
        </w:rPr>
        <w:t xml:space="preserve"> to dependent events and acted as a mediator in the relationship between sexual maltreatment and these events. Physical maltreatment was not linked to either dependent or independent events, and the authors made the decision to exclude overall depression severity  as a covariate in their complete models</w:t>
      </w:r>
      <w:r w:rsidR="00007121" w:rsidRPr="000C533F">
        <w:rPr>
          <w:rFonts w:ascii="Times New Roman" w:eastAsia="Times New Roman" w:hAnsi="Times New Roman" w:cs="Times New Roman"/>
          <w:sz w:val="24"/>
          <w:szCs w:val="24"/>
        </w:rPr>
        <w:t xml:space="preserve"> </w:t>
      </w:r>
      <w:r w:rsidR="00007121" w:rsidRPr="000C533F">
        <w:rPr>
          <w:rFonts w:ascii="Times New Roman" w:eastAsia="Times New Roman" w:hAnsi="Times New Roman" w:cs="Times New Roman"/>
          <w:sz w:val="24"/>
          <w:szCs w:val="24"/>
        </w:rPr>
        <w:fldChar w:fldCharType="begin"/>
      </w:r>
      <w:r w:rsidR="009F0F04" w:rsidRPr="000C533F">
        <w:rPr>
          <w:rFonts w:ascii="Times New Roman" w:eastAsia="Times New Roman" w:hAnsi="Times New Roman" w:cs="Times New Roman"/>
          <w:sz w:val="24"/>
          <w:szCs w:val="24"/>
        </w:rPr>
        <w:instrText xml:space="preserve"> ADDIN ZOTERO_ITEM CSL_CITATION {"citationID":"HGeCaaMM","properties":{"formattedCitation":"(Zheng et al., 2022)","plainCitation":"(Zheng et al., 2022)","noteIndex":0},"citationItems":[{"id":219,"uris":["http://zotero.org/users/local/sp8CiHGF/items/C3294JUB"],"itemData":{"id":219,"type":"article-journal","abstract":"The current study provided a novel investigation of relations among particular types of childhood maltreatment (emotional vs. physical vs. sexual maltreatment), specific cognitive schema themes and the generation of dependent versus independent life events. Participants included 227 adolescents and emerging adults (74% female; aged 12-29) in a current episode of a unipolar depressive disorder drawn from three archival cross-sectional studies. Childhood maltreatment and life events from the past 6 months were assessed using detailed contextual interviews with independent, standardized ratings. Emotional maltreatment was uniquely associated with schema themes of emotional deprivation and subjugation, and sexual maltreatment was uniquely associated with schema themes of abandonment, vulnerability and dependence/incompetence. Further, subjugation and abandonment cross-sectionally mediated the relations of emotional and sexual maltreatment, respectively, to greater dependent, but not independent, life events. Physical maltreatment was not associated with cognitive schemas or recent life events after accounting for its overlap with emotional and sexual maltreatment. Results suggest targets for cognitive intervention that may improve outcomes for youth with specific histories of emotional and sexual maltreatment.","container-title":"Clinical Psychology &amp; Psychotherapy","DOI":"10.1002/cpp.2681","ISSN":"1099-0879","issue":"3","journalAbbreviation":"Clin Psychol Psychother","language":"eng","note":"PMID: 34725882","page":"1020-1033","source":"PubMed","title":"Specific early maladaptive schemas differentially mediate the relations of emotional and sexual maltreatment to recent life events in youth with depression","volume":"29","author":[{"family":"Zheng","given":"Sally"},{"family":"Stewart","given":"Jeremy G."},{"family":"Bagby","given":"R. Michael"},{"family":"Harkness","given":"Kate L."}],"issued":{"date-parts":[["2022",5]]}}}],"schema":"https://github.com/citation-style-language/schema/raw/master/csl-citation.json"} </w:instrText>
      </w:r>
      <w:r w:rsidR="00007121" w:rsidRPr="000C533F">
        <w:rPr>
          <w:rFonts w:ascii="Times New Roman" w:eastAsia="Times New Roman" w:hAnsi="Times New Roman" w:cs="Times New Roman"/>
          <w:sz w:val="24"/>
          <w:szCs w:val="24"/>
        </w:rPr>
        <w:fldChar w:fldCharType="separate"/>
      </w:r>
      <w:r w:rsidR="009F0F04" w:rsidRPr="000C533F">
        <w:rPr>
          <w:rFonts w:ascii="Times New Roman" w:hAnsi="Times New Roman" w:cs="Times New Roman"/>
          <w:sz w:val="24"/>
          <w:szCs w:val="24"/>
        </w:rPr>
        <w:t>(Zheng et al., 2022)</w:t>
      </w:r>
      <w:r w:rsidR="00007121" w:rsidRPr="000C533F">
        <w:rPr>
          <w:rFonts w:ascii="Times New Roman" w:eastAsia="Times New Roman" w:hAnsi="Times New Roman" w:cs="Times New Roman"/>
          <w:sz w:val="24"/>
          <w:szCs w:val="24"/>
        </w:rPr>
        <w:fldChar w:fldCharType="end"/>
      </w:r>
      <w:r w:rsidR="001F610B" w:rsidRPr="000C533F">
        <w:rPr>
          <w:rFonts w:ascii="Times New Roman" w:eastAsia="Times New Roman" w:hAnsi="Times New Roman" w:cs="Times New Roman"/>
          <w:sz w:val="24"/>
          <w:szCs w:val="24"/>
        </w:rPr>
        <w:t>.</w:t>
      </w:r>
    </w:p>
    <w:p w14:paraId="00000026" w14:textId="77777777" w:rsidR="00D707BE" w:rsidRPr="000C533F" w:rsidRDefault="00D707BE" w:rsidP="000C533F">
      <w:pPr>
        <w:spacing w:line="360" w:lineRule="auto"/>
        <w:jc w:val="both"/>
        <w:rPr>
          <w:rFonts w:ascii="Times New Roman" w:hAnsi="Times New Roman" w:cs="Times New Roman"/>
          <w:sz w:val="24"/>
          <w:szCs w:val="24"/>
        </w:rPr>
      </w:pPr>
    </w:p>
    <w:p w14:paraId="00000027" w14:textId="77777777" w:rsidR="00D707BE" w:rsidRPr="000C533F" w:rsidRDefault="00000000" w:rsidP="000C533F">
      <w:pPr>
        <w:spacing w:after="0" w:line="360" w:lineRule="auto"/>
        <w:ind w:firstLine="720"/>
        <w:jc w:val="both"/>
        <w:rPr>
          <w:rFonts w:ascii="Times New Roman" w:eastAsia="Times New Roman" w:hAnsi="Times New Roman" w:cs="Times New Roman"/>
          <w:b/>
          <w:sz w:val="24"/>
          <w:szCs w:val="24"/>
          <w:highlight w:val="green"/>
        </w:rPr>
      </w:pPr>
      <w:r w:rsidRPr="000C533F">
        <w:rPr>
          <w:rFonts w:ascii="Times New Roman" w:eastAsia="Times New Roman" w:hAnsi="Times New Roman" w:cs="Times New Roman"/>
          <w:b/>
          <w:sz w:val="24"/>
          <w:szCs w:val="24"/>
        </w:rPr>
        <w:lastRenderedPageBreak/>
        <w:t xml:space="preserve">3.4 Burnout among the employees of health and therapy entities: investigating the role of early maladaptive schemas and mental disorder </w:t>
      </w:r>
      <w:proofErr w:type="gramStart"/>
      <w:r w:rsidRPr="000C533F">
        <w:rPr>
          <w:rFonts w:ascii="Times New Roman" w:eastAsia="Times New Roman" w:hAnsi="Times New Roman" w:cs="Times New Roman"/>
          <w:b/>
          <w:sz w:val="24"/>
          <w:szCs w:val="24"/>
        </w:rPr>
        <w:t>symptoms</w:t>
      </w:r>
      <w:proofErr w:type="gramEnd"/>
    </w:p>
    <w:p w14:paraId="00000028" w14:textId="324681A8" w:rsidR="00D707BE" w:rsidRPr="000C533F" w:rsidRDefault="001F610B" w:rsidP="000C533F">
      <w:pPr>
        <w:spacing w:after="0" w:line="360" w:lineRule="auto"/>
        <w:ind w:firstLine="720"/>
        <w:jc w:val="both"/>
        <w:rPr>
          <w:rFonts w:ascii="Times New Roman" w:eastAsia="Times New Roman" w:hAnsi="Times New Roman" w:cs="Times New Roman"/>
          <w:sz w:val="24"/>
          <w:szCs w:val="24"/>
          <w:highlight w:val="green"/>
        </w:rPr>
      </w:pPr>
      <w:r w:rsidRPr="000C533F">
        <w:rPr>
          <w:rFonts w:ascii="Times New Roman" w:eastAsia="Times New Roman" w:hAnsi="Times New Roman" w:cs="Times New Roman"/>
          <w:sz w:val="24"/>
          <w:szCs w:val="24"/>
        </w:rPr>
        <w:t xml:space="preserve">Aimed to determine the link between primary incompatible schemas and symptoms of mental disorders with burnout in administrative and clinical personnel working in the health and medical system. Participants in this cross-sectional study included </w:t>
      </w:r>
      <w:proofErr w:type="gramStart"/>
      <w:r w:rsidRPr="000C533F">
        <w:rPr>
          <w:rFonts w:ascii="Times New Roman" w:eastAsia="Times New Roman" w:hAnsi="Times New Roman" w:cs="Times New Roman"/>
          <w:sz w:val="24"/>
          <w:szCs w:val="24"/>
        </w:rPr>
        <w:t>300</w:t>
      </w:r>
      <w:proofErr w:type="gramEnd"/>
      <w:r w:rsidRPr="000C533F">
        <w:rPr>
          <w:rFonts w:ascii="Times New Roman" w:eastAsia="Times New Roman" w:hAnsi="Times New Roman" w:cs="Times New Roman"/>
          <w:sz w:val="24"/>
          <w:szCs w:val="24"/>
        </w:rPr>
        <w:t xml:space="preserve"> randomly selected employees of administration and therapy departments of Shiraz University of Medical Sciences in Iran (150 from each department). They used the Maslach Burnout Inventory to examine over depersonalization, involvement, emotional exhaustion, and personal </w:t>
      </w:r>
      <w:proofErr w:type="gramStart"/>
      <w:r w:rsidRPr="000C533F">
        <w:rPr>
          <w:rFonts w:ascii="Times New Roman" w:eastAsia="Times New Roman" w:hAnsi="Times New Roman" w:cs="Times New Roman"/>
          <w:sz w:val="24"/>
          <w:szCs w:val="24"/>
        </w:rPr>
        <w:t>performance ;</w:t>
      </w:r>
      <w:proofErr w:type="gramEnd"/>
      <w:r w:rsidRPr="000C533F">
        <w:rPr>
          <w:rFonts w:ascii="Times New Roman" w:eastAsia="Times New Roman" w:hAnsi="Times New Roman" w:cs="Times New Roman"/>
          <w:sz w:val="24"/>
          <w:szCs w:val="24"/>
        </w:rPr>
        <w:t xml:space="preserve"> schemas were </w:t>
      </w:r>
      <w:proofErr w:type="spellStart"/>
      <w:r w:rsidRPr="000C533F">
        <w:rPr>
          <w:rFonts w:ascii="Times New Roman" w:eastAsia="Times New Roman" w:hAnsi="Times New Roman" w:cs="Times New Roman"/>
          <w:sz w:val="24"/>
          <w:szCs w:val="24"/>
        </w:rPr>
        <w:t>assesed</w:t>
      </w:r>
      <w:proofErr w:type="spellEnd"/>
      <w:r w:rsidRPr="000C533F">
        <w:rPr>
          <w:rFonts w:ascii="Times New Roman" w:eastAsia="Times New Roman" w:hAnsi="Times New Roman" w:cs="Times New Roman"/>
          <w:sz w:val="24"/>
          <w:szCs w:val="24"/>
        </w:rPr>
        <w:t xml:space="preserve"> with the YSQ-SF (75 items) and the  </w:t>
      </w:r>
      <w:proofErr w:type="spellStart"/>
      <w:r w:rsidRPr="000C533F">
        <w:rPr>
          <w:rFonts w:ascii="Times New Roman" w:eastAsia="Times New Roman" w:hAnsi="Times New Roman" w:cs="Times New Roman"/>
          <w:sz w:val="24"/>
          <w:szCs w:val="24"/>
        </w:rPr>
        <w:t>The</w:t>
      </w:r>
      <w:proofErr w:type="spellEnd"/>
      <w:r w:rsidRPr="000C533F">
        <w:rPr>
          <w:rFonts w:ascii="Times New Roman" w:eastAsia="Times New Roman" w:hAnsi="Times New Roman" w:cs="Times New Roman"/>
          <w:sz w:val="24"/>
          <w:szCs w:val="24"/>
        </w:rPr>
        <w:t xml:space="preserve"> Symptom Checklist-revised (SCL-90) to determine the severity and depth of mental disease. The findings demonstrated that early maladaptive schemas and early burnout have a positive and substantial association. The greater presence of early maladaptive schemas in the five domains of schemas are, the more burnout there will be in the three aspects of emotional tiredness, depersonalization, and decline in performance. While the total index and obsessive-compulsive index have mean scores that are higher than those of the other symptoms, aggression and interpersonal sensitivity have mean scores that are lower than those of the other mental disorder symptoms </w:t>
      </w:r>
      <w:r w:rsidRPr="000C533F">
        <w:rPr>
          <w:rFonts w:ascii="Times New Roman" w:eastAsia="Times New Roman" w:hAnsi="Times New Roman" w:cs="Times New Roman"/>
          <w:sz w:val="24"/>
          <w:szCs w:val="24"/>
        </w:rPr>
        <w:fldChar w:fldCharType="begin"/>
      </w:r>
      <w:r w:rsidR="009F0F04" w:rsidRPr="000C533F">
        <w:rPr>
          <w:rFonts w:ascii="Times New Roman" w:eastAsia="Times New Roman" w:hAnsi="Times New Roman" w:cs="Times New Roman"/>
          <w:sz w:val="24"/>
          <w:szCs w:val="24"/>
        </w:rPr>
        <w:instrText xml:space="preserve"> ADDIN ZOTERO_ITEM CSL_CITATION {"citationID":"afIPXT8H","properties":{"formattedCitation":"(Khorshidian et al., 2017)","plainCitation":"(Khorshidian et al., 2017)","noteIndex":0},"citationItems":[{"id":195,"uris":["http://zotero.org/users/local/sp8CiHGF/items/H3MPXL6U"],"itemData":{"id":195,"type":"article-journal","abstract":"Introduction: The present study has been done with the main purpose of investigating the relationship between early maladaptive schemas and mental disorder symptoms with burnout among the employees of administration-therapy and health-therapy departments in health entities. Methods: In this cross sectional study, 300 employees have been selected by simple random sampling method. In this study, collecting data tools consisted of Maslach Burnout Questionnaire, Short Form of Young Early Maladaptive Schema and Symptom Checklist-Revised. The multiple regression analysis method has been used in order to determine each forecast variables (mental disorder symptoms) to determine the criterion variables (burnout dimensions). Results: Among the mental disorder symptoms, aggression, emotional exhaustion, depersonalization and aggression and paranoid ideations the method has been able to predict in positive and significant manner the decline in performance. Among the early maladaptive schemas, only impaired autonomy and performance was able to predict the emotional exhaustion. While, based on the results, 33 percent of the scores' variance of the decline in performance belongs to the scores' variance of impaired autonomy and performance and 44 percent are related to scores' variance of impaired autonomy/performance and area of vigilance/ inhibition. Conclusion: The results of this research reveal that schemas of impaired autonomy /performance, vigilance/inhibition, aggression and paranoid thoughts was able to predict the aspects of burnout.","container-title":"Anatolian Journal of Psychiatry","issue":"4","language":"en","note":"publisher: Anadolu Psikiyatri Dergisi","page":"323-329","source":"www.bibliomed.org","title":"Burnout among the employees of health and therapy entities: investigating the role of early maladaptive schemas and mental disorder symptoms -","title-short":"Burnout among the employees of health and therapy entities","volume":"18","author":[{"family":"Khorshidian","given":"Neda"},{"family":"Hashemian","given":"Shervin-Sadat"},{"family":"Meftagh","given":"Sayyed-Davood"},{"family":"Najimi","given":"Arash"}],"issued":{"date-parts":[["2017"]]}}}],"schema":"https://github.com/citation-style-language/schema/raw/master/csl-citation.json"} </w:instrText>
      </w:r>
      <w:r w:rsidRPr="000C533F">
        <w:rPr>
          <w:rFonts w:ascii="Times New Roman" w:eastAsia="Times New Roman" w:hAnsi="Times New Roman" w:cs="Times New Roman"/>
          <w:sz w:val="24"/>
          <w:szCs w:val="24"/>
        </w:rPr>
        <w:fldChar w:fldCharType="separate"/>
      </w:r>
      <w:r w:rsidR="009F0F04" w:rsidRPr="000C533F">
        <w:rPr>
          <w:rFonts w:ascii="Times New Roman" w:hAnsi="Times New Roman" w:cs="Times New Roman"/>
          <w:sz w:val="24"/>
          <w:szCs w:val="24"/>
        </w:rPr>
        <w:t>(Khorshidian et al., 2017)</w:t>
      </w:r>
      <w:r w:rsidRPr="000C533F">
        <w:rPr>
          <w:rFonts w:ascii="Times New Roman" w:eastAsia="Times New Roman" w:hAnsi="Times New Roman" w:cs="Times New Roman"/>
          <w:sz w:val="24"/>
          <w:szCs w:val="24"/>
        </w:rPr>
        <w:fldChar w:fldCharType="end"/>
      </w:r>
      <w:r w:rsidRPr="000C533F">
        <w:rPr>
          <w:rFonts w:ascii="Times New Roman" w:eastAsia="Times New Roman" w:hAnsi="Times New Roman" w:cs="Times New Roman"/>
          <w:sz w:val="24"/>
          <w:szCs w:val="24"/>
        </w:rPr>
        <w:t>.</w:t>
      </w:r>
    </w:p>
    <w:p w14:paraId="00000029" w14:textId="77777777" w:rsidR="00D707BE" w:rsidRPr="000C533F" w:rsidRDefault="00D707BE" w:rsidP="000C533F">
      <w:pPr>
        <w:spacing w:after="0" w:line="360" w:lineRule="auto"/>
        <w:jc w:val="both"/>
        <w:rPr>
          <w:rFonts w:ascii="Times New Roman" w:eastAsia="Times New Roman" w:hAnsi="Times New Roman" w:cs="Times New Roman"/>
          <w:b/>
          <w:sz w:val="24"/>
          <w:szCs w:val="24"/>
        </w:rPr>
      </w:pPr>
    </w:p>
    <w:p w14:paraId="0000002A" w14:textId="77777777" w:rsidR="00D707BE" w:rsidRPr="000C533F" w:rsidRDefault="00000000" w:rsidP="000C533F">
      <w:pPr>
        <w:spacing w:after="0" w:line="360" w:lineRule="auto"/>
        <w:ind w:firstLine="720"/>
        <w:jc w:val="both"/>
        <w:rPr>
          <w:rFonts w:ascii="Times New Roman" w:eastAsia="Times New Roman" w:hAnsi="Times New Roman" w:cs="Times New Roman"/>
          <w:b/>
          <w:sz w:val="24"/>
          <w:szCs w:val="24"/>
        </w:rPr>
      </w:pPr>
      <w:r w:rsidRPr="000C533F">
        <w:rPr>
          <w:rFonts w:ascii="Times New Roman" w:eastAsia="Times New Roman" w:hAnsi="Times New Roman" w:cs="Times New Roman"/>
          <w:b/>
          <w:sz w:val="24"/>
          <w:szCs w:val="24"/>
        </w:rPr>
        <w:t>3.5 Life Event Stress and Binge Eating Among Adolescents: The Roles of Early Maladaptive Schemas and Impulsivity</w:t>
      </w:r>
    </w:p>
    <w:p w14:paraId="0000002B" w14:textId="1D3B0C1A" w:rsidR="00D707BE" w:rsidRPr="000C533F" w:rsidRDefault="00B00C2E" w:rsidP="000C533F">
      <w:pPr>
        <w:spacing w:after="0" w:line="360" w:lineRule="auto"/>
        <w:ind w:firstLine="720"/>
        <w:jc w:val="both"/>
        <w:rPr>
          <w:rFonts w:ascii="Times New Roman" w:eastAsia="Times New Roman" w:hAnsi="Times New Roman" w:cs="Times New Roman"/>
          <w:b/>
          <w:sz w:val="24"/>
          <w:szCs w:val="24"/>
        </w:rPr>
      </w:pPr>
      <w:r w:rsidRPr="000C533F">
        <w:rPr>
          <w:rFonts w:ascii="Times New Roman" w:eastAsia="Times New Roman" w:hAnsi="Times New Roman" w:cs="Times New Roman"/>
          <w:sz w:val="24"/>
          <w:szCs w:val="24"/>
        </w:rPr>
        <w:t xml:space="preserve">Sought to investigate the mechanisms by which EMSs mediate the link between life event stress and binge eating, as well as the potential role of impulsivity in these mediations. Participants consisted of a total of 2172 elementary and middle school students randomly selected from four schools. The participants </w:t>
      </w:r>
      <w:proofErr w:type="gramStart"/>
      <w:r w:rsidRPr="000C533F">
        <w:rPr>
          <w:rFonts w:ascii="Times New Roman" w:eastAsia="Times New Roman" w:hAnsi="Times New Roman" w:cs="Times New Roman"/>
          <w:sz w:val="24"/>
          <w:szCs w:val="24"/>
        </w:rPr>
        <w:t>were divided</w:t>
      </w:r>
      <w:proofErr w:type="gramEnd"/>
      <w:r w:rsidRPr="000C533F">
        <w:rPr>
          <w:rFonts w:ascii="Times New Roman" w:eastAsia="Times New Roman" w:hAnsi="Times New Roman" w:cs="Times New Roman"/>
          <w:sz w:val="24"/>
          <w:szCs w:val="24"/>
        </w:rPr>
        <w:t xml:space="preserve"> into two groups by their BMI: normal/thin and overweight/obese.</w:t>
      </w:r>
    </w:p>
    <w:p w14:paraId="0000002C" w14:textId="700B21D0" w:rsidR="00D707BE" w:rsidRPr="000C533F" w:rsidRDefault="00000000" w:rsidP="000C533F">
      <w:pPr>
        <w:spacing w:line="360" w:lineRule="auto"/>
        <w:ind w:firstLine="720"/>
        <w:jc w:val="both"/>
        <w:rPr>
          <w:rFonts w:ascii="Times New Roman" w:eastAsia="Times New Roman" w:hAnsi="Times New Roman" w:cs="Times New Roman"/>
          <w:sz w:val="24"/>
          <w:szCs w:val="24"/>
        </w:rPr>
      </w:pPr>
      <w:r w:rsidRPr="000C533F">
        <w:rPr>
          <w:rFonts w:ascii="Times New Roman" w:eastAsia="Times New Roman" w:hAnsi="Times New Roman" w:cs="Times New Roman"/>
          <w:sz w:val="24"/>
          <w:szCs w:val="24"/>
        </w:rPr>
        <w:t xml:space="preserve">The Adolescent Self-Rating Life Events Check List </w:t>
      </w:r>
      <w:proofErr w:type="gramStart"/>
      <w:r w:rsidRPr="000C533F">
        <w:rPr>
          <w:rFonts w:ascii="Times New Roman" w:eastAsia="Times New Roman" w:hAnsi="Times New Roman" w:cs="Times New Roman"/>
          <w:sz w:val="24"/>
          <w:szCs w:val="24"/>
        </w:rPr>
        <w:t>was used</w:t>
      </w:r>
      <w:proofErr w:type="gramEnd"/>
      <w:r w:rsidRPr="000C533F">
        <w:rPr>
          <w:rFonts w:ascii="Times New Roman" w:eastAsia="Times New Roman" w:hAnsi="Times New Roman" w:cs="Times New Roman"/>
          <w:sz w:val="24"/>
          <w:szCs w:val="24"/>
        </w:rPr>
        <w:t xml:space="preserve"> to measure the frequency and severity of stressful events in adolescents' lives. To assess </w:t>
      </w:r>
      <w:proofErr w:type="spellStart"/>
      <w:r w:rsidRPr="000C533F">
        <w:rPr>
          <w:rFonts w:ascii="Times New Roman" w:eastAsia="Times New Roman" w:hAnsi="Times New Roman" w:cs="Times New Roman"/>
          <w:sz w:val="24"/>
          <w:szCs w:val="24"/>
        </w:rPr>
        <w:t>theseverity</w:t>
      </w:r>
      <w:proofErr w:type="spellEnd"/>
      <w:r w:rsidRPr="000C533F">
        <w:rPr>
          <w:rFonts w:ascii="Times New Roman" w:eastAsia="Times New Roman" w:hAnsi="Times New Roman" w:cs="Times New Roman"/>
          <w:sz w:val="24"/>
          <w:szCs w:val="24"/>
        </w:rPr>
        <w:t xml:space="preserve"> of the adolescents' binge eating over the past six months, the researchers developed a 12-item self-assessment questionnaire. An adapted </w:t>
      </w:r>
      <w:proofErr w:type="spellStart"/>
      <w:r w:rsidRPr="000C533F">
        <w:rPr>
          <w:rFonts w:ascii="Times New Roman" w:eastAsia="Times New Roman" w:hAnsi="Times New Roman" w:cs="Times New Roman"/>
          <w:sz w:val="24"/>
          <w:szCs w:val="24"/>
        </w:rPr>
        <w:t>chinese</w:t>
      </w:r>
      <w:proofErr w:type="spellEnd"/>
      <w:r w:rsidRPr="000C533F">
        <w:rPr>
          <w:rFonts w:ascii="Times New Roman" w:eastAsia="Times New Roman" w:hAnsi="Times New Roman" w:cs="Times New Roman"/>
          <w:sz w:val="24"/>
          <w:szCs w:val="24"/>
        </w:rPr>
        <w:t xml:space="preserve"> version of </w:t>
      </w:r>
      <w:proofErr w:type="gramStart"/>
      <w:r w:rsidRPr="000C533F">
        <w:rPr>
          <w:rFonts w:ascii="Times New Roman" w:eastAsia="Times New Roman" w:hAnsi="Times New Roman" w:cs="Times New Roman"/>
          <w:sz w:val="24"/>
          <w:szCs w:val="24"/>
        </w:rPr>
        <w:t>The</w:t>
      </w:r>
      <w:proofErr w:type="gramEnd"/>
      <w:r w:rsidRPr="000C533F">
        <w:rPr>
          <w:rFonts w:ascii="Times New Roman" w:eastAsia="Times New Roman" w:hAnsi="Times New Roman" w:cs="Times New Roman"/>
          <w:sz w:val="24"/>
          <w:szCs w:val="24"/>
        </w:rPr>
        <w:t xml:space="preserve"> YSQ-SF was used to assess the EMSs, a Chinese version with 64 items which are divided in 14 subscales, the researchers used the impulsivity subscale (eight items) in neuroticism of the Revised Neuroticism-Extraversion-Openness Personality Inventory to measure levels of impulsivity.</w:t>
      </w:r>
    </w:p>
    <w:p w14:paraId="0000002D" w14:textId="669A8594" w:rsidR="00D707BE" w:rsidRPr="000C533F" w:rsidRDefault="00000000" w:rsidP="000C533F">
      <w:pPr>
        <w:spacing w:line="360" w:lineRule="auto"/>
        <w:ind w:firstLine="720"/>
        <w:jc w:val="both"/>
        <w:rPr>
          <w:rFonts w:ascii="Times New Roman" w:eastAsia="Times New Roman" w:hAnsi="Times New Roman" w:cs="Times New Roman"/>
          <w:sz w:val="24"/>
          <w:szCs w:val="24"/>
        </w:rPr>
      </w:pPr>
      <w:r w:rsidRPr="000C533F">
        <w:rPr>
          <w:rFonts w:ascii="Times New Roman" w:eastAsia="Times New Roman" w:hAnsi="Times New Roman" w:cs="Times New Roman"/>
          <w:sz w:val="24"/>
          <w:szCs w:val="24"/>
        </w:rPr>
        <w:lastRenderedPageBreak/>
        <w:t>The results showed that binge eating is more common in girls than in boys, in older students, and in overweight/obese students compared to normal/thin weight students. Moreover, periodic binge eating is positively related to life event stress, EMSs, and impulsivity. The research results also indicate that EMSs have a partial mediating effect on the relationship between life event stress and binge eating, and that impulsivity moderates this relationship. However, when impulsivity is low, this relationship is not significant</w:t>
      </w:r>
      <w:r w:rsidR="004539CB" w:rsidRPr="000C533F">
        <w:rPr>
          <w:rFonts w:ascii="Times New Roman" w:eastAsia="Times New Roman" w:hAnsi="Times New Roman" w:cs="Times New Roman"/>
          <w:sz w:val="24"/>
          <w:szCs w:val="24"/>
        </w:rPr>
        <w:t xml:space="preserve"> </w:t>
      </w:r>
      <w:r w:rsidR="004539CB" w:rsidRPr="000C533F">
        <w:rPr>
          <w:rFonts w:ascii="Times New Roman" w:eastAsia="Times New Roman" w:hAnsi="Times New Roman" w:cs="Times New Roman"/>
          <w:sz w:val="24"/>
          <w:szCs w:val="24"/>
        </w:rPr>
        <w:fldChar w:fldCharType="begin"/>
      </w:r>
      <w:r w:rsidR="009F0F04" w:rsidRPr="000C533F">
        <w:rPr>
          <w:rFonts w:ascii="Times New Roman" w:eastAsia="Times New Roman" w:hAnsi="Times New Roman" w:cs="Times New Roman"/>
          <w:sz w:val="24"/>
          <w:szCs w:val="24"/>
        </w:rPr>
        <w:instrText xml:space="preserve"> ADDIN ZOTERO_ITEM CSL_CITATION {"citationID":"QRy77kjU","properties":{"formattedCitation":"(Zhu et al., 2016)","plainCitation":"(Zhu et al., 2016)","noteIndex":0},"citationItems":[{"id":221,"uris":["http://zotero.org/users/local/sp8CiHGF/items/MFW979UL"],"itemData":{"id":221,"type":"article-journal","abstract":"This study examined the relationships between life event stress, early maladaptive schemas, impulsivity and binge eating among adolescents and investigated the effects of early maladaptive schemas and impulsivity on the relationship between life event stress and binge eating. Specifically, we examined a moderated mediation model in which early maladaptive schemas mediated this relationship and impulsivity moderated the mediation effect. Life event stress, early maladaptive schemas, impulsivity and binge eating were investigated in a sample of 2172 seventh-, eighth- and tenth-grade middle and high school students (mean age = 14.55 years, standard deviation = 1.29). The results indicated that adolescents with greater life event stress, more early maladaptive schemas and higher levels of impulsivity displayed more severe binge eating. In addition, early maladaptive schemas mediated the relationship between life event stress and binge eating, while impulsivity moderated this relationship. Furthermore, impulsivity also moderated the mediation effect of early maladaptive schemas; as impulsivity levels increased, the strength of the association between life event stress and early maladaptive schemas increased. This study illustrates the importance of understanding individual differences and their effects on the relationship between life event stress and binge eating. Copyright © 2015 John Wiley &amp; Sons, Ltd.","container-title":"Stress and Health: Journal of the International Society for the Investigation of Stress","DOI":"10.1002/smi.2634","ISSN":"1532-2998","issue":"4","journalAbbreviation":"Stress Health","language":"eng","note":"PMID: 25688978","page":"395-401","source":"PubMed","title":"Life Event Stress and Binge Eating Among Adolescents: The Roles of Early Maladaptive Schemas and Impulsivity","title-short":"Life Event Stress and Binge Eating Among Adolescents","volume":"32","author":[{"family":"Zhu","given":"Hong"},{"family":"Luo","given":"Xingwei"},{"family":"Cai","given":"Taisheng"},{"family":"He","given":"Jinbo"},{"family":"Lu","given":"Yao"},{"family":"Wu","given":"Siyao"}],"issued":{"date-parts":[["2016",10]]}}}],"schema":"https://github.com/citation-style-language/schema/raw/master/csl-citation.json"} </w:instrText>
      </w:r>
      <w:r w:rsidR="004539CB" w:rsidRPr="000C533F">
        <w:rPr>
          <w:rFonts w:ascii="Times New Roman" w:eastAsia="Times New Roman" w:hAnsi="Times New Roman" w:cs="Times New Roman"/>
          <w:sz w:val="24"/>
          <w:szCs w:val="24"/>
        </w:rPr>
        <w:fldChar w:fldCharType="separate"/>
      </w:r>
      <w:r w:rsidR="009F0F04" w:rsidRPr="000C533F">
        <w:rPr>
          <w:rFonts w:ascii="Times New Roman" w:hAnsi="Times New Roman" w:cs="Times New Roman"/>
          <w:sz w:val="24"/>
          <w:szCs w:val="24"/>
        </w:rPr>
        <w:t>(Zhu et al., 2016)</w:t>
      </w:r>
      <w:r w:rsidR="004539CB" w:rsidRPr="000C533F">
        <w:rPr>
          <w:rFonts w:ascii="Times New Roman" w:eastAsia="Times New Roman" w:hAnsi="Times New Roman" w:cs="Times New Roman"/>
          <w:sz w:val="24"/>
          <w:szCs w:val="24"/>
        </w:rPr>
        <w:fldChar w:fldCharType="end"/>
      </w:r>
      <w:r w:rsidRPr="000C533F">
        <w:rPr>
          <w:rFonts w:ascii="Times New Roman" w:eastAsia="Times New Roman" w:hAnsi="Times New Roman" w:cs="Times New Roman"/>
          <w:sz w:val="24"/>
          <w:szCs w:val="24"/>
        </w:rPr>
        <w:t>.</w:t>
      </w:r>
    </w:p>
    <w:p w14:paraId="0000002E" w14:textId="77777777" w:rsidR="00D707BE" w:rsidRPr="000C533F" w:rsidRDefault="00D707BE" w:rsidP="000C533F">
      <w:pPr>
        <w:spacing w:after="0" w:line="360" w:lineRule="auto"/>
        <w:ind w:firstLine="720"/>
        <w:jc w:val="both"/>
        <w:rPr>
          <w:rFonts w:ascii="Times New Roman" w:eastAsia="Times New Roman" w:hAnsi="Times New Roman" w:cs="Times New Roman"/>
          <w:b/>
          <w:sz w:val="24"/>
          <w:szCs w:val="24"/>
        </w:rPr>
      </w:pPr>
    </w:p>
    <w:p w14:paraId="0000002F" w14:textId="77777777" w:rsidR="00D707BE" w:rsidRPr="000C533F" w:rsidRDefault="00000000" w:rsidP="000C533F">
      <w:pPr>
        <w:spacing w:after="0" w:line="360" w:lineRule="auto"/>
        <w:ind w:firstLine="720"/>
        <w:jc w:val="both"/>
        <w:rPr>
          <w:rFonts w:ascii="Times New Roman" w:eastAsia="Times New Roman" w:hAnsi="Times New Roman" w:cs="Times New Roman"/>
          <w:b/>
          <w:sz w:val="24"/>
          <w:szCs w:val="24"/>
        </w:rPr>
      </w:pPr>
      <w:proofErr w:type="gramStart"/>
      <w:r w:rsidRPr="000C533F">
        <w:rPr>
          <w:rFonts w:ascii="Times New Roman" w:eastAsia="Times New Roman" w:hAnsi="Times New Roman" w:cs="Times New Roman"/>
          <w:b/>
          <w:sz w:val="24"/>
          <w:szCs w:val="24"/>
        </w:rPr>
        <w:t xml:space="preserve">3.6 </w:t>
      </w:r>
      <w:r w:rsidRPr="000C533F">
        <w:rPr>
          <w:rFonts w:ascii="Times New Roman" w:eastAsia="Times New Roman" w:hAnsi="Times New Roman" w:cs="Times New Roman"/>
          <w:sz w:val="24"/>
          <w:szCs w:val="24"/>
        </w:rPr>
        <w:t xml:space="preserve"> </w:t>
      </w:r>
      <w:r w:rsidRPr="000C533F">
        <w:rPr>
          <w:rFonts w:ascii="Times New Roman" w:eastAsia="Times New Roman" w:hAnsi="Times New Roman" w:cs="Times New Roman"/>
          <w:b/>
          <w:sz w:val="24"/>
          <w:szCs w:val="24"/>
        </w:rPr>
        <w:t>Substance</w:t>
      </w:r>
      <w:proofErr w:type="gramEnd"/>
      <w:r w:rsidRPr="000C533F">
        <w:rPr>
          <w:rFonts w:ascii="Times New Roman" w:eastAsia="Times New Roman" w:hAnsi="Times New Roman" w:cs="Times New Roman"/>
          <w:b/>
          <w:sz w:val="24"/>
          <w:szCs w:val="24"/>
        </w:rPr>
        <w:t xml:space="preserve"> use in adolescents: The role of stress, impulsivity, and schemas related to lack of limits</w:t>
      </w:r>
    </w:p>
    <w:p w14:paraId="00000030" w14:textId="4FE2546E" w:rsidR="00D707BE" w:rsidRPr="000C533F" w:rsidRDefault="00942D1C" w:rsidP="000C533F">
      <w:pPr>
        <w:spacing w:after="0" w:line="360" w:lineRule="auto"/>
        <w:ind w:firstLine="720"/>
        <w:jc w:val="both"/>
        <w:rPr>
          <w:rFonts w:ascii="Times New Roman" w:eastAsia="Times New Roman" w:hAnsi="Times New Roman" w:cs="Times New Roman"/>
          <w:sz w:val="24"/>
          <w:szCs w:val="24"/>
        </w:rPr>
      </w:pPr>
      <w:r w:rsidRPr="000C533F">
        <w:rPr>
          <w:rFonts w:ascii="Times New Roman" w:eastAsia="Times New Roman" w:hAnsi="Times New Roman" w:cs="Times New Roman"/>
          <w:sz w:val="24"/>
          <w:szCs w:val="24"/>
        </w:rPr>
        <w:t>It was</w:t>
      </w:r>
      <w:r w:rsidR="00861C74" w:rsidRPr="000C533F">
        <w:rPr>
          <w:rFonts w:ascii="Times New Roman" w:eastAsia="Times New Roman" w:hAnsi="Times New Roman" w:cs="Times New Roman"/>
          <w:sz w:val="24"/>
          <w:szCs w:val="24"/>
        </w:rPr>
        <w:t xml:space="preserve"> constructed a culturally specific instrument to assess drug use among a sample of 2359 middle and high school </w:t>
      </w:r>
      <w:proofErr w:type="gramStart"/>
      <w:r w:rsidR="00861C74" w:rsidRPr="000C533F">
        <w:rPr>
          <w:rFonts w:ascii="Times New Roman" w:eastAsia="Times New Roman" w:hAnsi="Times New Roman" w:cs="Times New Roman"/>
          <w:sz w:val="24"/>
          <w:szCs w:val="24"/>
        </w:rPr>
        <w:t>adolescents</w:t>
      </w:r>
      <w:proofErr w:type="gramEnd"/>
      <w:r w:rsidR="00861C74" w:rsidRPr="000C533F">
        <w:rPr>
          <w:rFonts w:ascii="Times New Roman" w:eastAsia="Times New Roman" w:hAnsi="Times New Roman" w:cs="Times New Roman"/>
          <w:sz w:val="24"/>
          <w:szCs w:val="24"/>
        </w:rPr>
        <w:t xml:space="preserve"> students, for the assessment of the presence of stressful life events they used an adapted version of the Adolescent Perceived Events Scales (APES). Cognitive schemas </w:t>
      </w:r>
      <w:proofErr w:type="gramStart"/>
      <w:r w:rsidR="00861C74" w:rsidRPr="000C533F">
        <w:rPr>
          <w:rFonts w:ascii="Times New Roman" w:eastAsia="Times New Roman" w:hAnsi="Times New Roman" w:cs="Times New Roman"/>
          <w:sz w:val="24"/>
          <w:szCs w:val="24"/>
        </w:rPr>
        <w:t>were evaluated</w:t>
      </w:r>
      <w:proofErr w:type="gramEnd"/>
      <w:r w:rsidR="00861C74" w:rsidRPr="000C533F">
        <w:rPr>
          <w:rFonts w:ascii="Times New Roman" w:eastAsia="Times New Roman" w:hAnsi="Times New Roman" w:cs="Times New Roman"/>
          <w:sz w:val="24"/>
          <w:szCs w:val="24"/>
        </w:rPr>
        <w:t xml:space="preserve"> using the Short Form of the Schema Questionnaire (SQ-SF), specifically assessing the Insufficient Self-Control and Grandiosity schemas. Impulsivity was asset using Impulsive/Careless Problem-Solving Style, The Revised Problem-Solving Inventory-Short Form (SPSI-R Short Form). According to the regression analysis, drug use was associated with both the number of stressors and the schemas of Grandiosity and Insufficient Self-Control. In addition, there was a significant interaction between impulsive style and the number of stressors, suggesting that the connection between stress and drug use is more pronounced in non-impulsive adolescents. Nonetheless, impulsive style was observed to moderate the relationship between stress and drug use since highly impulsive adolescents demonstrated higher drug use, irrespective of the number of </w:t>
      </w:r>
      <w:r w:rsidR="0084254C" w:rsidRPr="000C533F">
        <w:rPr>
          <w:rFonts w:ascii="Times New Roman" w:eastAsia="Times New Roman" w:hAnsi="Times New Roman" w:cs="Times New Roman"/>
          <w:sz w:val="24"/>
          <w:szCs w:val="24"/>
        </w:rPr>
        <w:t xml:space="preserve">stressors </w:t>
      </w:r>
      <w:r w:rsidR="0084254C" w:rsidRPr="000C533F">
        <w:rPr>
          <w:rFonts w:ascii="Times New Roman" w:eastAsia="Times New Roman" w:hAnsi="Times New Roman" w:cs="Times New Roman"/>
          <w:sz w:val="24"/>
          <w:szCs w:val="24"/>
        </w:rPr>
        <w:fldChar w:fldCharType="begin"/>
      </w:r>
      <w:r w:rsidR="009F0F04" w:rsidRPr="000C533F">
        <w:rPr>
          <w:rFonts w:ascii="Times New Roman" w:eastAsia="Times New Roman" w:hAnsi="Times New Roman" w:cs="Times New Roman"/>
          <w:sz w:val="24"/>
          <w:szCs w:val="24"/>
        </w:rPr>
        <w:instrText xml:space="preserve"> ADDIN ZOTERO_ITEM CSL_CITATION {"citationID":"e3k1gTsT","properties":{"formattedCitation":"(Calvete &amp; Est\\uc0\\u233{}vez, 2009)","plainCitation":"(Calvete &amp; Estévez, 2009)","noteIndex":0},"citationItems":[{"id":192,"uris":["http://zotero.org/users/local/sp8CiHGF/items/G7EQTGIQ"],"itemData":{"id":192,"type":"article-journal","abstract":"The aim of this study was to assess the association between stress, cognitive schemas, impulsivity, and substance use in adolescents. A sample of 657 adolescents (367 girls and 290 boys) completed measures of stressful life events, cognitive schemas of grandiosity and insufficient self-control, impulsive style of problem-solving and substance use. The results indicated that stressful life events and the cognitive schemas were significantly associated with substance use. In addition, the impulsive style of problem-solving moderated the relationship between stressors and substance use, this association being stronger among more impulsive adolescents. Finally, the results indicated that boys scored higher on Grandiosity and on the use of marijuana, cocaine, LSD and ecstasy, while girls scored higher on tobacco use (smoking). Despite these differences, gender did not moderate the association between schemas and substance use.","container-title":"Adicciones","DOI":"10.20882/adicciones.251","ISSN":"0214-4840","issue":"1","journalAbbreviation":"Adicciones","language":"es","page":"49","source":"DOI.org (Crossref)","title":"Consumo de drogas en adolescentes: El papel del estrés, la impulsividad y los esquemas relacionados con la falta de límites","title-short":"Consumo de drogas en adolescentes","volume":"21","author":[{"family":"Calvete","given":"Esther"},{"family":"Estévez","given":"Ana"}],"issued":{"date-parts":[["2009",3,1]]}}}],"schema":"https://github.com/citation-style-language/schema/raw/master/csl-citation.json"} </w:instrText>
      </w:r>
      <w:r w:rsidR="0084254C" w:rsidRPr="000C533F">
        <w:rPr>
          <w:rFonts w:ascii="Times New Roman" w:eastAsia="Times New Roman" w:hAnsi="Times New Roman" w:cs="Times New Roman"/>
          <w:sz w:val="24"/>
          <w:szCs w:val="24"/>
        </w:rPr>
        <w:fldChar w:fldCharType="separate"/>
      </w:r>
      <w:r w:rsidR="009F0F04" w:rsidRPr="000C533F">
        <w:rPr>
          <w:rFonts w:ascii="Times New Roman" w:hAnsi="Times New Roman" w:cs="Times New Roman"/>
          <w:sz w:val="24"/>
          <w:szCs w:val="24"/>
        </w:rPr>
        <w:t>(Calvete &amp; Estévez, 2009)</w:t>
      </w:r>
      <w:r w:rsidR="0084254C" w:rsidRPr="000C533F">
        <w:rPr>
          <w:rFonts w:ascii="Times New Roman" w:eastAsia="Times New Roman" w:hAnsi="Times New Roman" w:cs="Times New Roman"/>
          <w:sz w:val="24"/>
          <w:szCs w:val="24"/>
        </w:rPr>
        <w:fldChar w:fldCharType="end"/>
      </w:r>
      <w:r w:rsidR="0084254C" w:rsidRPr="000C533F">
        <w:rPr>
          <w:rFonts w:ascii="Times New Roman" w:eastAsia="Times New Roman" w:hAnsi="Times New Roman" w:cs="Times New Roman"/>
          <w:sz w:val="24"/>
          <w:szCs w:val="24"/>
        </w:rPr>
        <w:t>.</w:t>
      </w:r>
    </w:p>
    <w:p w14:paraId="00000031" w14:textId="77777777" w:rsidR="00D707BE" w:rsidRPr="000C533F" w:rsidRDefault="00D707BE" w:rsidP="000C533F">
      <w:pPr>
        <w:spacing w:after="0" w:line="360" w:lineRule="auto"/>
        <w:ind w:firstLine="720"/>
        <w:jc w:val="both"/>
        <w:rPr>
          <w:rFonts w:ascii="Times New Roman" w:eastAsia="Times New Roman" w:hAnsi="Times New Roman" w:cs="Times New Roman"/>
          <w:sz w:val="24"/>
          <w:szCs w:val="24"/>
        </w:rPr>
      </w:pPr>
    </w:p>
    <w:p w14:paraId="00000032" w14:textId="77777777" w:rsidR="00D707BE" w:rsidRPr="000C533F" w:rsidRDefault="00000000" w:rsidP="000C533F">
      <w:pPr>
        <w:spacing w:after="0" w:line="360" w:lineRule="auto"/>
        <w:ind w:firstLine="720"/>
        <w:jc w:val="both"/>
        <w:rPr>
          <w:rFonts w:ascii="Times New Roman" w:eastAsia="Times New Roman" w:hAnsi="Times New Roman" w:cs="Times New Roman"/>
          <w:b/>
          <w:sz w:val="24"/>
          <w:szCs w:val="24"/>
          <w:highlight w:val="white"/>
        </w:rPr>
      </w:pPr>
      <w:r w:rsidRPr="000C533F">
        <w:rPr>
          <w:rFonts w:ascii="Times New Roman" w:eastAsia="Times New Roman" w:hAnsi="Times New Roman" w:cs="Times New Roman"/>
          <w:b/>
          <w:sz w:val="24"/>
          <w:szCs w:val="24"/>
        </w:rPr>
        <w:t xml:space="preserve">3.7 </w:t>
      </w:r>
      <w:r w:rsidRPr="000C533F">
        <w:rPr>
          <w:rFonts w:ascii="Times New Roman" w:eastAsia="Times New Roman" w:hAnsi="Times New Roman" w:cs="Times New Roman"/>
          <w:b/>
          <w:sz w:val="24"/>
          <w:szCs w:val="24"/>
          <w:highlight w:val="white"/>
        </w:rPr>
        <w:t>Adult Attention Deficit Hyperactivity Disorder Symptoms, Perceived Stress, and Well-Being: The Role of Early Maladaptive Schemata</w:t>
      </w:r>
    </w:p>
    <w:p w14:paraId="00000033" w14:textId="17AB1729" w:rsidR="00D707BE" w:rsidRPr="000C533F" w:rsidRDefault="00560172" w:rsidP="000C533F">
      <w:pPr>
        <w:spacing w:after="0" w:line="360" w:lineRule="auto"/>
        <w:ind w:firstLine="720"/>
        <w:jc w:val="both"/>
        <w:rPr>
          <w:rFonts w:ascii="Times New Roman" w:eastAsia="Times New Roman" w:hAnsi="Times New Roman" w:cs="Times New Roman"/>
          <w:b/>
          <w:sz w:val="24"/>
          <w:szCs w:val="24"/>
        </w:rPr>
      </w:pPr>
      <w:r w:rsidRPr="000C533F">
        <w:rPr>
          <w:rFonts w:ascii="Times New Roman" w:eastAsia="Times New Roman" w:hAnsi="Times New Roman" w:cs="Times New Roman"/>
          <w:sz w:val="24"/>
          <w:szCs w:val="24"/>
        </w:rPr>
        <w:t xml:space="preserve">Authors aimed to explore the relationships between ADHD symptoms, maladaptive schemata, perceived stress, and emotional well-being in 204 nonclinical adults displaying subclinical levels of ADHD symptoms. The Adult ADHD Self-Report Scale (ASRS),  the short form of the Young Schema Questionnaire (YSQ), the Perception of Stress Scale four-item version (PSS4),  and the WHO Well-being Index (WBI-5) were used as instruments to asses ADHD symptoms, the presence of early maladaptive schemas, the perceived stress and the wellbeing respectively. The findings showed that men scored higher than women on the YSQ </w:t>
      </w:r>
      <w:r w:rsidRPr="000C533F">
        <w:rPr>
          <w:rFonts w:ascii="Times New Roman" w:eastAsia="Times New Roman" w:hAnsi="Times New Roman" w:cs="Times New Roman"/>
          <w:sz w:val="24"/>
          <w:szCs w:val="24"/>
        </w:rPr>
        <w:lastRenderedPageBreak/>
        <w:t xml:space="preserve">social isolation and defectiveness/shame, while those with more education reported higher wellbeing overall. According to ASRS, fifteen participants had more than eight positive symptom screens, and they scored significantly higher on each YSQ scale. The YSQ subscales demonstrated statistically significant positive relationships with perceived stress and the severity of adult ADHD symptoms, also having a negative impact on wellbeing, however the effects were minimal. Higher levels of stress and lower levels of wellbeing </w:t>
      </w:r>
      <w:proofErr w:type="gramStart"/>
      <w:r w:rsidRPr="000C533F">
        <w:rPr>
          <w:rFonts w:ascii="Times New Roman" w:eastAsia="Times New Roman" w:hAnsi="Times New Roman" w:cs="Times New Roman"/>
          <w:sz w:val="24"/>
          <w:szCs w:val="24"/>
        </w:rPr>
        <w:t>were linked</w:t>
      </w:r>
      <w:proofErr w:type="gramEnd"/>
      <w:r w:rsidRPr="000C533F">
        <w:rPr>
          <w:rFonts w:ascii="Times New Roman" w:eastAsia="Times New Roman" w:hAnsi="Times New Roman" w:cs="Times New Roman"/>
          <w:sz w:val="24"/>
          <w:szCs w:val="24"/>
        </w:rPr>
        <w:t xml:space="preserve"> to more severe ADHD symptoms. In addition, higher maladaptive schemata partially mediated the association between stress and ADHD symptoms</w:t>
      </w:r>
      <w:r w:rsidR="007329B1" w:rsidRPr="000C533F">
        <w:rPr>
          <w:rFonts w:ascii="Times New Roman" w:eastAsia="Times New Roman" w:hAnsi="Times New Roman" w:cs="Times New Roman"/>
          <w:sz w:val="24"/>
          <w:szCs w:val="24"/>
        </w:rPr>
        <w:t xml:space="preserve"> </w:t>
      </w:r>
      <w:r w:rsidR="007329B1" w:rsidRPr="000C533F">
        <w:rPr>
          <w:rFonts w:ascii="Times New Roman" w:eastAsia="Times New Roman" w:hAnsi="Times New Roman" w:cs="Times New Roman"/>
          <w:sz w:val="24"/>
          <w:szCs w:val="24"/>
        </w:rPr>
        <w:fldChar w:fldCharType="begin"/>
      </w:r>
      <w:r w:rsidR="009F0F04" w:rsidRPr="000C533F">
        <w:rPr>
          <w:rFonts w:ascii="Times New Roman" w:eastAsia="Times New Roman" w:hAnsi="Times New Roman" w:cs="Times New Roman"/>
          <w:sz w:val="24"/>
          <w:szCs w:val="24"/>
        </w:rPr>
        <w:instrText xml:space="preserve"> ADDIN ZOTERO_ITEM CSL_CITATION {"citationID":"J0zXvB6P","properties":{"formattedCitation":"(Mikl\\uc0\\u243{}si et al., 2016)","plainCitation":"(Miklósi et al., 2016)","noteIndex":0},"citationItems":[{"id":189,"uris":["http://zotero.org/users/local/sp8CiHGF/items/5P5KB6DQ"],"itemData":{"id":189,"type":"article-journal","abstract":"Attention deficit hyperactivity disorder (ADHD) is one of the most prevalent chronic neuropsychiatric disorders, severely affecting the emotional well-being of children as well as of adults. It has been suggested that individuals who experience symptoms of ADHD develop maladaptive schemata of failure, impaired self-discipline, social isolation, and shame. These schemata may then contribute to impaired emotional well-being by increasing unhelpful responses to stressful life events. However, to date, no empirical research has tested this theoretical proposition. In a sample of 204 nonclinical adults, we conducted a serial multiple mediator analysis, which supported the proposed model. More severe ADHD symptoms were associated with higher levels of perceived stress both directly and indirectly through stronger maladaptive schemata, which, in turn, were related to lower levels of emotional well-being. Results suggest that identifying and modifying maladaptive schemata may be an important addition to psychotherapy for adult ADHD patients.","container-title":"The Journal of Nervous and Mental Disease","DOI":"10.1097/NMD.0000000000000472","ISSN":"1539-736X","issue":"5","journalAbbreviation":"J Nerv Ment Dis","language":"eng","note":"PMID: 26825377","page":"364-369","source":"PubMed","title":"Adult Attention Deficit Hyperactivity Disorder Symptoms, Perceived Stress, and Well-Being: The Role of Early Maladaptive Schemata","title-short":"Adult Attention Deficit Hyperactivity Disorder Symptoms, Perceived Stress, and Well-Being","volume":"204","author":[{"family":"Miklósi","given":"Mónika"},{"family":"Máté","given":"Orsolya"},{"family":"Somogyi","given":"Klára"},{"family":"Szabó","given":"Marianna"}],"issued":{"date-parts":[["2016",5]]}}}],"schema":"https://github.com/citation-style-language/schema/raw/master/csl-citation.json"} </w:instrText>
      </w:r>
      <w:r w:rsidR="007329B1" w:rsidRPr="000C533F">
        <w:rPr>
          <w:rFonts w:ascii="Times New Roman" w:eastAsia="Times New Roman" w:hAnsi="Times New Roman" w:cs="Times New Roman"/>
          <w:sz w:val="24"/>
          <w:szCs w:val="24"/>
        </w:rPr>
        <w:fldChar w:fldCharType="separate"/>
      </w:r>
      <w:r w:rsidR="009F0F04" w:rsidRPr="000C533F">
        <w:rPr>
          <w:rFonts w:ascii="Times New Roman" w:hAnsi="Times New Roman" w:cs="Times New Roman"/>
          <w:sz w:val="24"/>
          <w:szCs w:val="24"/>
        </w:rPr>
        <w:t>(Miklósi et al., 2016)</w:t>
      </w:r>
      <w:r w:rsidR="007329B1" w:rsidRPr="000C533F">
        <w:rPr>
          <w:rFonts w:ascii="Times New Roman" w:eastAsia="Times New Roman" w:hAnsi="Times New Roman" w:cs="Times New Roman"/>
          <w:sz w:val="24"/>
          <w:szCs w:val="24"/>
        </w:rPr>
        <w:fldChar w:fldCharType="end"/>
      </w:r>
      <w:r w:rsidRPr="000C533F">
        <w:rPr>
          <w:rFonts w:ascii="Times New Roman" w:eastAsia="Times New Roman" w:hAnsi="Times New Roman" w:cs="Times New Roman"/>
          <w:b/>
          <w:sz w:val="24"/>
          <w:szCs w:val="24"/>
        </w:rPr>
        <w:t>.</w:t>
      </w:r>
    </w:p>
    <w:p w14:paraId="00000034" w14:textId="77777777" w:rsidR="00D707BE" w:rsidRPr="000C533F" w:rsidRDefault="00D707BE" w:rsidP="000C533F">
      <w:pPr>
        <w:spacing w:after="0" w:line="360" w:lineRule="auto"/>
        <w:ind w:firstLine="720"/>
        <w:jc w:val="both"/>
        <w:rPr>
          <w:rFonts w:ascii="Times New Roman" w:eastAsia="Quattrocento Sans" w:hAnsi="Times New Roman" w:cs="Times New Roman"/>
          <w:sz w:val="24"/>
          <w:szCs w:val="24"/>
        </w:rPr>
      </w:pPr>
    </w:p>
    <w:p w14:paraId="00000035" w14:textId="77705DB4" w:rsidR="00D707BE" w:rsidRPr="000C533F" w:rsidRDefault="00000000" w:rsidP="000C533F">
      <w:pPr>
        <w:spacing w:after="0" w:line="360" w:lineRule="auto"/>
        <w:ind w:firstLine="720"/>
        <w:jc w:val="both"/>
        <w:rPr>
          <w:rFonts w:ascii="Times New Roman" w:eastAsia="Times New Roman" w:hAnsi="Times New Roman" w:cs="Times New Roman"/>
          <w:b/>
          <w:sz w:val="24"/>
          <w:szCs w:val="24"/>
        </w:rPr>
      </w:pPr>
      <w:r w:rsidRPr="000C533F">
        <w:rPr>
          <w:rFonts w:ascii="Times New Roman" w:eastAsia="Times New Roman" w:hAnsi="Times New Roman" w:cs="Times New Roman"/>
          <w:b/>
          <w:sz w:val="24"/>
          <w:szCs w:val="24"/>
        </w:rPr>
        <w:t xml:space="preserve">3.8 </w:t>
      </w:r>
      <w:r w:rsidRPr="000C533F">
        <w:rPr>
          <w:rFonts w:ascii="Times New Roman" w:eastAsia="Times New Roman" w:hAnsi="Times New Roman" w:cs="Times New Roman"/>
          <w:b/>
          <w:sz w:val="24"/>
          <w:szCs w:val="24"/>
          <w:highlight w:val="white"/>
        </w:rPr>
        <w:t xml:space="preserve">Thinking about feeling: Using trait emotional intelligence in understanding the associations between early maladaptive schemas and coping </w:t>
      </w:r>
      <w:r w:rsidR="00CE76BB" w:rsidRPr="000C533F">
        <w:rPr>
          <w:rFonts w:ascii="Times New Roman" w:eastAsia="Times New Roman" w:hAnsi="Times New Roman" w:cs="Times New Roman"/>
          <w:b/>
          <w:sz w:val="24"/>
          <w:szCs w:val="24"/>
          <w:highlight w:val="white"/>
        </w:rPr>
        <w:t>styles.</w:t>
      </w:r>
    </w:p>
    <w:p w14:paraId="00000036" w14:textId="0754193E" w:rsidR="00D707BE" w:rsidRPr="000C533F" w:rsidRDefault="00000000" w:rsidP="000C533F">
      <w:pPr>
        <w:spacing w:after="0" w:line="360" w:lineRule="auto"/>
        <w:ind w:firstLine="720"/>
        <w:jc w:val="both"/>
        <w:rPr>
          <w:rFonts w:ascii="Times New Roman" w:eastAsia="Times New Roman" w:hAnsi="Times New Roman" w:cs="Times New Roman"/>
          <w:sz w:val="24"/>
          <w:szCs w:val="24"/>
        </w:rPr>
      </w:pPr>
      <w:r w:rsidRPr="000C533F">
        <w:rPr>
          <w:rFonts w:ascii="Times New Roman" w:eastAsia="Times New Roman" w:hAnsi="Times New Roman" w:cs="Times New Roman"/>
          <w:sz w:val="24"/>
          <w:szCs w:val="24"/>
        </w:rPr>
        <w:t xml:space="preserve">The purpose of </w:t>
      </w:r>
      <w:r w:rsidR="00CE76BB" w:rsidRPr="000C533F">
        <w:rPr>
          <w:rFonts w:ascii="Times New Roman" w:eastAsia="Times New Roman" w:hAnsi="Times New Roman" w:cs="Times New Roman"/>
          <w:sz w:val="24"/>
          <w:szCs w:val="24"/>
        </w:rPr>
        <w:t>the</w:t>
      </w:r>
      <w:r w:rsidRPr="000C533F">
        <w:rPr>
          <w:rFonts w:ascii="Times New Roman" w:eastAsia="Times New Roman" w:hAnsi="Times New Roman" w:cs="Times New Roman"/>
          <w:sz w:val="24"/>
          <w:szCs w:val="24"/>
        </w:rPr>
        <w:t xml:space="preserve"> study was twofold: first, to identify meaningful and useful patterns of associations between schemas, emotional intelligence, and disengaged coping styles during the initial assessment phase of schema therapy. Second, they aimed to investigate the role of TEI (trait emotional intelligence) domains in mediating the relationship between EMS domains and disengagement coping styles. The sample consisted of 142 students from a Singaporean university. To measure trait emotional intelligence, they used the Trait Emotional Intelligence Questionnaire (</w:t>
      </w:r>
      <w:proofErr w:type="spellStart"/>
      <w:r w:rsidRPr="000C533F">
        <w:rPr>
          <w:rFonts w:ascii="Times New Roman" w:eastAsia="Times New Roman" w:hAnsi="Times New Roman" w:cs="Times New Roman"/>
          <w:sz w:val="24"/>
          <w:szCs w:val="24"/>
        </w:rPr>
        <w:t>TEIQue</w:t>
      </w:r>
      <w:proofErr w:type="spellEnd"/>
      <w:r w:rsidRPr="000C533F">
        <w:rPr>
          <w:rFonts w:ascii="Times New Roman" w:eastAsia="Times New Roman" w:hAnsi="Times New Roman" w:cs="Times New Roman"/>
          <w:sz w:val="24"/>
          <w:szCs w:val="24"/>
        </w:rPr>
        <w:t xml:space="preserve">) and to assess coping through behavior in response to a specific stressor, we used the Coping Strategies Inventory (CSI), a 72-item self-report. It </w:t>
      </w:r>
      <w:proofErr w:type="gramStart"/>
      <w:r w:rsidR="00CE76BB" w:rsidRPr="000C533F">
        <w:rPr>
          <w:rFonts w:ascii="Times New Roman" w:eastAsia="Times New Roman" w:hAnsi="Times New Roman" w:cs="Times New Roman"/>
          <w:sz w:val="24"/>
          <w:szCs w:val="24"/>
        </w:rPr>
        <w:t>was also</w:t>
      </w:r>
      <w:r w:rsidRPr="000C533F">
        <w:rPr>
          <w:rFonts w:ascii="Times New Roman" w:eastAsia="Times New Roman" w:hAnsi="Times New Roman" w:cs="Times New Roman"/>
          <w:sz w:val="24"/>
          <w:szCs w:val="24"/>
        </w:rPr>
        <w:t xml:space="preserve"> used</w:t>
      </w:r>
      <w:proofErr w:type="gramEnd"/>
      <w:r w:rsidRPr="000C533F">
        <w:rPr>
          <w:rFonts w:ascii="Times New Roman" w:eastAsia="Times New Roman" w:hAnsi="Times New Roman" w:cs="Times New Roman"/>
          <w:sz w:val="24"/>
          <w:szCs w:val="24"/>
        </w:rPr>
        <w:t xml:space="preserve"> the Young Schema Questionnaire short form (YSQ-S3) to assess the prevalence of early maladaptive schemas. Their findings revealed a strong negative correlation between the global TEI score and the YSQ mean score, but a positive correlation between engagement coping and TEI. Disengagement coping was strongly positively correlated with YSQ </w:t>
      </w:r>
      <w:r w:rsidR="00CE76BB" w:rsidRPr="000C533F">
        <w:rPr>
          <w:rFonts w:ascii="Times New Roman" w:eastAsia="Times New Roman" w:hAnsi="Times New Roman" w:cs="Times New Roman"/>
          <w:sz w:val="24"/>
          <w:szCs w:val="24"/>
        </w:rPr>
        <w:t xml:space="preserve">mean </w:t>
      </w:r>
      <w:r w:rsidR="00CE76BB" w:rsidRPr="000C533F">
        <w:rPr>
          <w:rFonts w:ascii="Times New Roman" w:eastAsia="Times New Roman" w:hAnsi="Times New Roman" w:cs="Times New Roman"/>
          <w:sz w:val="24"/>
          <w:szCs w:val="24"/>
        </w:rPr>
        <w:fldChar w:fldCharType="begin"/>
      </w:r>
      <w:r w:rsidR="009F0F04" w:rsidRPr="000C533F">
        <w:rPr>
          <w:rFonts w:ascii="Times New Roman" w:eastAsia="Times New Roman" w:hAnsi="Times New Roman" w:cs="Times New Roman"/>
          <w:sz w:val="24"/>
          <w:szCs w:val="24"/>
        </w:rPr>
        <w:instrText xml:space="preserve"> ADDIN ZOTERO_ITEM CSL_CITATION {"citationID":"29Iw42vc","properties":{"formattedCitation":"(Ke &amp; Barlas, 2020)","plainCitation":"(Ke &amp; Barlas, 2020)","noteIndex":0},"citationItems":[{"id":223,"uris":["http://zotero.org/users/local/sp8CiHGF/items/8JVJZI2K"],"itemData":{"id":223,"type":"article-journal","abstract":"OBJECTIVES: Maladaptive interpersonal schemas can trigger distressing emotions and drive dysfunctional behaviour that leads to difficulties in interpersonal relationships and perpetuates the original maladaptive schemas. This study sought to identify patterns of association between trait emotional intelligence (TEI), early maladaptive schemas (EMS), and coping styles in a non-clinical sample. Emotionality profiles were hypothesized to be associated with EMS severity and poorer coping, as early experiences can shape an individual's self-perceptions through reinforcement by maladaptive responses.\nDESIGN: Cross-sectional study with 142 undergraduate students.\nMETHODS: We obtained self-reports of TEI, coping styles, and EMS.\nRESULTS: Disengagement coping was strongly correlated with EMS severity (r = .565, p &lt; .01). TEI was negatively correlated with EMS (r = -.660, p &lt; .01) and Disengagement (r = -.405, p &lt; .01). Emotionality, Impaired Autonomy, and Overvigilance partially mediated the relationship between Disconnection and Emotion-Focused Disengagement. Self-Control fully mediated the relationship between Impaired Limits and Problem-Focused Disengagement.\nCONCLUSIONS: The findings suggest that lower TEI is associated with the likelihood for maladaptive coping in response to EMS. The preference for certain coping styles associated with a particular domain of EMS may be explained by an individual's perceived metacognitive ability to regulate their stress and emotions. When individuals' needs for love, safety, and acceptance from others are not met, there might be poorer perceived self-efficacies in Emotionality and the tendency to cope through emotional avoidance. Individuals with difficulties establishing internal limits are more likely to respond with problem avoidance, possibly due to deficient distress tolerance. Longitudinal studies with a clinical population are warranted to replicate these findings.\nPRACTITIONER POINTS: Clinicians will likely find it helpful to consider their clients' TEI to facilitate more individualized formulation and treatment planning, by considering whether related emotional regulation problems might be innate or a deficit in skills Implies the need to do more basic emotional regulation work to supplement and strengthen the established imagery work in schema therapy (ST).","container-title":"Psychology and Psychotherapy","DOI":"10.1111/papt.12202","ISSN":"2044-8341","issue":"1","journalAbbreviation":"Psychol Psychother","language":"eng","note":"PMID: 30369013\nPMCID: PMC7028072","page":"1-20","source":"PubMed","title":"Thinking about feeling: Using trait emotional intelligence in understanding the associations between early maladaptive schemas and coping styles","title-short":"Thinking about feeling","volume":"93","author":[{"family":"Ke","given":"Tianyuan"},{"family":"Barlas","given":"Joanna"}],"issued":{"date-parts":[["2020",3]]}}}],"schema":"https://github.com/citation-style-language/schema/raw/master/csl-citation.json"} </w:instrText>
      </w:r>
      <w:r w:rsidR="00CE76BB" w:rsidRPr="000C533F">
        <w:rPr>
          <w:rFonts w:ascii="Times New Roman" w:eastAsia="Times New Roman" w:hAnsi="Times New Roman" w:cs="Times New Roman"/>
          <w:sz w:val="24"/>
          <w:szCs w:val="24"/>
        </w:rPr>
        <w:fldChar w:fldCharType="separate"/>
      </w:r>
      <w:r w:rsidR="009F0F04" w:rsidRPr="000C533F">
        <w:rPr>
          <w:rFonts w:ascii="Times New Roman" w:hAnsi="Times New Roman" w:cs="Times New Roman"/>
          <w:sz w:val="24"/>
          <w:szCs w:val="24"/>
        </w:rPr>
        <w:t>(Ke &amp; Barlas, 2020)</w:t>
      </w:r>
      <w:r w:rsidR="00CE76BB" w:rsidRPr="000C533F">
        <w:rPr>
          <w:rFonts w:ascii="Times New Roman" w:eastAsia="Times New Roman" w:hAnsi="Times New Roman" w:cs="Times New Roman"/>
          <w:sz w:val="24"/>
          <w:szCs w:val="24"/>
        </w:rPr>
        <w:fldChar w:fldCharType="end"/>
      </w:r>
      <w:r w:rsidR="00CE76BB" w:rsidRPr="000C533F">
        <w:rPr>
          <w:rFonts w:ascii="Times New Roman" w:eastAsia="Times New Roman" w:hAnsi="Times New Roman" w:cs="Times New Roman"/>
          <w:sz w:val="24"/>
          <w:szCs w:val="24"/>
        </w:rPr>
        <w:t>.</w:t>
      </w:r>
    </w:p>
    <w:p w14:paraId="00000037" w14:textId="77777777" w:rsidR="00D707BE" w:rsidRPr="000C533F" w:rsidRDefault="00D707BE" w:rsidP="000C533F">
      <w:pPr>
        <w:spacing w:after="0" w:line="360" w:lineRule="auto"/>
        <w:ind w:firstLine="720"/>
        <w:jc w:val="both"/>
        <w:rPr>
          <w:rFonts w:ascii="Times New Roman" w:eastAsia="Times New Roman" w:hAnsi="Times New Roman" w:cs="Times New Roman"/>
          <w:b/>
          <w:sz w:val="24"/>
          <w:szCs w:val="24"/>
        </w:rPr>
      </w:pPr>
    </w:p>
    <w:p w14:paraId="00000038" w14:textId="77777777" w:rsidR="00D707BE" w:rsidRPr="000C533F" w:rsidRDefault="00000000" w:rsidP="000C533F">
      <w:pPr>
        <w:spacing w:after="0" w:line="360" w:lineRule="auto"/>
        <w:ind w:firstLine="720"/>
        <w:jc w:val="both"/>
        <w:rPr>
          <w:rFonts w:ascii="Times New Roman" w:eastAsia="Times New Roman" w:hAnsi="Times New Roman" w:cs="Times New Roman"/>
          <w:b/>
          <w:sz w:val="24"/>
          <w:szCs w:val="24"/>
        </w:rPr>
      </w:pPr>
      <w:r w:rsidRPr="000C533F">
        <w:rPr>
          <w:rFonts w:ascii="Times New Roman" w:eastAsia="Times New Roman" w:hAnsi="Times New Roman" w:cs="Times New Roman"/>
          <w:b/>
          <w:sz w:val="24"/>
          <w:szCs w:val="24"/>
        </w:rPr>
        <w:t xml:space="preserve">3.9 </w:t>
      </w:r>
      <w:r w:rsidRPr="000C533F">
        <w:rPr>
          <w:rFonts w:ascii="Times New Roman" w:eastAsia="Times New Roman" w:hAnsi="Times New Roman" w:cs="Times New Roman"/>
          <w:b/>
          <w:sz w:val="24"/>
          <w:szCs w:val="24"/>
          <w:highlight w:val="white"/>
        </w:rPr>
        <w:t>An Examination of the Relationship between Early Maladaptive Schemas, Coping, and Emotional Response to Athletic Injury</w:t>
      </w:r>
    </w:p>
    <w:p w14:paraId="00000039" w14:textId="333D4295" w:rsidR="00D707BE" w:rsidRPr="000C533F" w:rsidRDefault="00000000" w:rsidP="000C533F">
      <w:pPr>
        <w:spacing w:after="0" w:line="360" w:lineRule="auto"/>
        <w:ind w:firstLine="720"/>
        <w:jc w:val="both"/>
        <w:rPr>
          <w:rFonts w:ascii="Times New Roman" w:eastAsia="Times New Roman" w:hAnsi="Times New Roman" w:cs="Times New Roman"/>
          <w:sz w:val="24"/>
          <w:szCs w:val="24"/>
          <w:highlight w:val="white"/>
        </w:rPr>
      </w:pPr>
      <w:r w:rsidRPr="000C533F">
        <w:rPr>
          <w:rFonts w:ascii="Times New Roman" w:eastAsia="Times New Roman" w:hAnsi="Times New Roman" w:cs="Times New Roman"/>
          <w:sz w:val="24"/>
          <w:szCs w:val="24"/>
          <w:highlight w:val="white"/>
        </w:rPr>
        <w:t xml:space="preserve">Had the aim to investigate the relationship between early maladaptive schemas (EMSs), emotional responses, coping behaviors, and athletic injury among recently diagnosed injured university athletes. The sample comprised of </w:t>
      </w:r>
      <w:proofErr w:type="gramStart"/>
      <w:r w:rsidRPr="000C533F">
        <w:rPr>
          <w:rFonts w:ascii="Times New Roman" w:eastAsia="Times New Roman" w:hAnsi="Times New Roman" w:cs="Times New Roman"/>
          <w:sz w:val="24"/>
          <w:szCs w:val="24"/>
          <w:highlight w:val="white"/>
        </w:rPr>
        <w:t>40</w:t>
      </w:r>
      <w:proofErr w:type="gramEnd"/>
      <w:r w:rsidRPr="000C533F">
        <w:rPr>
          <w:rFonts w:ascii="Times New Roman" w:eastAsia="Times New Roman" w:hAnsi="Times New Roman" w:cs="Times New Roman"/>
          <w:sz w:val="24"/>
          <w:szCs w:val="24"/>
          <w:highlight w:val="white"/>
        </w:rPr>
        <w:t xml:space="preserve"> athletes who had been injured and unable to participate in sports for at least a week. The Coping Response Inventory-Adult Form (CRI-A) and the Profile of Mood States (POMS) </w:t>
      </w:r>
      <w:proofErr w:type="gramStart"/>
      <w:r w:rsidRPr="000C533F">
        <w:rPr>
          <w:rFonts w:ascii="Times New Roman" w:eastAsia="Times New Roman" w:hAnsi="Times New Roman" w:cs="Times New Roman"/>
          <w:sz w:val="24"/>
          <w:szCs w:val="24"/>
          <w:highlight w:val="white"/>
        </w:rPr>
        <w:t>were used</w:t>
      </w:r>
      <w:proofErr w:type="gramEnd"/>
      <w:r w:rsidRPr="000C533F">
        <w:rPr>
          <w:rFonts w:ascii="Times New Roman" w:eastAsia="Times New Roman" w:hAnsi="Times New Roman" w:cs="Times New Roman"/>
          <w:sz w:val="24"/>
          <w:szCs w:val="24"/>
          <w:highlight w:val="white"/>
        </w:rPr>
        <w:t xml:space="preserve"> to assess coping responses and mood states, respectively. Additionally, the Young Schema Questionnaire-Short Form (YSQ-SF) </w:t>
      </w:r>
      <w:proofErr w:type="gramStart"/>
      <w:r w:rsidRPr="000C533F">
        <w:rPr>
          <w:rFonts w:ascii="Times New Roman" w:eastAsia="Times New Roman" w:hAnsi="Times New Roman" w:cs="Times New Roman"/>
          <w:sz w:val="24"/>
          <w:szCs w:val="24"/>
          <w:highlight w:val="white"/>
        </w:rPr>
        <w:t>was used</w:t>
      </w:r>
      <w:proofErr w:type="gramEnd"/>
      <w:r w:rsidRPr="000C533F">
        <w:rPr>
          <w:rFonts w:ascii="Times New Roman" w:eastAsia="Times New Roman" w:hAnsi="Times New Roman" w:cs="Times New Roman"/>
          <w:sz w:val="24"/>
          <w:szCs w:val="24"/>
          <w:highlight w:val="white"/>
        </w:rPr>
        <w:t xml:space="preserve"> to measure early maladaptive schemas.</w:t>
      </w:r>
    </w:p>
    <w:p w14:paraId="0000003A" w14:textId="3D998A69" w:rsidR="00D707BE" w:rsidRPr="000C533F" w:rsidRDefault="00000000" w:rsidP="000C533F">
      <w:pPr>
        <w:spacing w:after="0" w:line="360" w:lineRule="auto"/>
        <w:ind w:firstLine="720"/>
        <w:jc w:val="both"/>
        <w:rPr>
          <w:rFonts w:ascii="Times New Roman" w:eastAsia="Times New Roman" w:hAnsi="Times New Roman" w:cs="Times New Roman"/>
          <w:sz w:val="24"/>
          <w:szCs w:val="24"/>
        </w:rPr>
      </w:pPr>
      <w:r w:rsidRPr="000C533F">
        <w:rPr>
          <w:rFonts w:ascii="Times New Roman" w:eastAsia="Times New Roman" w:hAnsi="Times New Roman" w:cs="Times New Roman"/>
          <w:sz w:val="24"/>
          <w:szCs w:val="24"/>
          <w:highlight w:val="white"/>
        </w:rPr>
        <w:lastRenderedPageBreak/>
        <w:t xml:space="preserve">The findings revealed that negative emotions were at their highest levels when the injury occurred and gradually decreased during the injury process. EMSs </w:t>
      </w:r>
      <w:proofErr w:type="gramStart"/>
      <w:r w:rsidRPr="000C533F">
        <w:rPr>
          <w:rFonts w:ascii="Times New Roman" w:eastAsia="Times New Roman" w:hAnsi="Times New Roman" w:cs="Times New Roman"/>
          <w:sz w:val="24"/>
          <w:szCs w:val="24"/>
          <w:highlight w:val="white"/>
        </w:rPr>
        <w:t>were found</w:t>
      </w:r>
      <w:proofErr w:type="gramEnd"/>
      <w:r w:rsidRPr="000C533F">
        <w:rPr>
          <w:rFonts w:ascii="Times New Roman" w:eastAsia="Times New Roman" w:hAnsi="Times New Roman" w:cs="Times New Roman"/>
          <w:sz w:val="24"/>
          <w:szCs w:val="24"/>
          <w:highlight w:val="white"/>
        </w:rPr>
        <w:t xml:space="preserve"> to predict higher levels of negative emotional response to injury, and certain EMS domains were found to be more relevant in predicting emotional response depending on the phase of injury. Specifically, the Disconnection and Rejection</w:t>
      </w:r>
      <w:r w:rsidR="00390CDD" w:rsidRPr="000C533F">
        <w:rPr>
          <w:rFonts w:ascii="Times New Roman" w:eastAsia="Times New Roman" w:hAnsi="Times New Roman" w:cs="Times New Roman"/>
          <w:sz w:val="24"/>
          <w:szCs w:val="24"/>
        </w:rPr>
        <w:t xml:space="preserve"> </w:t>
      </w:r>
      <w:r w:rsidR="00390CDD" w:rsidRPr="000C533F">
        <w:rPr>
          <w:rFonts w:ascii="Times New Roman" w:eastAsia="Times New Roman" w:hAnsi="Times New Roman" w:cs="Times New Roman"/>
          <w:sz w:val="24"/>
          <w:szCs w:val="24"/>
        </w:rPr>
        <w:fldChar w:fldCharType="begin"/>
      </w:r>
      <w:r w:rsidR="009F0F04" w:rsidRPr="000C533F">
        <w:rPr>
          <w:rFonts w:ascii="Times New Roman" w:eastAsia="Times New Roman" w:hAnsi="Times New Roman" w:cs="Times New Roman"/>
          <w:sz w:val="24"/>
          <w:szCs w:val="24"/>
        </w:rPr>
        <w:instrText xml:space="preserve"> ADDIN ZOTERO_ITEM CSL_CITATION {"citationID":"6eLwmJcC","properties":{"formattedCitation":"(Gallagher &amp; Gardner, 2007)","plainCitation":"(Gallagher &amp; Gardner, 2007)","noteIndex":0},"citationItems":[{"id":251,"uris":["http://zotero.org/users/local/sp8CiHGF/items/DGL2G96U"],"itemData":{"id":251,"type":"article-journal","abstract":"The present study examined the relationship between cognitive vulnerabilities, coping strategy, and emotional response to athletic injury among 40 NCAA Division I injured athletes. It was hypothesized that the presence of early maladaptive schemas (EMS) and avoidant coping strategies would predict greater emotional distress among injured athletes. Early maladaptive schemas were assessed by the Young Schema Questionnaire-Short Form, which injured athletes completed upon injury. Coping strategies were measured by the Coping Response Inventory Adult Form, which was completed upon the completion of recovery. The Profile of Mood States was used to assess mood, and was completed during three phases of injury: upon injury, middle of rehabilitation, and upon recovery. As predicted, hierarchical multiple regression analysis demonstrate that EMSs and avoidance-focused coping were associated with higher levels of negative mood among injured athletes. The results also indicate that the relationship between EMS and mood vary based on the phase of injury, suggesting that different EMSs are differentially related to subtle differences in stressors encountered during each phase of the injury process. (PsycInfo Database Record (c) 2022 APA, all rights reserved)","container-title":"Journal of Clinical Sport Psychology","DOI":"10.1123/jcsp.1.1.47","ISSN":"1932-927X(Electronic),1932-9261(Print)","issue":"1","note":"publisher-place: US\npublisher: Human Kinetics","page":"47-67","title":"An examination of the relationship between early maladaptive schemas, coping, and emotional response to athletic injury.","volume":"1","author":[{"family":"Gallagher","given":"Brian V."},{"family":"Gardner","given":"Frank L."}],"issued":{"date-parts":[["2007"]]}}}],"schema":"https://github.com/citation-style-language/schema/raw/master/csl-citation.json"} </w:instrText>
      </w:r>
      <w:r w:rsidR="00390CDD" w:rsidRPr="000C533F">
        <w:rPr>
          <w:rFonts w:ascii="Times New Roman" w:eastAsia="Times New Roman" w:hAnsi="Times New Roman" w:cs="Times New Roman"/>
          <w:sz w:val="24"/>
          <w:szCs w:val="24"/>
        </w:rPr>
        <w:fldChar w:fldCharType="separate"/>
      </w:r>
      <w:r w:rsidR="009F0F04" w:rsidRPr="000C533F">
        <w:rPr>
          <w:rFonts w:ascii="Times New Roman" w:hAnsi="Times New Roman" w:cs="Times New Roman"/>
          <w:sz w:val="24"/>
          <w:szCs w:val="24"/>
        </w:rPr>
        <w:t>(Gallagher &amp; Gardner, 2007)</w:t>
      </w:r>
      <w:r w:rsidR="00390CDD" w:rsidRPr="000C533F">
        <w:rPr>
          <w:rFonts w:ascii="Times New Roman" w:eastAsia="Times New Roman" w:hAnsi="Times New Roman" w:cs="Times New Roman"/>
          <w:sz w:val="24"/>
          <w:szCs w:val="24"/>
        </w:rPr>
        <w:fldChar w:fldCharType="end"/>
      </w:r>
      <w:r w:rsidR="00B950EF" w:rsidRPr="000C533F">
        <w:rPr>
          <w:rFonts w:ascii="Times New Roman" w:eastAsia="Times New Roman" w:hAnsi="Times New Roman" w:cs="Times New Roman"/>
          <w:sz w:val="24"/>
          <w:szCs w:val="24"/>
        </w:rPr>
        <w:t>.</w:t>
      </w:r>
    </w:p>
    <w:p w14:paraId="0000003B" w14:textId="77777777" w:rsidR="00D707BE" w:rsidRPr="000C533F" w:rsidRDefault="00D707BE" w:rsidP="000C533F">
      <w:pPr>
        <w:spacing w:after="0" w:line="360" w:lineRule="auto"/>
        <w:jc w:val="both"/>
        <w:rPr>
          <w:rFonts w:ascii="Times New Roman" w:eastAsia="Times New Roman" w:hAnsi="Times New Roman" w:cs="Times New Roman"/>
          <w:b/>
          <w:sz w:val="24"/>
          <w:szCs w:val="24"/>
        </w:rPr>
      </w:pPr>
    </w:p>
    <w:p w14:paraId="0000003C" w14:textId="77777777" w:rsidR="00D707BE" w:rsidRPr="000C533F" w:rsidRDefault="00000000" w:rsidP="000C533F">
      <w:pPr>
        <w:spacing w:after="0" w:line="360" w:lineRule="auto"/>
        <w:ind w:firstLine="720"/>
        <w:jc w:val="both"/>
        <w:rPr>
          <w:rFonts w:ascii="Times New Roman" w:eastAsia="Times New Roman" w:hAnsi="Times New Roman" w:cs="Times New Roman"/>
          <w:b/>
          <w:sz w:val="24"/>
          <w:szCs w:val="24"/>
        </w:rPr>
      </w:pPr>
      <w:r w:rsidRPr="000C533F">
        <w:rPr>
          <w:rFonts w:ascii="Times New Roman" w:eastAsia="Times New Roman" w:hAnsi="Times New Roman" w:cs="Times New Roman"/>
          <w:b/>
          <w:sz w:val="24"/>
          <w:szCs w:val="24"/>
        </w:rPr>
        <w:t>Discussion</w:t>
      </w:r>
    </w:p>
    <w:p w14:paraId="0000003D" w14:textId="77777777" w:rsidR="00D707BE" w:rsidRPr="000C533F" w:rsidRDefault="00000000" w:rsidP="000C533F">
      <w:pPr>
        <w:spacing w:after="0" w:line="360" w:lineRule="auto"/>
        <w:ind w:firstLine="720"/>
        <w:jc w:val="both"/>
        <w:rPr>
          <w:rFonts w:ascii="Times New Roman" w:eastAsia="Times New Roman" w:hAnsi="Times New Roman" w:cs="Times New Roman"/>
          <w:sz w:val="24"/>
          <w:szCs w:val="24"/>
        </w:rPr>
      </w:pPr>
      <w:r w:rsidRPr="000C533F">
        <w:rPr>
          <w:rFonts w:ascii="Times New Roman" w:eastAsia="Times New Roman" w:hAnsi="Times New Roman" w:cs="Times New Roman"/>
          <w:sz w:val="24"/>
          <w:szCs w:val="24"/>
        </w:rPr>
        <w:t xml:space="preserve">For the best understanding, the discussion will </w:t>
      </w:r>
      <w:proofErr w:type="gramStart"/>
      <w:r w:rsidRPr="000C533F">
        <w:rPr>
          <w:rFonts w:ascii="Times New Roman" w:eastAsia="Times New Roman" w:hAnsi="Times New Roman" w:cs="Times New Roman"/>
          <w:sz w:val="24"/>
          <w:szCs w:val="24"/>
        </w:rPr>
        <w:t>be separated</w:t>
      </w:r>
      <w:proofErr w:type="gramEnd"/>
      <w:r w:rsidRPr="000C533F">
        <w:rPr>
          <w:rFonts w:ascii="Times New Roman" w:eastAsia="Times New Roman" w:hAnsi="Times New Roman" w:cs="Times New Roman"/>
          <w:sz w:val="24"/>
          <w:szCs w:val="24"/>
        </w:rPr>
        <w:t xml:space="preserve"> by sections. </w:t>
      </w:r>
    </w:p>
    <w:p w14:paraId="0000003E" w14:textId="77777777" w:rsidR="00D707BE" w:rsidRPr="000C533F" w:rsidRDefault="00000000" w:rsidP="000C533F">
      <w:pPr>
        <w:spacing w:after="0" w:line="360" w:lineRule="auto"/>
        <w:ind w:firstLine="720"/>
        <w:jc w:val="both"/>
        <w:rPr>
          <w:rFonts w:ascii="Times New Roman" w:eastAsia="Times New Roman" w:hAnsi="Times New Roman" w:cs="Times New Roman"/>
          <w:b/>
          <w:sz w:val="24"/>
          <w:szCs w:val="24"/>
        </w:rPr>
      </w:pPr>
      <w:r w:rsidRPr="000C533F">
        <w:rPr>
          <w:rFonts w:ascii="Times New Roman" w:eastAsia="Times New Roman" w:hAnsi="Times New Roman" w:cs="Times New Roman"/>
          <w:b/>
          <w:sz w:val="24"/>
          <w:szCs w:val="24"/>
        </w:rPr>
        <w:t>Schema therapy and cognition</w:t>
      </w:r>
    </w:p>
    <w:p w14:paraId="0000003F" w14:textId="3112105D" w:rsidR="00D707BE" w:rsidRPr="000C533F" w:rsidRDefault="00D3132D" w:rsidP="000C533F">
      <w:pPr>
        <w:spacing w:after="0" w:line="360" w:lineRule="auto"/>
        <w:ind w:firstLine="720"/>
        <w:jc w:val="both"/>
        <w:rPr>
          <w:rFonts w:ascii="Times New Roman" w:eastAsia="Times New Roman" w:hAnsi="Times New Roman" w:cs="Times New Roman"/>
          <w:sz w:val="24"/>
          <w:szCs w:val="24"/>
          <w:highlight w:val="yellow"/>
        </w:rPr>
      </w:pPr>
      <w:r w:rsidRPr="000C533F">
        <w:rPr>
          <w:rFonts w:ascii="Times New Roman" w:eastAsia="Times New Roman" w:hAnsi="Times New Roman" w:cs="Times New Roman"/>
          <w:sz w:val="24"/>
          <w:szCs w:val="24"/>
        </w:rPr>
        <w:t xml:space="preserve">Adults that present high levels of ADHD also had more incidence of maladaptive schemas in their evaluation and, consequently, a lower level of emotional well-being </w:t>
      </w:r>
      <w:r w:rsidRPr="000C533F">
        <w:rPr>
          <w:rFonts w:ascii="Times New Roman" w:eastAsia="Times New Roman" w:hAnsi="Times New Roman" w:cs="Times New Roman"/>
          <w:sz w:val="24"/>
          <w:szCs w:val="24"/>
        </w:rPr>
        <w:fldChar w:fldCharType="begin"/>
      </w:r>
      <w:r w:rsidR="009F0F04" w:rsidRPr="000C533F">
        <w:rPr>
          <w:rFonts w:ascii="Times New Roman" w:eastAsia="Times New Roman" w:hAnsi="Times New Roman" w:cs="Times New Roman"/>
          <w:sz w:val="24"/>
          <w:szCs w:val="24"/>
        </w:rPr>
        <w:instrText xml:space="preserve"> ADDIN ZOTERO_ITEM CSL_CITATION {"citationID":"9OQfFS7l","properties":{"formattedCitation":"(Mikl\\uc0\\u243{}si et al., 2016)","plainCitation":"(Miklósi et al., 2016)","noteIndex":0},"citationItems":[{"id":189,"uris":["http://zotero.org/users/local/sp8CiHGF/items/5P5KB6DQ"],"itemData":{"id":189,"type":"article-journal","abstract":"Attention deficit hyperactivity disorder (ADHD) is one of the most prevalent chronic neuropsychiatric disorders, severely affecting the emotional well-being of children as well as of adults. It has been suggested that individuals who experience symptoms of ADHD develop maladaptive schemata of failure, impaired self-discipline, social isolation, and shame. These schemata may then contribute to impaired emotional well-being by increasing unhelpful responses to stressful life events. However, to date, no empirical research has tested this theoretical proposition. In a sample of 204 nonclinical adults, we conducted a serial multiple mediator analysis, which supported the proposed model. More severe ADHD symptoms were associated with higher levels of perceived stress both directly and indirectly through stronger maladaptive schemata, which, in turn, were related to lower levels of emotional well-being. Results suggest that identifying and modifying maladaptive schemata may be an important addition to psychotherapy for adult ADHD patients.","container-title":"The Journal of Nervous and Mental Disease","DOI":"10.1097/NMD.0000000000000472","ISSN":"1539-736X","issue":"5","journalAbbreviation":"J Nerv Ment Dis","language":"eng","note":"PMID: 26825377","page":"364-369","source":"PubMed","title":"Adult Attention Deficit Hyperactivity Disorder Symptoms, Perceived Stress, and Well-Being: The Role of Early Maladaptive Schemata","title-short":"Adult Attention Deficit Hyperactivity Disorder Symptoms, Perceived Stress, and Well-Being","volume":"204","author":[{"family":"Miklósi","given":"Mónika"},{"family":"Máté","given":"Orsolya"},{"family":"Somogyi","given":"Klára"},{"family":"Szabó","given":"Marianna"}],"issued":{"date-parts":[["2016",5]]}}}],"schema":"https://github.com/citation-style-language/schema/raw/master/csl-citation.json"} </w:instrText>
      </w:r>
      <w:r w:rsidRPr="000C533F">
        <w:rPr>
          <w:rFonts w:ascii="Times New Roman" w:eastAsia="Times New Roman" w:hAnsi="Times New Roman" w:cs="Times New Roman"/>
          <w:sz w:val="24"/>
          <w:szCs w:val="24"/>
        </w:rPr>
        <w:fldChar w:fldCharType="separate"/>
      </w:r>
      <w:r w:rsidR="009F0F04" w:rsidRPr="000C533F">
        <w:rPr>
          <w:rFonts w:ascii="Times New Roman" w:hAnsi="Times New Roman" w:cs="Times New Roman"/>
          <w:sz w:val="24"/>
          <w:szCs w:val="24"/>
        </w:rPr>
        <w:t>(Miklósi et al., 2016)</w:t>
      </w:r>
      <w:r w:rsidRPr="000C533F">
        <w:rPr>
          <w:rFonts w:ascii="Times New Roman" w:eastAsia="Times New Roman" w:hAnsi="Times New Roman" w:cs="Times New Roman"/>
          <w:sz w:val="24"/>
          <w:szCs w:val="24"/>
        </w:rPr>
        <w:fldChar w:fldCharType="end"/>
      </w:r>
      <w:r w:rsidRPr="000C533F">
        <w:rPr>
          <w:rFonts w:ascii="Times New Roman" w:eastAsia="Times New Roman" w:hAnsi="Times New Roman" w:cs="Times New Roman"/>
          <w:sz w:val="24"/>
          <w:szCs w:val="24"/>
        </w:rPr>
        <w:t xml:space="preserve">. While emotional intelligence is negatively correlated to the YSQ scores and positively correlated to engagement coping strategies, wellbeing, and emotionality, the higher presence and scores of EMS and the </w:t>
      </w:r>
      <w:proofErr w:type="spellStart"/>
      <w:r w:rsidRPr="000C533F">
        <w:rPr>
          <w:rFonts w:ascii="Times New Roman" w:eastAsia="Times New Roman" w:hAnsi="Times New Roman" w:cs="Times New Roman"/>
          <w:sz w:val="24"/>
          <w:szCs w:val="24"/>
        </w:rPr>
        <w:t>Overvigilance</w:t>
      </w:r>
      <w:proofErr w:type="spellEnd"/>
      <w:r w:rsidRPr="000C533F">
        <w:rPr>
          <w:rFonts w:ascii="Times New Roman" w:eastAsia="Times New Roman" w:hAnsi="Times New Roman" w:cs="Times New Roman"/>
          <w:sz w:val="24"/>
          <w:szCs w:val="24"/>
        </w:rPr>
        <w:t xml:space="preserve"> Disconnection and Impaired Autonomy domains suggests poorer coping strategies such as: avoidance, self-criticism and disengagement attitudes</w:t>
      </w:r>
      <w:r w:rsidR="003F041B" w:rsidRPr="000C533F">
        <w:rPr>
          <w:rFonts w:ascii="Times New Roman" w:eastAsia="Times New Roman" w:hAnsi="Times New Roman" w:cs="Times New Roman"/>
          <w:sz w:val="24"/>
          <w:szCs w:val="24"/>
        </w:rPr>
        <w:t xml:space="preserve"> </w:t>
      </w:r>
      <w:r w:rsidR="003F041B" w:rsidRPr="000C533F">
        <w:rPr>
          <w:rFonts w:ascii="Times New Roman" w:eastAsia="Times New Roman" w:hAnsi="Times New Roman" w:cs="Times New Roman"/>
          <w:sz w:val="24"/>
          <w:szCs w:val="24"/>
        </w:rPr>
        <w:fldChar w:fldCharType="begin"/>
      </w:r>
      <w:r w:rsidR="009F0F04" w:rsidRPr="000C533F">
        <w:rPr>
          <w:rFonts w:ascii="Times New Roman" w:eastAsia="Times New Roman" w:hAnsi="Times New Roman" w:cs="Times New Roman"/>
          <w:sz w:val="24"/>
          <w:szCs w:val="24"/>
        </w:rPr>
        <w:instrText xml:space="preserve"> ADDIN ZOTERO_ITEM CSL_CITATION {"citationID":"BQfYaFgp","properties":{"formattedCitation":"(Ke &amp; Barlas, 2020)","plainCitation":"(Ke &amp; Barlas, 2020)","noteIndex":0},"citationItems":[{"id":223,"uris":["http://zotero.org/users/local/sp8CiHGF/items/8JVJZI2K"],"itemData":{"id":223,"type":"article-journal","abstract":"OBJECTIVES: Maladaptive interpersonal schemas can trigger distressing emotions and drive dysfunctional behaviour that leads to difficulties in interpersonal relationships and perpetuates the original maladaptive schemas. This study sought to identify patterns of association between trait emotional intelligence (TEI), early maladaptive schemas (EMS), and coping styles in a non-clinical sample. Emotionality profiles were hypothesized to be associated with EMS severity and poorer coping, as early experiences can shape an individual's self-perceptions through reinforcement by maladaptive responses.\nDESIGN: Cross-sectional study with 142 undergraduate students.\nMETHODS: We obtained self-reports of TEI, coping styles, and EMS.\nRESULTS: Disengagement coping was strongly correlated with EMS severity (r = .565, p &lt; .01). TEI was negatively correlated with EMS (r = -.660, p &lt; .01) and Disengagement (r = -.405, p &lt; .01). Emotionality, Impaired Autonomy, and Overvigilance partially mediated the relationship between Disconnection and Emotion-Focused Disengagement. Self-Control fully mediated the relationship between Impaired Limits and Problem-Focused Disengagement.\nCONCLUSIONS: The findings suggest that lower TEI is associated with the likelihood for maladaptive coping in response to EMS. The preference for certain coping styles associated with a particular domain of EMS may be explained by an individual's perceived metacognitive ability to regulate their stress and emotions. When individuals' needs for love, safety, and acceptance from others are not met, there might be poorer perceived self-efficacies in Emotionality and the tendency to cope through emotional avoidance. Individuals with difficulties establishing internal limits are more likely to respond with problem avoidance, possibly due to deficient distress tolerance. Longitudinal studies with a clinical population are warranted to replicate these findings.\nPRACTITIONER POINTS: Clinicians will likely find it helpful to consider their clients' TEI to facilitate more individualized formulation and treatment planning, by considering whether related emotional regulation problems might be innate or a deficit in skills Implies the need to do more basic emotional regulation work to supplement and strengthen the established imagery work in schema therapy (ST).","container-title":"Psychology and Psychotherapy","DOI":"10.1111/papt.12202","ISSN":"2044-8341","issue":"1","journalAbbreviation":"Psychol Psychother","language":"eng","note":"PMID: 30369013\nPMCID: PMC7028072","page":"1-20","source":"PubMed","title":"Thinking about feeling: Using trait emotional intelligence in understanding the associations between early maladaptive schemas and coping styles","title-short":"Thinking about feeling","volume":"93","author":[{"family":"Ke","given":"Tianyuan"},{"family":"Barlas","given":"Joanna"}],"issued":{"date-parts":[["2020",3]]}}}],"schema":"https://github.com/citation-style-language/schema/raw/master/csl-citation.json"} </w:instrText>
      </w:r>
      <w:r w:rsidR="003F041B" w:rsidRPr="000C533F">
        <w:rPr>
          <w:rFonts w:ascii="Times New Roman" w:eastAsia="Times New Roman" w:hAnsi="Times New Roman" w:cs="Times New Roman"/>
          <w:sz w:val="24"/>
          <w:szCs w:val="24"/>
        </w:rPr>
        <w:fldChar w:fldCharType="separate"/>
      </w:r>
      <w:r w:rsidR="009F0F04" w:rsidRPr="000C533F">
        <w:rPr>
          <w:rFonts w:ascii="Times New Roman" w:hAnsi="Times New Roman" w:cs="Times New Roman"/>
          <w:sz w:val="24"/>
          <w:szCs w:val="24"/>
        </w:rPr>
        <w:t>(Ke &amp; Barlas, 2020)</w:t>
      </w:r>
      <w:r w:rsidR="003F041B" w:rsidRPr="000C533F">
        <w:rPr>
          <w:rFonts w:ascii="Times New Roman" w:eastAsia="Times New Roman" w:hAnsi="Times New Roman" w:cs="Times New Roman"/>
          <w:sz w:val="24"/>
          <w:szCs w:val="24"/>
        </w:rPr>
        <w:fldChar w:fldCharType="end"/>
      </w:r>
      <w:r w:rsidRPr="000C533F">
        <w:rPr>
          <w:rFonts w:ascii="Times New Roman" w:eastAsia="Times New Roman" w:hAnsi="Times New Roman" w:cs="Times New Roman"/>
          <w:sz w:val="24"/>
          <w:szCs w:val="24"/>
        </w:rPr>
        <w:t>.</w:t>
      </w:r>
    </w:p>
    <w:p w14:paraId="00000040" w14:textId="5B94E92F" w:rsidR="00D707BE" w:rsidRPr="000C533F" w:rsidRDefault="003F041B" w:rsidP="000C533F">
      <w:pPr>
        <w:spacing w:after="0" w:line="360" w:lineRule="auto"/>
        <w:ind w:firstLine="720"/>
        <w:jc w:val="both"/>
        <w:rPr>
          <w:rFonts w:ascii="Times New Roman" w:eastAsia="Times New Roman" w:hAnsi="Times New Roman" w:cs="Times New Roman"/>
          <w:sz w:val="24"/>
          <w:szCs w:val="24"/>
        </w:rPr>
      </w:pPr>
      <w:r w:rsidRPr="000C533F">
        <w:rPr>
          <w:rFonts w:ascii="Times New Roman" w:eastAsia="Times New Roman" w:hAnsi="Times New Roman" w:cs="Times New Roman"/>
          <w:sz w:val="24"/>
          <w:szCs w:val="24"/>
        </w:rPr>
        <w:t xml:space="preserve">It was also investigated the act of binge eating and it results shows that impulsivity detains an important role being the moderator between life events stresses and the presence of EMSs, and since the more EMSs are present, greater are the chances of adolescents engage in binge eating behavior </w:t>
      </w:r>
      <w:r w:rsidRPr="000C533F">
        <w:rPr>
          <w:rFonts w:ascii="Times New Roman" w:eastAsia="Times New Roman" w:hAnsi="Times New Roman" w:cs="Times New Roman"/>
          <w:sz w:val="24"/>
          <w:szCs w:val="24"/>
        </w:rPr>
        <w:fldChar w:fldCharType="begin"/>
      </w:r>
      <w:r w:rsidR="009F0F04" w:rsidRPr="000C533F">
        <w:rPr>
          <w:rFonts w:ascii="Times New Roman" w:eastAsia="Times New Roman" w:hAnsi="Times New Roman" w:cs="Times New Roman"/>
          <w:sz w:val="24"/>
          <w:szCs w:val="24"/>
        </w:rPr>
        <w:instrText xml:space="preserve"> ADDIN ZOTERO_ITEM CSL_CITATION {"citationID":"iWb5GSHx","properties":{"formattedCitation":"(Zhu et al., 2016)","plainCitation":"(Zhu et al., 2016)","noteIndex":0},"citationItems":[{"id":221,"uris":["http://zotero.org/users/local/sp8CiHGF/items/MFW979UL"],"itemData":{"id":221,"type":"article-journal","abstract":"This study examined the relationships between life event stress, early maladaptive schemas, impulsivity and binge eating among adolescents and investigated the effects of early maladaptive schemas and impulsivity on the relationship between life event stress and binge eating. Specifically, we examined a moderated mediation model in which early maladaptive schemas mediated this relationship and impulsivity moderated the mediation effect. Life event stress, early maladaptive schemas, impulsivity and binge eating were investigated in a sample of 2172 seventh-, eighth- and tenth-grade middle and high school students (mean age = 14.55 years, standard deviation = 1.29). The results indicated that adolescents with greater life event stress, more early maladaptive schemas and higher levels of impulsivity displayed more severe binge eating. In addition, early maladaptive schemas mediated the relationship between life event stress and binge eating, while impulsivity moderated this relationship. Furthermore, impulsivity also moderated the mediation effect of early maladaptive schemas; as impulsivity levels increased, the strength of the association between life event stress and early maladaptive schemas increased. This study illustrates the importance of understanding individual differences and their effects on the relationship between life event stress and binge eating. Copyright © 2015 John Wiley &amp; Sons, Ltd.","container-title":"Stress and Health: Journal of the International Society for the Investigation of Stress","DOI":"10.1002/smi.2634","ISSN":"1532-2998","issue":"4","journalAbbreviation":"Stress Health","language":"eng","note":"PMID: 25688978","page":"395-401","source":"PubMed","title":"Life Event Stress and Binge Eating Among Adolescents: The Roles of Early Maladaptive Schemas and Impulsivity","title-short":"Life Event Stress and Binge Eating Among Adolescents","volume":"32","author":[{"family":"Zhu","given":"Hong"},{"family":"Luo","given":"Xingwei"},{"family":"Cai","given":"Taisheng"},{"family":"He","given":"Jinbo"},{"family":"Lu","given":"Yao"},{"family":"Wu","given":"Siyao"}],"issued":{"date-parts":[["2016",10]]}}}],"schema":"https://github.com/citation-style-language/schema/raw/master/csl-citation.json"} </w:instrText>
      </w:r>
      <w:r w:rsidRPr="000C533F">
        <w:rPr>
          <w:rFonts w:ascii="Times New Roman" w:eastAsia="Times New Roman" w:hAnsi="Times New Roman" w:cs="Times New Roman"/>
          <w:sz w:val="24"/>
          <w:szCs w:val="24"/>
        </w:rPr>
        <w:fldChar w:fldCharType="separate"/>
      </w:r>
      <w:r w:rsidR="009F0F04" w:rsidRPr="000C533F">
        <w:rPr>
          <w:rFonts w:ascii="Times New Roman" w:hAnsi="Times New Roman" w:cs="Times New Roman"/>
          <w:sz w:val="24"/>
          <w:szCs w:val="24"/>
        </w:rPr>
        <w:t>(Zhu et al., 2016)</w:t>
      </w:r>
      <w:r w:rsidRPr="000C533F">
        <w:rPr>
          <w:rFonts w:ascii="Times New Roman" w:eastAsia="Times New Roman" w:hAnsi="Times New Roman" w:cs="Times New Roman"/>
          <w:sz w:val="24"/>
          <w:szCs w:val="24"/>
        </w:rPr>
        <w:fldChar w:fldCharType="end"/>
      </w:r>
      <w:r w:rsidRPr="000C533F">
        <w:rPr>
          <w:rFonts w:ascii="Times New Roman" w:eastAsia="Times New Roman" w:hAnsi="Times New Roman" w:cs="Times New Roman"/>
          <w:sz w:val="24"/>
          <w:szCs w:val="24"/>
        </w:rPr>
        <w:t>.  A study showed that early maladaptive schemas, in special  entitlement/grandiosity and insufficient self-control/self-discipline can be relation with impulsivity, and drug abuse in adolescents</w:t>
      </w:r>
      <w:r w:rsidR="00CF0062" w:rsidRPr="000C533F">
        <w:rPr>
          <w:rFonts w:ascii="Times New Roman" w:eastAsia="Times New Roman" w:hAnsi="Times New Roman" w:cs="Times New Roman"/>
          <w:sz w:val="24"/>
          <w:szCs w:val="24"/>
        </w:rPr>
        <w:t xml:space="preserve"> </w:t>
      </w:r>
      <w:r w:rsidR="00CF0062" w:rsidRPr="000C533F">
        <w:rPr>
          <w:rFonts w:ascii="Times New Roman" w:eastAsia="Times New Roman" w:hAnsi="Times New Roman" w:cs="Times New Roman"/>
          <w:sz w:val="24"/>
          <w:szCs w:val="24"/>
        </w:rPr>
        <w:fldChar w:fldCharType="begin"/>
      </w:r>
      <w:r w:rsidR="009F0F04" w:rsidRPr="000C533F">
        <w:rPr>
          <w:rFonts w:ascii="Times New Roman" w:eastAsia="Times New Roman" w:hAnsi="Times New Roman" w:cs="Times New Roman"/>
          <w:sz w:val="24"/>
          <w:szCs w:val="24"/>
        </w:rPr>
        <w:instrText xml:space="preserve"> ADDIN ZOTERO_ITEM CSL_CITATION {"citationID":"HTVPxU2L","properties":{"formattedCitation":"(Calvete &amp; Est\\uc0\\u233{}vez, 2009)","plainCitation":"(Calvete &amp; Estévez, 2009)","noteIndex":0},"citationItems":[{"id":192,"uris":["http://zotero.org/users/local/sp8CiHGF/items/G7EQTGIQ"],"itemData":{"id":192,"type":"article-journal","abstract":"The aim of this study was to assess the association between stress, cognitive schemas, impulsivity, and substance use in adolescents. A sample of 657 adolescents (367 girls and 290 boys) completed measures of stressful life events, cognitive schemas of grandiosity and insufficient self-control, impulsive style of problem-solving and substance use. The results indicated that stressful life events and the cognitive schemas were significantly associated with substance use. In addition, the impulsive style of problem-solving moderated the relationship between stressors and substance use, this association being stronger among more impulsive adolescents. Finally, the results indicated that boys scored higher on Grandiosity and on the use of marijuana, cocaine, LSD and ecstasy, while girls scored higher on tobacco use (smoking). Despite these differences, gender did not moderate the association between schemas and substance use.","container-title":"Adicciones","DOI":"10.20882/adicciones.251","ISSN":"0214-4840","issue":"1","journalAbbreviation":"Adicciones","language":"es","page":"49","source":"DOI.org (Crossref)","title":"Consumo de drogas en adolescentes: El papel del estrés, la impulsividad y los esquemas relacionados con la falta de límites","title-short":"Consumo de drogas en adolescentes","volume":"21","author":[{"family":"Calvete","given":"Esther"},{"family":"Estévez","given":"Ana"}],"issued":{"date-parts":[["2009",3,1]]}}}],"schema":"https://github.com/citation-style-language/schema/raw/master/csl-citation.json"} </w:instrText>
      </w:r>
      <w:r w:rsidR="00CF0062" w:rsidRPr="000C533F">
        <w:rPr>
          <w:rFonts w:ascii="Times New Roman" w:eastAsia="Times New Roman" w:hAnsi="Times New Roman" w:cs="Times New Roman"/>
          <w:sz w:val="24"/>
          <w:szCs w:val="24"/>
        </w:rPr>
        <w:fldChar w:fldCharType="separate"/>
      </w:r>
      <w:r w:rsidR="009F0F04" w:rsidRPr="000C533F">
        <w:rPr>
          <w:rFonts w:ascii="Times New Roman" w:hAnsi="Times New Roman" w:cs="Times New Roman"/>
          <w:sz w:val="24"/>
          <w:szCs w:val="24"/>
        </w:rPr>
        <w:t>(Calvete &amp; Estévez, 2009)</w:t>
      </w:r>
      <w:r w:rsidR="00CF0062" w:rsidRPr="000C533F">
        <w:rPr>
          <w:rFonts w:ascii="Times New Roman" w:eastAsia="Times New Roman" w:hAnsi="Times New Roman" w:cs="Times New Roman"/>
          <w:sz w:val="24"/>
          <w:szCs w:val="24"/>
        </w:rPr>
        <w:fldChar w:fldCharType="end"/>
      </w:r>
      <w:r w:rsidR="00CF0062" w:rsidRPr="000C533F">
        <w:rPr>
          <w:rFonts w:ascii="Times New Roman" w:hAnsi="Times New Roman" w:cs="Times New Roman"/>
          <w:sz w:val="24"/>
          <w:szCs w:val="24"/>
        </w:rPr>
        <w:t>.</w:t>
      </w:r>
      <w:r w:rsidRPr="000C533F">
        <w:rPr>
          <w:rFonts w:ascii="Times New Roman" w:eastAsia="Times New Roman" w:hAnsi="Times New Roman" w:cs="Times New Roman"/>
          <w:sz w:val="24"/>
          <w:szCs w:val="24"/>
        </w:rPr>
        <w:t xml:space="preserve"> </w:t>
      </w:r>
    </w:p>
    <w:p w14:paraId="00000041" w14:textId="77777777" w:rsidR="00D707BE" w:rsidRPr="000C533F" w:rsidRDefault="00000000" w:rsidP="000C533F">
      <w:pPr>
        <w:spacing w:after="0" w:line="360" w:lineRule="auto"/>
        <w:ind w:firstLine="720"/>
        <w:jc w:val="both"/>
        <w:rPr>
          <w:rFonts w:ascii="Times New Roman" w:eastAsia="Times New Roman" w:hAnsi="Times New Roman" w:cs="Times New Roman"/>
          <w:sz w:val="24"/>
          <w:szCs w:val="24"/>
        </w:rPr>
      </w:pPr>
      <w:r w:rsidRPr="000C533F">
        <w:rPr>
          <w:rFonts w:ascii="Times New Roman" w:eastAsia="Times New Roman" w:hAnsi="Times New Roman" w:cs="Times New Roman"/>
          <w:sz w:val="24"/>
          <w:szCs w:val="24"/>
        </w:rPr>
        <w:t xml:space="preserve"> </w:t>
      </w:r>
    </w:p>
    <w:p w14:paraId="00000042" w14:textId="77777777" w:rsidR="00D707BE" w:rsidRPr="000C533F" w:rsidRDefault="00000000" w:rsidP="000C533F">
      <w:pPr>
        <w:spacing w:after="0" w:line="360" w:lineRule="auto"/>
        <w:ind w:firstLine="720"/>
        <w:jc w:val="both"/>
        <w:rPr>
          <w:rFonts w:ascii="Times New Roman" w:eastAsia="Times New Roman" w:hAnsi="Times New Roman" w:cs="Times New Roman"/>
          <w:b/>
          <w:sz w:val="24"/>
          <w:szCs w:val="24"/>
        </w:rPr>
      </w:pPr>
      <w:r w:rsidRPr="000C533F">
        <w:rPr>
          <w:rFonts w:ascii="Times New Roman" w:eastAsia="Times New Roman" w:hAnsi="Times New Roman" w:cs="Times New Roman"/>
          <w:b/>
          <w:sz w:val="24"/>
          <w:szCs w:val="24"/>
        </w:rPr>
        <w:t>Cognition and stress</w:t>
      </w:r>
    </w:p>
    <w:p w14:paraId="00000044" w14:textId="23E33E54" w:rsidR="00D707BE" w:rsidRPr="000C533F" w:rsidRDefault="00000000" w:rsidP="000C533F">
      <w:pPr>
        <w:spacing w:after="0" w:line="360" w:lineRule="auto"/>
        <w:ind w:firstLine="720"/>
        <w:jc w:val="both"/>
        <w:rPr>
          <w:rFonts w:ascii="Times New Roman" w:eastAsia="Times New Roman" w:hAnsi="Times New Roman" w:cs="Times New Roman"/>
          <w:sz w:val="24"/>
          <w:szCs w:val="24"/>
        </w:rPr>
      </w:pPr>
      <w:r w:rsidRPr="000C533F">
        <w:rPr>
          <w:rFonts w:ascii="Times New Roman" w:eastAsia="Times New Roman" w:hAnsi="Times New Roman" w:cs="Times New Roman"/>
          <w:sz w:val="24"/>
          <w:szCs w:val="24"/>
        </w:rPr>
        <w:t>One study related that ADHD symptoms were related with the strongest levels of directly and indirectly perceived stress</w:t>
      </w:r>
      <w:hyperlink r:id="rId13">
        <w:r w:rsidRPr="000C533F">
          <w:rPr>
            <w:rFonts w:ascii="Times New Roman" w:eastAsia="Times New Roman" w:hAnsi="Times New Roman" w:cs="Times New Roman"/>
            <w:sz w:val="24"/>
            <w:szCs w:val="24"/>
          </w:rPr>
          <w:t xml:space="preserve"> </w:t>
        </w:r>
      </w:hyperlink>
      <w:r w:rsidR="00B15EB4" w:rsidRPr="000C533F">
        <w:rPr>
          <w:rFonts w:ascii="Times New Roman" w:eastAsia="Times New Roman" w:hAnsi="Times New Roman" w:cs="Times New Roman"/>
          <w:sz w:val="24"/>
          <w:szCs w:val="24"/>
        </w:rPr>
        <w:fldChar w:fldCharType="begin"/>
      </w:r>
      <w:r w:rsidR="009F0F04" w:rsidRPr="000C533F">
        <w:rPr>
          <w:rFonts w:ascii="Times New Roman" w:eastAsia="Times New Roman" w:hAnsi="Times New Roman" w:cs="Times New Roman"/>
          <w:sz w:val="24"/>
          <w:szCs w:val="24"/>
        </w:rPr>
        <w:instrText xml:space="preserve"> ADDIN ZOTERO_ITEM CSL_CITATION {"citationID":"DjZ4Qcth","properties":{"formattedCitation":"(Mikl\\uc0\\u243{}si et al., 2016)","plainCitation":"(Miklósi et al., 2016)","noteIndex":0},"citationItems":[{"id":189,"uris":["http://zotero.org/users/local/sp8CiHGF/items/5P5KB6DQ"],"itemData":{"id":189,"type":"article-journal","abstract":"Attention deficit hyperactivity disorder (ADHD) is one of the most prevalent chronic neuropsychiatric disorders, severely affecting the emotional well-being of children as well as of adults. It has been suggested that individuals who experience symptoms of ADHD develop maladaptive schemata of failure, impaired self-discipline, social isolation, and shame. These schemata may then contribute to impaired emotional well-being by increasing unhelpful responses to stressful life events. However, to date, no empirical research has tested this theoretical proposition. In a sample of 204 nonclinical adults, we conducted a serial multiple mediator analysis, which supported the proposed model. More severe ADHD symptoms were associated with higher levels of perceived stress both directly and indirectly through stronger maladaptive schemata, which, in turn, were related to lower levels of emotional well-being. Results suggest that identifying and modifying maladaptive schemata may be an important addition to psychotherapy for adult ADHD patients.","container-title":"The Journal of Nervous and Mental Disease","DOI":"10.1097/NMD.0000000000000472","ISSN":"1539-736X","issue":"5","journalAbbreviation":"J Nerv Ment Dis","language":"eng","note":"PMID: 26825377","page":"364-369","source":"PubMed","title":"Adult Attention Deficit Hyperactivity Disorder Symptoms, Perceived Stress, and Well-Being: The Role of Early Maladaptive Schemata","title-short":"Adult Attention Deficit Hyperactivity Disorder Symptoms, Perceived Stress, and Well-Being","volume":"204","author":[{"family":"Miklósi","given":"Mónika"},{"family":"Máté","given":"Orsolya"},{"family":"Somogyi","given":"Klára"},{"family":"Szabó","given":"Marianna"}],"issued":{"date-parts":[["2016",5]]}}}],"schema":"https://github.com/citation-style-language/schema/raw/master/csl-citation.json"} </w:instrText>
      </w:r>
      <w:r w:rsidR="00B15EB4" w:rsidRPr="000C533F">
        <w:rPr>
          <w:rFonts w:ascii="Times New Roman" w:eastAsia="Times New Roman" w:hAnsi="Times New Roman" w:cs="Times New Roman"/>
          <w:sz w:val="24"/>
          <w:szCs w:val="24"/>
        </w:rPr>
        <w:fldChar w:fldCharType="separate"/>
      </w:r>
      <w:r w:rsidR="009F0F04" w:rsidRPr="000C533F">
        <w:rPr>
          <w:rFonts w:ascii="Times New Roman" w:hAnsi="Times New Roman" w:cs="Times New Roman"/>
          <w:sz w:val="24"/>
          <w:szCs w:val="24"/>
        </w:rPr>
        <w:t>(Miklósi et al., 2016)</w:t>
      </w:r>
      <w:r w:rsidR="00B15EB4" w:rsidRPr="000C533F">
        <w:rPr>
          <w:rFonts w:ascii="Times New Roman" w:eastAsia="Times New Roman" w:hAnsi="Times New Roman" w:cs="Times New Roman"/>
          <w:sz w:val="24"/>
          <w:szCs w:val="24"/>
        </w:rPr>
        <w:fldChar w:fldCharType="end"/>
      </w:r>
      <w:hyperlink r:id="rId14">
        <w:r w:rsidRPr="000C533F">
          <w:rPr>
            <w:rFonts w:ascii="Times New Roman" w:eastAsia="Times New Roman" w:hAnsi="Times New Roman" w:cs="Times New Roman"/>
            <w:sz w:val="24"/>
            <w:szCs w:val="24"/>
            <w:u w:val="single"/>
          </w:rPr>
          <w:t>(Miklósi et al., 2016)</w:t>
        </w:r>
      </w:hyperlink>
      <w:r w:rsidRPr="000C533F">
        <w:rPr>
          <w:rFonts w:ascii="Times New Roman" w:eastAsia="Times New Roman" w:hAnsi="Times New Roman" w:cs="Times New Roman"/>
          <w:sz w:val="24"/>
          <w:szCs w:val="24"/>
        </w:rPr>
        <w:t>.</w:t>
      </w:r>
      <w:r w:rsidR="00B97E79" w:rsidRPr="000C533F">
        <w:rPr>
          <w:rFonts w:ascii="Times New Roman" w:eastAsia="Times New Roman" w:hAnsi="Times New Roman" w:cs="Times New Roman"/>
          <w:sz w:val="24"/>
          <w:szCs w:val="24"/>
        </w:rPr>
        <w:t xml:space="preserve"> T</w:t>
      </w:r>
      <w:r w:rsidRPr="000C533F">
        <w:rPr>
          <w:rFonts w:ascii="Times New Roman" w:eastAsia="Times New Roman" w:hAnsi="Times New Roman" w:cs="Times New Roman"/>
          <w:sz w:val="24"/>
          <w:szCs w:val="24"/>
        </w:rPr>
        <w:t>here is a change in the way individuals perceive emotions and themselves after a stress induction,  indicated by the rise in the levels of the self-reported negative affect (SRNA) in all groups and a higher association between self and abuse in the BPD group by indirect assessment</w:t>
      </w:r>
      <w:r w:rsidR="00B97E79" w:rsidRPr="000C533F">
        <w:rPr>
          <w:rFonts w:ascii="Times New Roman" w:eastAsia="Times New Roman" w:hAnsi="Times New Roman" w:cs="Times New Roman"/>
          <w:sz w:val="24"/>
          <w:szCs w:val="24"/>
        </w:rPr>
        <w:t xml:space="preserve"> </w:t>
      </w:r>
      <w:r w:rsidR="00B97E79" w:rsidRPr="000C533F">
        <w:rPr>
          <w:rFonts w:ascii="Times New Roman" w:eastAsia="Times New Roman" w:hAnsi="Times New Roman" w:cs="Times New Roman"/>
          <w:sz w:val="24"/>
          <w:szCs w:val="24"/>
        </w:rPr>
        <w:fldChar w:fldCharType="begin"/>
      </w:r>
      <w:r w:rsidR="009F0F04" w:rsidRPr="000C533F">
        <w:rPr>
          <w:rFonts w:ascii="Times New Roman" w:eastAsia="Times New Roman" w:hAnsi="Times New Roman" w:cs="Times New Roman"/>
          <w:sz w:val="24"/>
          <w:szCs w:val="24"/>
        </w:rPr>
        <w:instrText xml:space="preserve"> ADDIN ZOTERO_ITEM CSL_CITATION {"citationID":"Hi8tMPuY","properties":{"formattedCitation":"(Lobbestael &amp; Arntz, 2010)","plainCitation":"(Lobbestael &amp; Arntz, 2010)","noteIndex":0},"citationItems":[{"id":233,"uris":["http://zotero.org/users/local/sp8CiHGF/items/S5IRWR3C"],"itemData":{"id":233,"type":"article-journal","abstract":"Childhood abuse is an important precursor of borderline personality disorder (BPD) and antisocial personality disorder (ASPD). The current study compared the emotional reactivity to abuse-related stress of these patients on a direct and an indirect level. Changes in self-reported affect and schema modes, psychophysiology and reaction time based cognitive associations were assessed following confrontation with an abuse-related film fragment in patients with BPD (n=45), ASPD (n=21), Cluster C personality disorder (n=46) and non-patient controls (n=36). Results indicated a hyperresponsivity of BPD-patients on self-reported negative affect and schema modes, on some psychophysiological indices and on implicit cognitive associations. The ASPD-group was comparable to the BPD group on implicit cognitions but did not show self-reported and physiological hyper-reactivity. These findings suggest that BPD and ASPD-patients are alike in their implicit cognitive abuse-related stress reactivity, but can be differentiated in their self-reported and physiological response patterns.","container-title":"Behaviour Research and Therapy","DOI":"10.1016/j.brat.2009.09.015","ISSN":"0005-7967","issue":"2","journalAbbreviation":"Behaviour Research and Therapy","language":"en","page":"116-124","source":"ScienceDirect","title":"Emotional, cognitive and physiological correlates of abuse-related stress in borderline and antisocial personality disorder","volume":"48","author":[{"family":"Lobbestael","given":"Jill"},{"family":"Arntz","given":"Arnoud"}],"issued":{"date-parts":[["2010",2,1]]}}}],"schema":"https://github.com/citation-style-language/schema/raw/master/csl-citation.json"} </w:instrText>
      </w:r>
      <w:r w:rsidR="00B97E79" w:rsidRPr="000C533F">
        <w:rPr>
          <w:rFonts w:ascii="Times New Roman" w:eastAsia="Times New Roman" w:hAnsi="Times New Roman" w:cs="Times New Roman"/>
          <w:sz w:val="24"/>
          <w:szCs w:val="24"/>
        </w:rPr>
        <w:fldChar w:fldCharType="separate"/>
      </w:r>
      <w:r w:rsidR="009F0F04" w:rsidRPr="000C533F">
        <w:rPr>
          <w:rFonts w:ascii="Times New Roman" w:hAnsi="Times New Roman" w:cs="Times New Roman"/>
          <w:sz w:val="24"/>
          <w:szCs w:val="24"/>
        </w:rPr>
        <w:t>(Lobbestael &amp; Arntz, 2010)</w:t>
      </w:r>
      <w:r w:rsidR="00B97E79" w:rsidRPr="000C533F">
        <w:rPr>
          <w:rFonts w:ascii="Times New Roman" w:eastAsia="Times New Roman" w:hAnsi="Times New Roman" w:cs="Times New Roman"/>
          <w:sz w:val="24"/>
          <w:szCs w:val="24"/>
        </w:rPr>
        <w:fldChar w:fldCharType="end"/>
      </w:r>
      <w:r w:rsidR="004E337E" w:rsidRPr="000C533F">
        <w:rPr>
          <w:rFonts w:ascii="Times New Roman" w:eastAsia="Times New Roman" w:hAnsi="Times New Roman" w:cs="Times New Roman"/>
          <w:sz w:val="24"/>
          <w:szCs w:val="24"/>
        </w:rPr>
        <w:t>.</w:t>
      </w:r>
    </w:p>
    <w:p w14:paraId="00000046" w14:textId="5EA4133A" w:rsidR="00D707BE" w:rsidRPr="000C533F" w:rsidRDefault="00000000" w:rsidP="000C533F">
      <w:pPr>
        <w:spacing w:after="0" w:line="360" w:lineRule="auto"/>
        <w:ind w:firstLine="720"/>
        <w:jc w:val="both"/>
        <w:rPr>
          <w:rFonts w:ascii="Times New Roman" w:eastAsia="Times New Roman" w:hAnsi="Times New Roman" w:cs="Times New Roman"/>
          <w:sz w:val="24"/>
          <w:szCs w:val="24"/>
          <w:highlight w:val="white"/>
          <w:u w:val="single"/>
        </w:rPr>
      </w:pPr>
      <w:r w:rsidRPr="000C533F">
        <w:rPr>
          <w:rFonts w:ascii="Times New Roman" w:eastAsia="Times New Roman" w:hAnsi="Times New Roman" w:cs="Times New Roman"/>
          <w:sz w:val="24"/>
          <w:szCs w:val="24"/>
        </w:rPr>
        <w:t>The physic stress symptoms could be linked with lower cognitive skills, in particular those related to executive functions, in the prefrontal part of the brain</w:t>
      </w:r>
      <w:r w:rsidR="004E337E" w:rsidRPr="000C533F">
        <w:rPr>
          <w:rFonts w:ascii="Times New Roman" w:eastAsia="Times New Roman" w:hAnsi="Times New Roman" w:cs="Times New Roman"/>
          <w:sz w:val="24"/>
          <w:szCs w:val="24"/>
        </w:rPr>
        <w:t xml:space="preserve"> </w:t>
      </w:r>
      <w:r w:rsidR="004E337E" w:rsidRPr="000C533F">
        <w:rPr>
          <w:rFonts w:ascii="Times New Roman" w:eastAsia="Times New Roman" w:hAnsi="Times New Roman" w:cs="Times New Roman"/>
          <w:sz w:val="24"/>
          <w:szCs w:val="24"/>
        </w:rPr>
        <w:fldChar w:fldCharType="begin"/>
      </w:r>
      <w:r w:rsidR="009F0F04" w:rsidRPr="000C533F">
        <w:rPr>
          <w:rFonts w:ascii="Times New Roman" w:eastAsia="Times New Roman" w:hAnsi="Times New Roman" w:cs="Times New Roman"/>
          <w:sz w:val="24"/>
          <w:szCs w:val="24"/>
        </w:rPr>
        <w:instrText xml:space="preserve"> ADDIN ZOTERO_ITEM CSL_CITATION {"citationID":"l2E1Vw8W","properties":{"formattedCitation":"(Mikl\\uc0\\u243{}si et al., 2016)","plainCitation":"(Miklósi et al., 2016)","noteIndex":0},"citationItems":[{"id":189,"uris":["http://zotero.org/users/local/sp8CiHGF/items/5P5KB6DQ"],"itemData":{"id":189,"type":"article-journal","abstract":"Attention deficit hyperactivity disorder (ADHD) is one of the most prevalent chronic neuropsychiatric disorders, severely affecting the emotional well-being of children as well as of adults. It has been suggested that individuals who experience symptoms of ADHD develop maladaptive schemata of failure, impaired self-discipline, social isolation, and shame. These schemata may then contribute to impaired emotional well-being by increasing unhelpful responses to stressful life events. However, to date, no empirical research has tested this theoretical proposition. In a sample of 204 nonclinical adults, we conducted a serial multiple mediator analysis, which supported the proposed model. More severe ADHD symptoms were associated with higher levels of perceived stress both directly and indirectly through stronger maladaptive schemata, which, in turn, were related to lower levels of emotional well-being. Results suggest that identifying and modifying maladaptive schemata may be an important addition to psychotherapy for adult ADHD patients.","container-title":"The Journal of Nervous and Mental Disease","DOI":"10.1097/NMD.0000000000000472","ISSN":"1539-736X","issue":"5","journalAbbreviation":"J Nerv Ment Dis","language":"eng","note":"PMID: 26825377","page":"364-369","source":"PubMed","title":"Adult Attention Deficit Hyperactivity Disorder Symptoms, Perceived Stress, and Well-Being: The Role of Early Maladaptive Schemata","title-short":"Adult Attention Deficit Hyperactivity Disorder Symptoms, Perceived Stress, and Well-Being","volume":"204","author":[{"family":"Miklósi","given":"Mónika"},{"family":"Máté","given":"Orsolya"},{"family":"Somogyi","given":"Klára"},{"family":"Szabó","given":"Marianna"}],"issued":{"date-parts":[["2016",5]]}}}],"schema":"https://github.com/citation-style-language/schema/raw/master/csl-citation.json"} </w:instrText>
      </w:r>
      <w:r w:rsidR="004E337E" w:rsidRPr="000C533F">
        <w:rPr>
          <w:rFonts w:ascii="Times New Roman" w:eastAsia="Times New Roman" w:hAnsi="Times New Roman" w:cs="Times New Roman"/>
          <w:sz w:val="24"/>
          <w:szCs w:val="24"/>
        </w:rPr>
        <w:fldChar w:fldCharType="separate"/>
      </w:r>
      <w:r w:rsidR="009F0F04" w:rsidRPr="000C533F">
        <w:rPr>
          <w:rFonts w:ascii="Times New Roman" w:hAnsi="Times New Roman" w:cs="Times New Roman"/>
          <w:sz w:val="24"/>
          <w:szCs w:val="24"/>
        </w:rPr>
        <w:t>(Miklósi et al., 2016)</w:t>
      </w:r>
      <w:r w:rsidR="004E337E" w:rsidRPr="000C533F">
        <w:rPr>
          <w:rFonts w:ascii="Times New Roman" w:eastAsia="Times New Roman" w:hAnsi="Times New Roman" w:cs="Times New Roman"/>
          <w:sz w:val="24"/>
          <w:szCs w:val="24"/>
        </w:rPr>
        <w:fldChar w:fldCharType="end"/>
      </w:r>
      <w:r w:rsidR="004E337E" w:rsidRPr="000C533F">
        <w:rPr>
          <w:rFonts w:ascii="Times New Roman" w:eastAsia="Times New Roman" w:hAnsi="Times New Roman" w:cs="Times New Roman"/>
          <w:sz w:val="24"/>
          <w:szCs w:val="24"/>
        </w:rPr>
        <w:t xml:space="preserve">. </w:t>
      </w:r>
      <w:r w:rsidRPr="000C533F">
        <w:rPr>
          <w:rFonts w:ascii="Times New Roman" w:eastAsia="Times New Roman" w:hAnsi="Times New Roman" w:cs="Times New Roman"/>
          <w:sz w:val="24"/>
          <w:szCs w:val="24"/>
          <w:highlight w:val="white"/>
        </w:rPr>
        <w:t>Stress hormones easily cross the blood-brain barrier and can significantly affect executive and cognitive functioning, either positively or negatively</w:t>
      </w:r>
      <w:r w:rsidR="004E337E" w:rsidRPr="000C533F">
        <w:rPr>
          <w:rFonts w:ascii="Times New Roman" w:eastAsia="Times New Roman" w:hAnsi="Times New Roman" w:cs="Times New Roman"/>
          <w:sz w:val="24"/>
          <w:szCs w:val="24"/>
          <w:highlight w:val="white"/>
        </w:rPr>
        <w:t xml:space="preserve"> </w:t>
      </w:r>
      <w:r w:rsidR="00BB5D07" w:rsidRPr="000C533F">
        <w:rPr>
          <w:rFonts w:ascii="Times New Roman" w:eastAsia="Times New Roman" w:hAnsi="Times New Roman" w:cs="Times New Roman"/>
          <w:sz w:val="24"/>
          <w:szCs w:val="24"/>
          <w:highlight w:val="white"/>
        </w:rPr>
        <w:fldChar w:fldCharType="begin"/>
      </w:r>
      <w:r w:rsidR="009F0F04" w:rsidRPr="000C533F">
        <w:rPr>
          <w:rFonts w:ascii="Times New Roman" w:eastAsia="Times New Roman" w:hAnsi="Times New Roman" w:cs="Times New Roman"/>
          <w:sz w:val="24"/>
          <w:szCs w:val="24"/>
          <w:highlight w:val="white"/>
        </w:rPr>
        <w:instrText xml:space="preserve"> ADDIN ZOTERO_ITEM CSL_CITATION {"citationID":"kayakgI9","properties":{"formattedCitation":"(Lupien et al., 2007)","plainCitation":"(Lupien et al., 2007)","noteIndex":0},"citationItems":[{"id":268,"uris":["http://zotero.org/users/local/sp8CiHGF/items/88YXLYPY"],"itemData":{"id":268,"type":"article-journal","abstract":"In this review, we report on studies that have assessed the effects of exogenous and endogenous increases in stress hormones on human cognitive performance. We first describe the history of the studies on the effects of using exogenous stress hormones such as glucocorticoids as anti-inflammatory medications on human cognition and mental health. Here, we summarize the cases that led to the diagnosis of glucocorticoid-induced ‘steroid psychosis’ in human populations and which demonstrated that these stress hormones could thus cross the blood–brain barrier and access the brain where they could influence cognition and mental health. We then summarize studies that assessed the effects of the exogenous administration of glucocorticoids on cognitive performance supported by the hippocampus, the frontal lobes and amygdala. In the second section of the paper, we summarize the effects of the endogenous release of glucocorticoids induced by exposure to a stressful situation on human cognition and we further dissociate the effects of emotion from those of stress on human learning and memory. Finally, in the last section of the paper, we discuss the potential impact that the environmental context to which we expose participants when assessing their memory could have on their reactivity to stress and subsequent cognitive performance. In order to make our point, we discuss the field of memory and aging and we suggest that some of the ‘age-related memory impairments’ observed in the literature could be partly due to increased stress reactivity in older adults to the environmental context of testing. We also discuss the inverse negative correlations reported between hippocampal volume and memory for young and older adults and suggest that these inverse correlations could be partly due to the effects of contextual stress in young and older adults, as a function of age-related differences in hippocampal volume.","container-title":"Brain and Cognition","DOI":"10.1016/j.bandc.2007.02.007","ISSN":"0278-2626","issue":"3","journalAbbreviation":"Brain and Cognition","page":"209-237","source":"ScienceDirect","title":"The effects of stress and stress hormones on human cognition: Implications for the field of brain and cognition","title-short":"The effects of stress and stress hormones on human cognition","volume":"65","author":[{"family":"Lupien","given":"S. J."},{"family":"Maheu","given":"F."},{"family":"Tu","given":"M."},{"family":"Fiocco","given":"A."},{"family":"Schramek","given":"T. E."}],"issued":{"date-parts":[["2007",12,1]]}}}],"schema":"https://github.com/citation-style-language/schema/raw/master/csl-citation.json"} </w:instrText>
      </w:r>
      <w:r w:rsidR="00BB5D07" w:rsidRPr="000C533F">
        <w:rPr>
          <w:rFonts w:ascii="Times New Roman" w:eastAsia="Times New Roman" w:hAnsi="Times New Roman" w:cs="Times New Roman"/>
          <w:sz w:val="24"/>
          <w:szCs w:val="24"/>
          <w:highlight w:val="white"/>
        </w:rPr>
        <w:fldChar w:fldCharType="separate"/>
      </w:r>
      <w:r w:rsidR="009F0F04" w:rsidRPr="000C533F">
        <w:rPr>
          <w:rFonts w:ascii="Times New Roman" w:hAnsi="Times New Roman" w:cs="Times New Roman"/>
          <w:sz w:val="24"/>
          <w:szCs w:val="24"/>
          <w:highlight w:val="white"/>
        </w:rPr>
        <w:t>(Lupien et al., 2007)</w:t>
      </w:r>
      <w:r w:rsidR="00BB5D07" w:rsidRPr="000C533F">
        <w:rPr>
          <w:rFonts w:ascii="Times New Roman" w:eastAsia="Times New Roman" w:hAnsi="Times New Roman" w:cs="Times New Roman"/>
          <w:sz w:val="24"/>
          <w:szCs w:val="24"/>
          <w:highlight w:val="white"/>
        </w:rPr>
        <w:fldChar w:fldCharType="end"/>
      </w:r>
      <w:r w:rsidRPr="000C533F">
        <w:rPr>
          <w:rFonts w:ascii="Times New Roman" w:eastAsia="Times New Roman" w:hAnsi="Times New Roman" w:cs="Times New Roman"/>
          <w:sz w:val="24"/>
          <w:szCs w:val="24"/>
          <w:highlight w:val="white"/>
        </w:rPr>
        <w:t xml:space="preserve">. Studies have shown </w:t>
      </w:r>
      <w:r w:rsidRPr="000C533F">
        <w:rPr>
          <w:rFonts w:ascii="Times New Roman" w:eastAsia="Times New Roman" w:hAnsi="Times New Roman" w:cs="Times New Roman"/>
          <w:sz w:val="24"/>
          <w:szCs w:val="24"/>
          <w:highlight w:val="white"/>
        </w:rPr>
        <w:lastRenderedPageBreak/>
        <w:t xml:space="preserve">that stress affects memory and learning </w:t>
      </w:r>
      <w:r w:rsidR="00790386" w:rsidRPr="000C533F">
        <w:rPr>
          <w:rFonts w:ascii="Times New Roman" w:eastAsia="Times New Roman" w:hAnsi="Times New Roman" w:cs="Times New Roman"/>
          <w:sz w:val="24"/>
          <w:szCs w:val="24"/>
          <w:highlight w:val="white"/>
        </w:rPr>
        <w:fldChar w:fldCharType="begin"/>
      </w:r>
      <w:r w:rsidR="009F0F04" w:rsidRPr="000C533F">
        <w:rPr>
          <w:rFonts w:ascii="Times New Roman" w:eastAsia="Times New Roman" w:hAnsi="Times New Roman" w:cs="Times New Roman"/>
          <w:sz w:val="24"/>
          <w:szCs w:val="24"/>
          <w:highlight w:val="white"/>
        </w:rPr>
        <w:instrText xml:space="preserve"> ADDIN ZOTERO_ITEM CSL_CITATION {"citationID":"ecTNhYTK","properties":{"formattedCitation":"(Lupien et al., 2007; Takahashi et al., 2004)","plainCitation":"(Lupien et al., 2007; Takahashi et al., 2004)","noteIndex":0},"citationItems":[{"id":268,"uris":["http://zotero.org/users/local/sp8CiHGF/items/88YXLYPY"],"itemData":{"id":268,"type":"article-journal","abstract":"In this review, we report on studies that have assessed the effects of exogenous and endogenous increases in stress hormones on human cognitive performance. We first describe the history of the studies on the effects of using exogenous stress hormones such as glucocorticoids as anti-inflammatory medications on human cognition and mental health. Here, we summarize the cases that led to the diagnosis of glucocorticoid-induced ‘steroid psychosis’ in human populations and which demonstrated that these stress hormones could thus cross the blood–brain barrier and access the brain where they could influence cognition and mental health. We then summarize studies that assessed the effects of the exogenous administration of glucocorticoids on cognitive performance supported by the hippocampus, the frontal lobes and amygdala. In the second section of the paper, we summarize the effects of the endogenous release of glucocorticoids induced by exposure to a stressful situation on human cognition and we further dissociate the effects of emotion from those of stress on human learning and memory. Finally, in the last section of the paper, we discuss the potential impact that the environmental context to which we expose participants when assessing their memory could have on their reactivity to stress and subsequent cognitive performance. In order to make our point, we discuss the field of memory and aging and we suggest that some of the ‘age-related memory impairments’ observed in the literature could be partly due to increased stress reactivity in older adults to the environmental context of testing. We also discuss the inverse negative correlations reported between hippocampal volume and memory for young and older adults and suggest that these inverse correlations could be partly due to the effects of contextual stress in young and older adults, as a function of age-related differences in hippocampal volume.","container-title":"Brain and Cognition","DOI":"10.1016/j.bandc.2007.02.007","ISSN":"0278-2626","issue":"3","journalAbbreviation":"Brain and Cognition","page":"209-237","source":"ScienceDirect","title":"The effects of stress and stress hormones on human cognition: Implications for the field of brain and cognition","title-short":"The effects of stress and stress hormones on human cognition","volume":"65","author":[{"family":"Lupien","given":"S. J."},{"family":"Maheu","given":"F."},{"family":"Tu","given":"M."},{"family":"Fiocco","given":"A."},{"family":"Schramek","given":"T. E."}],"issued":{"date-parts":[["2007",12,1]]}}},{"id":271,"uris":["http://zotero.org/users/local/sp8CiHGF/items/2GLNPSBK"],"itemData":{"id":271,"type":"article-journal","abstract":"Although stress is known to affect the memory process, little has been elucidated regarding its effect on social memory. In this study, 30 subjects' social memory (face–name association memory) performance was tested. Twenty subjects were exposed to social stress with a subsequent test of social memory, while the remaining ten subjects served as controls. Free cortisol was determined via saliva samples taken before and after the social stress exposure. Because stress hormones might have biphasic actions on neurons, we separated the subjects with cortisol elevations between high and low responders. The high responders had significantly impaired social memory. Furthermore, we observed a negative relation between social stress-induced cortisol elevation and social memory. These results indicate that social stress acutely impairs social memory.","container-title":"Neuroscience Letters","DOI":"10.1016/j.neulet.2004.03.062","ISSN":"0304-3940","issue":"2","journalAbbreviation":"Neuroscience Letters","page":"125-130","source":"ScienceDirect","title":"Social stress-induced cortisol elevation acutely impairs social memory in humans","volume":"363","author":[{"family":"Takahashi","given":"Taiki"},{"family":"Ikeda","given":"Koki"},{"family":"Ishikawa","given":"Miho"},{"family":"Tsukasaki","given":"Takafumi"},{"family":"Nakama","given":"Daisuke"},{"family":"Tanida","given":"Shigehito"},{"family":"Kameda","given":"Tatsuya"}],"issued":{"date-parts":[["2004",6,10]]}}}],"schema":"https://github.com/citation-style-language/schema/raw/master/csl-citation.json"} </w:instrText>
      </w:r>
      <w:r w:rsidR="00790386" w:rsidRPr="000C533F">
        <w:rPr>
          <w:rFonts w:ascii="Times New Roman" w:eastAsia="Times New Roman" w:hAnsi="Times New Roman" w:cs="Times New Roman"/>
          <w:sz w:val="24"/>
          <w:szCs w:val="24"/>
          <w:highlight w:val="white"/>
        </w:rPr>
        <w:fldChar w:fldCharType="separate"/>
      </w:r>
      <w:r w:rsidR="009F0F04" w:rsidRPr="000C533F">
        <w:rPr>
          <w:rFonts w:ascii="Times New Roman" w:hAnsi="Times New Roman" w:cs="Times New Roman"/>
          <w:sz w:val="24"/>
          <w:szCs w:val="24"/>
          <w:highlight w:val="white"/>
        </w:rPr>
        <w:t>(Lupien et al., 2007; Takahashi et al., 2004)</w:t>
      </w:r>
      <w:r w:rsidR="00790386" w:rsidRPr="000C533F">
        <w:rPr>
          <w:rFonts w:ascii="Times New Roman" w:eastAsia="Times New Roman" w:hAnsi="Times New Roman" w:cs="Times New Roman"/>
          <w:sz w:val="24"/>
          <w:szCs w:val="24"/>
          <w:highlight w:val="white"/>
        </w:rPr>
        <w:fldChar w:fldCharType="end"/>
      </w:r>
      <w:r w:rsidRPr="000C533F">
        <w:rPr>
          <w:rFonts w:ascii="Times New Roman" w:eastAsia="Times New Roman" w:hAnsi="Times New Roman" w:cs="Times New Roman"/>
          <w:sz w:val="24"/>
          <w:szCs w:val="24"/>
          <w:highlight w:val="white"/>
        </w:rPr>
        <w:t xml:space="preserve">. One of the hypotheses is the stress limits the cognitive energy resources available to individuals to regulate their emotions and make accurate assessments, such as the impairment in the inhibition of risk behavior in adolescents </w:t>
      </w:r>
      <w:r w:rsidR="00D60C3E" w:rsidRPr="000C533F">
        <w:rPr>
          <w:rFonts w:ascii="Times New Roman" w:eastAsia="Times New Roman" w:hAnsi="Times New Roman" w:cs="Times New Roman"/>
          <w:sz w:val="24"/>
          <w:szCs w:val="24"/>
          <w:highlight w:val="white"/>
        </w:rPr>
        <w:fldChar w:fldCharType="begin"/>
      </w:r>
      <w:r w:rsidR="009F0F04" w:rsidRPr="000C533F">
        <w:rPr>
          <w:rFonts w:ascii="Times New Roman" w:eastAsia="Times New Roman" w:hAnsi="Times New Roman" w:cs="Times New Roman"/>
          <w:sz w:val="24"/>
          <w:szCs w:val="24"/>
          <w:highlight w:val="white"/>
        </w:rPr>
        <w:instrText xml:space="preserve"> ADDIN ZOTERO_ITEM CSL_CITATION {"citationID":"XXI9QeGC","properties":{"formattedCitation":"(Reynolds et al., 2013)","plainCitation":"(Reynolds et al., 2013)","noteIndex":0},"citationItems":[{"id":273,"uris":["http://zotero.org/users/local/sp8CiHGF/items/H9CKFH36"],"itemData":{"id":273,"type":"article-journal","abstract":"Risk-taking behavior involves making choices with uncertain positive or negative outcomes. Evidence suggests that risk-taking behavior is influenced by emotional state. One such emotional experience is social anxiety, which has been related to both risk-avoidant and risk-seeking decision making. The present study examined a community sample of 34 adolescents grouped into low (Low SA Group) and high (High SA Group) social anxiety (SA). Both groups were compared on changes in performance on a risk taking task (Balloon Analogue Risk Task) between a social threat condition (modified Trier Social Stress Test, High Stress) and a control condition (Low Stress). These conditions were administered on different days, and the order was counterbalanced across subjects. A group×condition interaction revealed that the High SA Group showed greater risk-taking behavior when exposed to the High Stress Condition compared to the Low Stress Condition, while the Low SA Group evidenced no difference between the two conditions. Interpretations for the increased risk behavior under the condition of social stress for those high in social anxiety are discussed as well as implications for understanding the complex relationship between social anxiety and risk behavior.","container-title":"Journal of Anxiety Disorders","DOI":"10.1016/j.janxdis.2013.02.010","ISSN":"0887-6185","issue":"3","journalAbbreviation":"Journal of Anxiety Disorders","page":"272-277","source":"ScienceDirect","title":"Influence of social stress on risk-taking behavior in adolescents","volume":"27","author":[{"family":"Reynolds","given":"Elizabeth K."},{"family":"Schreiber","given":"Whitney M."},{"family":"Geisel","given":"Kathy"},{"family":"MacPherson","given":"Laura"},{"family":"Ernst","given":"Monique"},{"family":"Lejuez","given":"C. W."}],"issued":{"date-parts":[["2013",4,1]]}}}],"schema":"https://github.com/citation-style-language/schema/raw/master/csl-citation.json"} </w:instrText>
      </w:r>
      <w:r w:rsidR="00D60C3E" w:rsidRPr="000C533F">
        <w:rPr>
          <w:rFonts w:ascii="Times New Roman" w:eastAsia="Times New Roman" w:hAnsi="Times New Roman" w:cs="Times New Roman"/>
          <w:sz w:val="24"/>
          <w:szCs w:val="24"/>
          <w:highlight w:val="white"/>
        </w:rPr>
        <w:fldChar w:fldCharType="separate"/>
      </w:r>
      <w:r w:rsidR="009F0F04" w:rsidRPr="000C533F">
        <w:rPr>
          <w:rFonts w:ascii="Times New Roman" w:hAnsi="Times New Roman" w:cs="Times New Roman"/>
          <w:sz w:val="24"/>
          <w:szCs w:val="24"/>
          <w:highlight w:val="white"/>
        </w:rPr>
        <w:t>(Reynolds et al., 2013)</w:t>
      </w:r>
      <w:r w:rsidR="00D60C3E" w:rsidRPr="000C533F">
        <w:rPr>
          <w:rFonts w:ascii="Times New Roman" w:eastAsia="Times New Roman" w:hAnsi="Times New Roman" w:cs="Times New Roman"/>
          <w:sz w:val="24"/>
          <w:szCs w:val="24"/>
          <w:highlight w:val="white"/>
        </w:rPr>
        <w:fldChar w:fldCharType="end"/>
      </w:r>
      <w:r w:rsidRPr="000C533F">
        <w:rPr>
          <w:rFonts w:ascii="Times New Roman" w:eastAsia="Times New Roman" w:hAnsi="Times New Roman" w:cs="Times New Roman"/>
          <w:sz w:val="24"/>
          <w:szCs w:val="24"/>
          <w:highlight w:val="white"/>
        </w:rPr>
        <w:t xml:space="preserve">. Impairment in emotion regulation and processing due to stress can also be assessed in children, who after acute exposure to stress tend to classify ambiguous facial expressions as fearful expressions </w:t>
      </w:r>
      <w:r w:rsidR="0001248C" w:rsidRPr="000C533F">
        <w:rPr>
          <w:rFonts w:ascii="Times New Roman" w:eastAsia="Times New Roman" w:hAnsi="Times New Roman" w:cs="Times New Roman"/>
          <w:sz w:val="24"/>
          <w:szCs w:val="24"/>
          <w:highlight w:val="white"/>
        </w:rPr>
        <w:fldChar w:fldCharType="begin"/>
      </w:r>
      <w:r w:rsidR="009F0F04" w:rsidRPr="000C533F">
        <w:rPr>
          <w:rFonts w:ascii="Times New Roman" w:eastAsia="Times New Roman" w:hAnsi="Times New Roman" w:cs="Times New Roman"/>
          <w:sz w:val="24"/>
          <w:szCs w:val="24"/>
          <w:highlight w:val="white"/>
        </w:rPr>
        <w:instrText xml:space="preserve"> ADDIN ZOTERO_ITEM CSL_CITATION {"citationID":"DGXFMNwT","properties":{"formattedCitation":"(Chen et al., 2014)","plainCitation":"(Chen et al., 2014)","noteIndex":0},"citationItems":[{"id":276,"uris":["http://zotero.org/users/local/sp8CiHGF/items/UJJ7U6CY"],"itemData":{"id":276,"type":"article-journal","abstract":"The current study investigates the effect of a single episode of acute social stress on healthy children's processing of facial expressions of emotion. Healthy nine- and ten-year-old boys (N=39) underwent either a standardized psychosocial laboratory stressor (the Trier Social Stress Test for Children) or a control condition without exposure to socio-evaluative stress. Immediately thereafter, they classified pictures of faces displaying ambiguous facial expressions. Boys who had undergone the stress procedure were more likely to categorize ambiguously angry-fearful faces as fearful (and simultaneously less likely to categorize them as angry) relative to boys who had undergone the control condition. We suggest (i) that decreased sensitivity to anger cues following a stressful experience may represent an adaptive coping mechanism in healthy children, and/or (ii) that a heightened sensitivity to fearful cues may indicate the influence of children's own emotional states on their interpretations of others’ emotional states.","container-title":"Psychoneuroendocrinology","DOI":"10.1016/j.psyneuen.2013.11.003","ISSN":"0306-4530","journalAbbreviation":"Psychoneuroendocrinology","page":"91-95","source":"ScienceDirect","title":"Effects of acute social stress on emotion processing in children","volume":"40","author":[{"family":"Chen","given":"Frances S."},{"family":"Schmitz","given":"Julian"},{"family":"Domes","given":"Gregor"},{"family":"Tuschen-Caffier","given":"Brunna"},{"family":"Heinrichs","given":"Markus"}],"issued":{"date-parts":[["2014",2,1]]}}}],"schema":"https://github.com/citation-style-language/schema/raw/master/csl-citation.json"} </w:instrText>
      </w:r>
      <w:r w:rsidR="0001248C" w:rsidRPr="000C533F">
        <w:rPr>
          <w:rFonts w:ascii="Times New Roman" w:eastAsia="Times New Roman" w:hAnsi="Times New Roman" w:cs="Times New Roman"/>
          <w:sz w:val="24"/>
          <w:szCs w:val="24"/>
          <w:highlight w:val="white"/>
        </w:rPr>
        <w:fldChar w:fldCharType="separate"/>
      </w:r>
      <w:r w:rsidR="009F0F04" w:rsidRPr="000C533F">
        <w:rPr>
          <w:rFonts w:ascii="Times New Roman" w:hAnsi="Times New Roman" w:cs="Times New Roman"/>
          <w:sz w:val="24"/>
          <w:szCs w:val="24"/>
          <w:highlight w:val="white"/>
        </w:rPr>
        <w:t>(Chen et al., 2014)</w:t>
      </w:r>
      <w:r w:rsidR="0001248C" w:rsidRPr="000C533F">
        <w:rPr>
          <w:rFonts w:ascii="Times New Roman" w:eastAsia="Times New Roman" w:hAnsi="Times New Roman" w:cs="Times New Roman"/>
          <w:sz w:val="24"/>
          <w:szCs w:val="24"/>
          <w:highlight w:val="white"/>
        </w:rPr>
        <w:fldChar w:fldCharType="end"/>
      </w:r>
      <w:r w:rsidRPr="000C533F">
        <w:rPr>
          <w:rFonts w:ascii="Times New Roman" w:eastAsia="Times New Roman" w:hAnsi="Times New Roman" w:cs="Times New Roman"/>
          <w:sz w:val="24"/>
          <w:szCs w:val="24"/>
          <w:highlight w:val="white"/>
        </w:rPr>
        <w:t>. Overall, stress impairs the performance of controlled cognitive processes such as cognitive flexibility and working memory</w:t>
      </w:r>
      <w:r w:rsidR="00A87FFE" w:rsidRPr="000C533F">
        <w:rPr>
          <w:rFonts w:ascii="Times New Roman" w:eastAsia="Times New Roman" w:hAnsi="Times New Roman" w:cs="Times New Roman"/>
          <w:sz w:val="24"/>
          <w:szCs w:val="24"/>
          <w:highlight w:val="white"/>
        </w:rPr>
        <w:t xml:space="preserve"> </w:t>
      </w:r>
      <w:r w:rsidR="0054183A" w:rsidRPr="000C533F">
        <w:rPr>
          <w:rFonts w:ascii="Times New Roman" w:eastAsia="Times New Roman" w:hAnsi="Times New Roman" w:cs="Times New Roman"/>
          <w:sz w:val="24"/>
          <w:szCs w:val="24"/>
          <w:highlight w:val="white"/>
        </w:rPr>
        <w:fldChar w:fldCharType="begin"/>
      </w:r>
      <w:r w:rsidR="009F0F04" w:rsidRPr="000C533F">
        <w:rPr>
          <w:rFonts w:ascii="Times New Roman" w:eastAsia="Times New Roman" w:hAnsi="Times New Roman" w:cs="Times New Roman"/>
          <w:sz w:val="24"/>
          <w:szCs w:val="24"/>
          <w:highlight w:val="white"/>
        </w:rPr>
        <w:instrText xml:space="preserve"> ADDIN ZOTERO_ITEM CSL_CITATION {"citationID":"MvlmUMmC","properties":{"formattedCitation":"(Angelidis et al., 2019; Fabio et al., 2022)","plainCitation":"(Angelidis et al., 2019; Fabio et al., 2022)","noteIndex":0},"citationItems":[{"id":279,"uris":["http://zotero.org/users/local/sp8CiHGF/items/A5WZ9M9U"],"itemData":{"id":279,"type":"article-journal","abstract":"Stress can impair cognitive performance, as commonly observed in cognitive performance anxiety (CPA; e.g., test anxiety). Cognitive theories indicate that stress impairs performance by increasing attention to negative thoughts, a phenomenon also known as threat-interference. These theories are mainly supported by findings related to self-report measures of threat-interference or trait anxiety. Our main aim was to test, for the first time in a single study, the hypotheses that acute CPA-related stress negatively affects both working memory (WM) performance and objectively assessed threat-interference during performance. In addition, we aimed to assess the validity of a new stress-induction procedure that was developed to induce acute CPA. Eighty-six females were randomly assigned to a CPA-related stress group (n = 45) or a control group. WM performance and threat-interference were assessed with an n-back task (2-back and 3-back memory loads), using CPA-related words as distracters. The stress group showed higher state anxiety and slower WM performance. Both effects were moderated by trait CPA: the effects were stronger for individuals with higher trait CPA. Finally, trait CPA moderated the effect of stress on threat-interference during higher cognitive load: individuals with higher trait CPA in the stress group showed higher threat-interference. We conclude that acute CPA increases threat-interference and impairs WM performance, especially in vulnerable individuals. The role of threat-interference, cognitive load, and trait anxiety should be taken into account in future research. Finally, our method (combining our stressor and modified n-back task) is effective for studying stress-cognition interactions in CPA.","container-title":"PLOS ONE","DOI":"10.1371/journal.pone.0210824","ISSN":"1932-6203","issue":"2","journalAbbreviation":"PLOS ONE","language":"en","note":"publisher: Public Library of Science","page":"e0210824","source":"PLoS Journals","title":"I’m going to fail! Acute cognitive performance anxiety increases threat-interference and impairs WM performance","volume":"14","author":[{"family":"Angelidis","given":"Angelos"},{"family":"Solis","given":"Ericka"},{"family":"Lautenbach","given":"Franziska"},{"family":"Does","given":"Willem","dropping-particle":"van der"},{"family":"Putman","given":"Peter"}],"issued":{"date-parts":[["2019",2,7]]}}},{"id":283,"uris":["http://zotero.org/users/local/sp8CiHGF/items/DZCXVN8C"],"itemData":{"id":283,"type":"article-journal","abstract":"The main aim of the present study was to examine the effects of psychosocial and cognitive stress on executive functions and automatic processes in healthy subjects. To achieve these purposes, we investigated whether cognitive stress impaired the controlled processing underlying cognitive flexibility, working memory and initial letter fluency performances, and whether social stress impaired both performance of executive processes and of semantic fluency. We employed the psychosocial stress paradigm in which cognitive assessment was superimposed on cognitive and social stressors soon after their introduction and was carried out concurrently while they were present. With reference to cognitive stress, we employed the dual-task paradigm that involves a primary task (performances related to executive functions and automatic task) and a secondary task (focusing attention and memorizing items in another cognitive task). Eighty-eight healthy subjects, between 18 and 30 years, participated in this study. They were randomly divided into three groups: two groups undergoing a stress procedure, respectively a cognitive stress group and a social stress group, and a control group. Results indicated that stress impaired cognitive flexibility, working memory and verbal fluency. Cognitive flexibility was affected to a greater extent by psychosocial stress than cognitive stress. This study suggests that the negative effects of stress on cognitive flexibility may be a consequence of the interplay between controlled and automatic processes.","container-title":"Current Psychology","DOI":"10.1007/s12144-020-01302-1","ISSN":"1936-4733","issue":"11","journalAbbreviation":"Curr Psychol","language":"en","page":"7555-7564","source":"Springer Link","title":"The effects of psychosocial and cognitive stress on executive functions and automatic processes in healthy subjects: A pilot study","title-short":"The effects of psychosocial and cognitive stress on executive functions and automatic processes in healthy subjects","volume":"41","author":[{"family":"Fabio","given":"Rosa Angela"},{"family":"Picciotto","given":"Giulia"},{"family":"Caprì","given":"Tindara"}],"issued":{"date-parts":[["2022",11,1]]}}}],"schema":"https://github.com/citation-style-language/schema/raw/master/csl-citation.json"} </w:instrText>
      </w:r>
      <w:r w:rsidR="0054183A" w:rsidRPr="000C533F">
        <w:rPr>
          <w:rFonts w:ascii="Times New Roman" w:eastAsia="Times New Roman" w:hAnsi="Times New Roman" w:cs="Times New Roman"/>
          <w:sz w:val="24"/>
          <w:szCs w:val="24"/>
          <w:highlight w:val="white"/>
        </w:rPr>
        <w:fldChar w:fldCharType="separate"/>
      </w:r>
      <w:r w:rsidR="009F0F04" w:rsidRPr="000C533F">
        <w:rPr>
          <w:rFonts w:ascii="Times New Roman" w:hAnsi="Times New Roman" w:cs="Times New Roman"/>
          <w:sz w:val="24"/>
          <w:szCs w:val="24"/>
          <w:highlight w:val="white"/>
        </w:rPr>
        <w:t>(Angelidis et al., 2019; Fabio et al., 2022)</w:t>
      </w:r>
      <w:r w:rsidR="0054183A" w:rsidRPr="000C533F">
        <w:rPr>
          <w:rFonts w:ascii="Times New Roman" w:eastAsia="Times New Roman" w:hAnsi="Times New Roman" w:cs="Times New Roman"/>
          <w:sz w:val="24"/>
          <w:szCs w:val="24"/>
          <w:highlight w:val="white"/>
        </w:rPr>
        <w:fldChar w:fldCharType="end"/>
      </w:r>
      <w:r w:rsidRPr="000C533F">
        <w:rPr>
          <w:rFonts w:ascii="Times New Roman" w:eastAsia="Times New Roman" w:hAnsi="Times New Roman" w:cs="Times New Roman"/>
          <w:sz w:val="24"/>
          <w:szCs w:val="24"/>
          <w:highlight w:val="white"/>
        </w:rPr>
        <w:t>.</w:t>
      </w:r>
    </w:p>
    <w:p w14:paraId="00000047" w14:textId="77777777" w:rsidR="00D707BE" w:rsidRPr="000C533F" w:rsidRDefault="00000000" w:rsidP="000C533F">
      <w:pPr>
        <w:spacing w:after="0" w:line="360" w:lineRule="auto"/>
        <w:ind w:firstLine="720"/>
        <w:jc w:val="both"/>
        <w:rPr>
          <w:rFonts w:ascii="Times New Roman" w:eastAsia="Times New Roman" w:hAnsi="Times New Roman" w:cs="Times New Roman"/>
          <w:sz w:val="24"/>
          <w:szCs w:val="24"/>
          <w:shd w:val="clear" w:color="auto" w:fill="E06666"/>
        </w:rPr>
      </w:pPr>
      <w:r w:rsidRPr="000C533F">
        <w:rPr>
          <w:rFonts w:ascii="Times New Roman" w:eastAsia="Times New Roman" w:hAnsi="Times New Roman" w:cs="Times New Roman"/>
          <w:sz w:val="24"/>
          <w:szCs w:val="24"/>
          <w:shd w:val="clear" w:color="auto" w:fill="E06666"/>
        </w:rPr>
        <w:t xml:space="preserve"> </w:t>
      </w:r>
    </w:p>
    <w:p w14:paraId="00000048" w14:textId="77777777" w:rsidR="00D707BE" w:rsidRPr="000C533F" w:rsidRDefault="00000000" w:rsidP="000C533F">
      <w:pPr>
        <w:spacing w:after="0" w:line="360" w:lineRule="auto"/>
        <w:ind w:firstLine="720"/>
        <w:jc w:val="both"/>
        <w:rPr>
          <w:rFonts w:ascii="Times New Roman" w:eastAsia="Times New Roman" w:hAnsi="Times New Roman" w:cs="Times New Roman"/>
          <w:b/>
          <w:sz w:val="24"/>
          <w:szCs w:val="24"/>
        </w:rPr>
      </w:pPr>
      <w:r w:rsidRPr="000C533F">
        <w:rPr>
          <w:rFonts w:ascii="Times New Roman" w:eastAsia="Times New Roman" w:hAnsi="Times New Roman" w:cs="Times New Roman"/>
          <w:b/>
          <w:sz w:val="24"/>
          <w:szCs w:val="24"/>
        </w:rPr>
        <w:t xml:space="preserve">Stress and schema </w:t>
      </w:r>
      <w:proofErr w:type="gramStart"/>
      <w:r w:rsidRPr="000C533F">
        <w:rPr>
          <w:rFonts w:ascii="Times New Roman" w:eastAsia="Times New Roman" w:hAnsi="Times New Roman" w:cs="Times New Roman"/>
          <w:b/>
          <w:sz w:val="24"/>
          <w:szCs w:val="24"/>
        </w:rPr>
        <w:t>therapy</w:t>
      </w:r>
      <w:proofErr w:type="gramEnd"/>
    </w:p>
    <w:p w14:paraId="00000049" w14:textId="1858D789" w:rsidR="00D707BE" w:rsidRPr="000C533F" w:rsidRDefault="00000000" w:rsidP="000C533F">
      <w:pPr>
        <w:spacing w:after="0" w:line="360" w:lineRule="auto"/>
        <w:ind w:firstLine="720"/>
        <w:jc w:val="both"/>
        <w:rPr>
          <w:rFonts w:ascii="Times New Roman" w:eastAsia="Times New Roman" w:hAnsi="Times New Roman" w:cs="Times New Roman"/>
          <w:sz w:val="24"/>
          <w:szCs w:val="24"/>
        </w:rPr>
      </w:pPr>
      <w:r w:rsidRPr="000C533F">
        <w:rPr>
          <w:rFonts w:ascii="Times New Roman" w:eastAsia="Times New Roman" w:hAnsi="Times New Roman" w:cs="Times New Roman"/>
          <w:sz w:val="24"/>
          <w:szCs w:val="24"/>
        </w:rPr>
        <w:t xml:space="preserve">There was relation between perceived stress emotional well-being in </w:t>
      </w:r>
      <w:r w:rsidRPr="000C533F">
        <w:rPr>
          <w:rFonts w:ascii="Times New Roman" w:eastAsia="Times New Roman" w:hAnsi="Times New Roman" w:cs="Times New Roman"/>
          <w:bCs/>
          <w:sz w:val="24"/>
          <w:szCs w:val="24"/>
        </w:rPr>
        <w:t>one</w:t>
      </w:r>
      <w:r w:rsidRPr="000C533F">
        <w:rPr>
          <w:rFonts w:ascii="Times New Roman" w:eastAsia="Times New Roman" w:hAnsi="Times New Roman" w:cs="Times New Roman"/>
          <w:b/>
          <w:sz w:val="24"/>
          <w:szCs w:val="24"/>
        </w:rPr>
        <w:t xml:space="preserve"> </w:t>
      </w:r>
      <w:r w:rsidRPr="000C533F">
        <w:rPr>
          <w:rFonts w:ascii="Times New Roman" w:eastAsia="Times New Roman" w:hAnsi="Times New Roman" w:cs="Times New Roman"/>
          <w:sz w:val="24"/>
          <w:szCs w:val="24"/>
        </w:rPr>
        <w:t>study</w:t>
      </w:r>
      <w:r w:rsidR="00676EFD" w:rsidRPr="000C533F">
        <w:rPr>
          <w:rFonts w:ascii="Times New Roman" w:eastAsia="Times New Roman" w:hAnsi="Times New Roman" w:cs="Times New Roman"/>
          <w:sz w:val="24"/>
          <w:szCs w:val="24"/>
        </w:rPr>
        <w:t xml:space="preserve"> </w:t>
      </w:r>
      <w:r w:rsidR="00676EFD" w:rsidRPr="000C533F">
        <w:rPr>
          <w:rFonts w:ascii="Times New Roman" w:eastAsia="Times New Roman" w:hAnsi="Times New Roman" w:cs="Times New Roman"/>
          <w:sz w:val="24"/>
          <w:szCs w:val="24"/>
        </w:rPr>
        <w:fldChar w:fldCharType="begin"/>
      </w:r>
      <w:r w:rsidR="009F0F04" w:rsidRPr="000C533F">
        <w:rPr>
          <w:rFonts w:ascii="Times New Roman" w:eastAsia="Times New Roman" w:hAnsi="Times New Roman" w:cs="Times New Roman"/>
          <w:sz w:val="24"/>
          <w:szCs w:val="24"/>
        </w:rPr>
        <w:instrText xml:space="preserve"> ADDIN ZOTERO_ITEM CSL_CITATION {"citationID":"5WiqHQ7i","properties":{"formattedCitation":"(Mikl\\uc0\\u243{}si et al., 2016)","plainCitation":"(Miklósi et al., 2016)","noteIndex":0},"citationItems":[{"id":189,"uris":["http://zotero.org/users/local/sp8CiHGF/items/5P5KB6DQ"],"itemData":{"id":189,"type":"article-journal","abstract":"Attention deficit hyperactivity disorder (ADHD) is one of the most prevalent chronic neuropsychiatric disorders, severely affecting the emotional well-being of children as well as of adults. It has been suggested that individuals who experience symptoms of ADHD develop maladaptive schemata of failure, impaired self-discipline, social isolation, and shame. These schemata may then contribute to impaired emotional well-being by increasing unhelpful responses to stressful life events. However, to date, no empirical research has tested this theoretical proposition. In a sample of 204 nonclinical adults, we conducted a serial multiple mediator analysis, which supported the proposed model. More severe ADHD symptoms were associated with higher levels of perceived stress both directly and indirectly through stronger maladaptive schemata, which, in turn, were related to lower levels of emotional well-being. Results suggest that identifying and modifying maladaptive schemata may be an important addition to psychotherapy for adult ADHD patients.","container-title":"The Journal of Nervous and Mental Disease","DOI":"10.1097/NMD.0000000000000472","ISSN":"1539-736X","issue":"5","journalAbbreviation":"J Nerv Ment Dis","language":"eng","note":"PMID: 26825377","page":"364-369","source":"PubMed","title":"Adult Attention Deficit Hyperactivity Disorder Symptoms, Perceived Stress, and Well-Being: The Role of Early Maladaptive Schemata","title-short":"Adult Attention Deficit Hyperactivity Disorder Symptoms, Perceived Stress, and Well-Being","volume":"204","author":[{"family":"Miklósi","given":"Mónika"},{"family":"Máté","given":"Orsolya"},{"family":"Somogyi","given":"Klára"},{"family":"Szabó","given":"Marianna"}],"issued":{"date-parts":[["2016",5]]}}}],"schema":"https://github.com/citation-style-language/schema/raw/master/csl-citation.json"} </w:instrText>
      </w:r>
      <w:r w:rsidR="00676EFD" w:rsidRPr="000C533F">
        <w:rPr>
          <w:rFonts w:ascii="Times New Roman" w:eastAsia="Times New Roman" w:hAnsi="Times New Roman" w:cs="Times New Roman"/>
          <w:sz w:val="24"/>
          <w:szCs w:val="24"/>
        </w:rPr>
        <w:fldChar w:fldCharType="separate"/>
      </w:r>
      <w:r w:rsidR="009F0F04" w:rsidRPr="000C533F">
        <w:rPr>
          <w:rFonts w:ascii="Times New Roman" w:hAnsi="Times New Roman" w:cs="Times New Roman"/>
          <w:sz w:val="24"/>
          <w:szCs w:val="24"/>
        </w:rPr>
        <w:t>(Miklósi et al., 2016)</w:t>
      </w:r>
      <w:r w:rsidR="00676EFD" w:rsidRPr="000C533F">
        <w:rPr>
          <w:rFonts w:ascii="Times New Roman" w:eastAsia="Times New Roman" w:hAnsi="Times New Roman" w:cs="Times New Roman"/>
          <w:sz w:val="24"/>
          <w:szCs w:val="24"/>
        </w:rPr>
        <w:fldChar w:fldCharType="end"/>
      </w:r>
      <w:r w:rsidRPr="000C533F">
        <w:rPr>
          <w:rFonts w:ascii="Times New Roman" w:eastAsia="Times New Roman" w:hAnsi="Times New Roman" w:cs="Times New Roman"/>
          <w:sz w:val="24"/>
          <w:szCs w:val="24"/>
        </w:rPr>
        <w:t xml:space="preserve"> and it was possible to understand for the other studies that stress can be related with early maladaptive schemas</w:t>
      </w:r>
      <w:r w:rsidR="00B15AC7" w:rsidRPr="000C533F">
        <w:rPr>
          <w:rFonts w:ascii="Times New Roman" w:eastAsia="Times New Roman" w:hAnsi="Times New Roman" w:cs="Times New Roman"/>
          <w:sz w:val="24"/>
          <w:szCs w:val="24"/>
        </w:rPr>
        <w:t xml:space="preserve"> </w:t>
      </w:r>
      <w:r w:rsidR="00B15AC7" w:rsidRPr="000C533F">
        <w:rPr>
          <w:rFonts w:ascii="Times New Roman" w:eastAsia="Times New Roman" w:hAnsi="Times New Roman" w:cs="Times New Roman"/>
          <w:sz w:val="24"/>
          <w:szCs w:val="24"/>
        </w:rPr>
        <w:fldChar w:fldCharType="begin"/>
      </w:r>
      <w:r w:rsidR="009F0F04" w:rsidRPr="000C533F">
        <w:rPr>
          <w:rFonts w:ascii="Times New Roman" w:eastAsia="Times New Roman" w:hAnsi="Times New Roman" w:cs="Times New Roman"/>
          <w:sz w:val="24"/>
          <w:szCs w:val="24"/>
        </w:rPr>
        <w:instrText xml:space="preserve"> ADDIN ZOTERO_ITEM CSL_CITATION {"citationID":"A0xYnPPG","properties":{"formattedCitation":"(Calvete &amp; Est\\uc0\\u233{}vez, 2009; Mikl\\uc0\\u243{}si et al., 2016; Zhu et al., 2016)","plainCitation":"(Calvete &amp; Estévez, 2009; Miklósi et al., 2016; Zhu et al., 2016)","noteIndex":0},"citationItems":[{"id":221,"uris":["http://zotero.org/users/local/sp8CiHGF/items/MFW979UL"],"itemData":{"id":221,"type":"article-journal","abstract":"This study examined the relationships between life event stress, early maladaptive schemas, impulsivity and binge eating among adolescents and investigated the effects of early maladaptive schemas and impulsivity on the relationship between life event stress and binge eating. Specifically, we examined a moderated mediation model in which early maladaptive schemas mediated this relationship and impulsivity moderated the mediation effect. Life event stress, early maladaptive schemas, impulsivity and binge eating were investigated in a sample of 2172 seventh-, eighth- and tenth-grade middle and high school students (mean age = 14.55 years, standard deviation = 1.29). The results indicated that adolescents with greater life event stress, more early maladaptive schemas and higher levels of impulsivity displayed more severe binge eating. In addition, early maladaptive schemas mediated the relationship between life event stress and binge eating, while impulsivity moderated this relationship. Furthermore, impulsivity also moderated the mediation effect of early maladaptive schemas; as impulsivity levels increased, the strength of the association between life event stress and early maladaptive schemas increased. This study illustrates the importance of understanding individual differences and their effects on the relationship between life event stress and binge eating. Copyright © 2015 John Wiley &amp; Sons, Ltd.","container-title":"Stress and Health: Journal of the International Society for the Investigation of Stress","DOI":"10.1002/smi.2634","ISSN":"1532-2998","issue":"4","journalAbbreviation":"Stress Health","language":"eng","note":"PMID: 25688978","page":"395-401","source":"PubMed","title":"Life Event Stress and Binge Eating Among Adolescents: The Roles of Early Maladaptive Schemas and Impulsivity","title-short":"Life Event Stress and Binge Eating Among Adolescents","volume":"32","author":[{"family":"Zhu","given":"Hong"},{"family":"Luo","given":"Xingwei"},{"family":"Cai","given":"Taisheng"},{"family":"He","given":"Jinbo"},{"family":"Lu","given":"Yao"},{"family":"Wu","given":"Siyao"}],"issued":{"date-parts":[["2016",10]]}}},{"id":189,"uris":["http://zotero.org/users/local/sp8CiHGF/items/5P5KB6DQ"],"itemData":{"id":189,"type":"article-journal","abstract":"Attention deficit hyperactivity disorder (ADHD) is one of the most prevalent chronic neuropsychiatric disorders, severely affecting the emotional well-being of children as well as of adults. It has been suggested that individuals who experience symptoms of ADHD develop maladaptive schemata of failure, impaired self-discipline, social isolation, and shame. These schemata may then contribute to impaired emotional well-being by increasing unhelpful responses to stressful life events. However, to date, no empirical research has tested this theoretical proposition. In a sample of 204 nonclinical adults, we conducted a serial multiple mediator analysis, which supported the proposed model. More severe ADHD symptoms were associated with higher levels of perceived stress both directly and indirectly through stronger maladaptive schemata, which, in turn, were related to lower levels of emotional well-being. Results suggest that identifying and modifying maladaptive schemata may be an important addition to psychotherapy for adult ADHD patients.","container-title":"The Journal of Nervous and Mental Disease","DOI":"10.1097/NMD.0000000000000472","ISSN":"1539-736X","issue":"5","journalAbbreviation":"J Nerv Ment Dis","language":"eng","note":"PMID: 26825377","page":"364-369","source":"PubMed","title":"Adult Attention Deficit Hyperactivity Disorder Symptoms, Perceived Stress, and Well-Being: The Role of Early Maladaptive Schemata","title-short":"Adult Attention Deficit Hyperactivity Disorder Symptoms, Perceived Stress, and Well-Being","volume":"204","author":[{"family":"Miklósi","given":"Mónika"},{"family":"Máté","given":"Orsolya"},{"family":"Somogyi","given":"Klára"},{"family":"Szabó","given":"Marianna"}],"issued":{"date-parts":[["2016",5]]}}},{"id":192,"uris":["http://zotero.org/users/local/sp8CiHGF/items/G7EQTGIQ"],"itemData":{"id":192,"type":"article-journal","abstract":"The aim of this study was to assess the association between stress, cognitive schemas, impulsivity, and substance use in adolescents. A sample of 657 adolescents (367 girls and 290 boys) completed measures of stressful life events, cognitive schemas of grandiosity and insufficient self-control, impulsive style of problem-solving and substance use. The results indicated that stressful life events and the cognitive schemas were significantly associated with substance use. In addition, the impulsive style of problem-solving moderated the relationship between stressors and substance use, this association being stronger among more impulsive adolescents. Finally, the results indicated that boys scored higher on Grandiosity and on the use of marijuana, cocaine, LSD and ecstasy, while girls scored higher on tobacco use (smoking). Despite these differences, gender did not moderate the association between schemas and substance use.","container-title":"Adicciones","DOI":"10.20882/adicciones.251","ISSN":"0214-4840","issue":"1","journalAbbreviation":"Adicciones","language":"es","page":"49","source":"DOI.org (Crossref)","title":"Consumo de drogas en adolescentes: El papel del estrés, la impulsividad y los esquemas relacionados con la falta de límites","title-short":"Consumo de drogas en adolescentes","volume":"21","author":[{"family":"Calvete","given":"Esther"},{"family":"Estévez","given":"Ana"}],"issued":{"date-parts":[["2009",3,1]]}}}],"schema":"https://github.com/citation-style-language/schema/raw/master/csl-citation.json"} </w:instrText>
      </w:r>
      <w:r w:rsidR="00B15AC7" w:rsidRPr="000C533F">
        <w:rPr>
          <w:rFonts w:ascii="Times New Roman" w:eastAsia="Times New Roman" w:hAnsi="Times New Roman" w:cs="Times New Roman"/>
          <w:sz w:val="24"/>
          <w:szCs w:val="24"/>
        </w:rPr>
        <w:fldChar w:fldCharType="separate"/>
      </w:r>
      <w:r w:rsidR="009F0F04" w:rsidRPr="000C533F">
        <w:rPr>
          <w:rFonts w:ascii="Times New Roman" w:hAnsi="Times New Roman" w:cs="Times New Roman"/>
          <w:sz w:val="24"/>
          <w:szCs w:val="24"/>
        </w:rPr>
        <w:t>(Calvete &amp; Estévez, 2009; Miklósi et al., 2016; Zhu et al., 2016)</w:t>
      </w:r>
      <w:r w:rsidR="00B15AC7" w:rsidRPr="000C533F">
        <w:rPr>
          <w:rFonts w:ascii="Times New Roman" w:eastAsia="Times New Roman" w:hAnsi="Times New Roman" w:cs="Times New Roman"/>
          <w:sz w:val="24"/>
          <w:szCs w:val="24"/>
        </w:rPr>
        <w:fldChar w:fldCharType="end"/>
      </w:r>
      <w:r w:rsidRPr="000C533F">
        <w:rPr>
          <w:rFonts w:ascii="Times New Roman" w:eastAsia="Times New Roman" w:hAnsi="Times New Roman" w:cs="Times New Roman"/>
          <w:sz w:val="24"/>
          <w:szCs w:val="24"/>
        </w:rPr>
        <w:t xml:space="preserve">. </w:t>
      </w:r>
      <w:r w:rsidR="00452E15" w:rsidRPr="000C533F">
        <w:rPr>
          <w:rFonts w:ascii="Times New Roman" w:eastAsia="Times New Roman" w:hAnsi="Times New Roman" w:cs="Times New Roman"/>
          <w:sz w:val="24"/>
          <w:szCs w:val="24"/>
        </w:rPr>
        <w:t>B</w:t>
      </w:r>
      <w:r w:rsidRPr="000C533F">
        <w:rPr>
          <w:rFonts w:ascii="Times New Roman" w:eastAsia="Times New Roman" w:hAnsi="Times New Roman" w:cs="Times New Roman"/>
          <w:sz w:val="24"/>
          <w:szCs w:val="24"/>
        </w:rPr>
        <w:t>urnout symptoms were highly linked with maladaptive schemas domains</w:t>
      </w:r>
      <w:r w:rsidR="00452E15" w:rsidRPr="000C533F">
        <w:rPr>
          <w:rFonts w:ascii="Times New Roman" w:eastAsia="Times New Roman" w:hAnsi="Times New Roman" w:cs="Times New Roman"/>
          <w:sz w:val="24"/>
          <w:szCs w:val="24"/>
        </w:rPr>
        <w:t xml:space="preserve"> </w:t>
      </w:r>
      <w:r w:rsidR="00452E15" w:rsidRPr="000C533F">
        <w:rPr>
          <w:rFonts w:ascii="Times New Roman" w:eastAsia="Times New Roman" w:hAnsi="Times New Roman" w:cs="Times New Roman"/>
          <w:sz w:val="24"/>
          <w:szCs w:val="24"/>
        </w:rPr>
        <w:fldChar w:fldCharType="begin"/>
      </w:r>
      <w:r w:rsidR="009F0F04" w:rsidRPr="000C533F">
        <w:rPr>
          <w:rFonts w:ascii="Times New Roman" w:eastAsia="Times New Roman" w:hAnsi="Times New Roman" w:cs="Times New Roman"/>
          <w:sz w:val="24"/>
          <w:szCs w:val="24"/>
        </w:rPr>
        <w:instrText xml:space="preserve"> ADDIN ZOTERO_ITEM CSL_CITATION {"citationID":"sDUxsLOq","properties":{"formattedCitation":"(Khorshidian et al., 2017)","plainCitation":"(Khorshidian et al., 2017)","noteIndex":0},"citationItems":[{"id":195,"uris":["http://zotero.org/users/local/sp8CiHGF/items/H3MPXL6U"],"itemData":{"id":195,"type":"article-journal","abstract":"Introduction: The present study has been done with the main purpose of investigating the relationship between early maladaptive schemas and mental disorder symptoms with burnout among the employees of administration-therapy and health-therapy departments in health entities. Methods: In this cross sectional study, 300 employees have been selected by simple random sampling method. In this study, collecting data tools consisted of Maslach Burnout Questionnaire, Short Form of Young Early Maladaptive Schema and Symptom Checklist-Revised. The multiple regression analysis method has been used in order to determine each forecast variables (mental disorder symptoms) to determine the criterion variables (burnout dimensions). Results: Among the mental disorder symptoms, aggression, emotional exhaustion, depersonalization and aggression and paranoid ideations the method has been able to predict in positive and significant manner the decline in performance. Among the early maladaptive schemas, only impaired autonomy and performance was able to predict the emotional exhaustion. While, based on the results, 33 percent of the scores' variance of the decline in performance belongs to the scores' variance of impaired autonomy and performance and 44 percent are related to scores' variance of impaired autonomy/performance and area of vigilance/ inhibition. Conclusion: The results of this research reveal that schemas of impaired autonomy /performance, vigilance/inhibition, aggression and paranoid thoughts was able to predict the aspects of burnout.","container-title":"Anatolian Journal of Psychiatry","issue":"4","language":"en","note":"publisher: Anadolu Psikiyatri Dergisi","page":"323-329","source":"www.bibliomed.org","title":"Burnout among the employees of health and therapy entities: investigating the role of early maladaptive schemas and mental disorder symptoms -","title-short":"Burnout among the employees of health and therapy entities","volume":"18","author":[{"family":"Khorshidian","given":"Neda"},{"family":"Hashemian","given":"Shervin-Sadat"},{"family":"Meftagh","given":"Sayyed-Davood"},{"family":"Najimi","given":"Arash"}],"issued":{"date-parts":[["2017"]]}}}],"schema":"https://github.com/citation-style-language/schema/raw/master/csl-citation.json"} </w:instrText>
      </w:r>
      <w:r w:rsidR="00452E15" w:rsidRPr="000C533F">
        <w:rPr>
          <w:rFonts w:ascii="Times New Roman" w:eastAsia="Times New Roman" w:hAnsi="Times New Roman" w:cs="Times New Roman"/>
          <w:sz w:val="24"/>
          <w:szCs w:val="24"/>
        </w:rPr>
        <w:fldChar w:fldCharType="separate"/>
      </w:r>
      <w:r w:rsidR="009F0F04" w:rsidRPr="000C533F">
        <w:rPr>
          <w:rFonts w:ascii="Times New Roman" w:hAnsi="Times New Roman" w:cs="Times New Roman"/>
          <w:sz w:val="24"/>
          <w:szCs w:val="24"/>
        </w:rPr>
        <w:t>(Khorshidian et al., 2017)</w:t>
      </w:r>
      <w:r w:rsidR="00452E15" w:rsidRPr="000C533F">
        <w:rPr>
          <w:rFonts w:ascii="Times New Roman" w:eastAsia="Times New Roman" w:hAnsi="Times New Roman" w:cs="Times New Roman"/>
          <w:sz w:val="24"/>
          <w:szCs w:val="24"/>
        </w:rPr>
        <w:fldChar w:fldCharType="end"/>
      </w:r>
      <w:r w:rsidRPr="000C533F">
        <w:rPr>
          <w:rFonts w:ascii="Times New Roman" w:eastAsia="Times New Roman" w:hAnsi="Times New Roman" w:cs="Times New Roman"/>
          <w:sz w:val="24"/>
          <w:szCs w:val="24"/>
        </w:rPr>
        <w:t>. Between that,</w:t>
      </w:r>
      <w:hyperlink r:id="rId15">
        <w:r w:rsidRPr="000C533F">
          <w:rPr>
            <w:rFonts w:ascii="Times New Roman" w:eastAsia="Times New Roman" w:hAnsi="Times New Roman" w:cs="Times New Roman"/>
            <w:sz w:val="24"/>
            <w:szCs w:val="24"/>
          </w:rPr>
          <w:t xml:space="preserve"> </w:t>
        </w:r>
      </w:hyperlink>
      <w:r w:rsidRPr="000C533F">
        <w:rPr>
          <w:rFonts w:ascii="Times New Roman" w:eastAsia="Times New Roman" w:hAnsi="Times New Roman" w:cs="Times New Roman"/>
          <w:sz w:val="24"/>
          <w:szCs w:val="24"/>
        </w:rPr>
        <w:t xml:space="preserve"> EMS can have an influence on the perceived stress and emotional reaction in adolescents</w:t>
      </w:r>
      <w:r w:rsidR="00452E15" w:rsidRPr="000C533F">
        <w:rPr>
          <w:rFonts w:ascii="Times New Roman" w:eastAsia="Times New Roman" w:hAnsi="Times New Roman" w:cs="Times New Roman"/>
          <w:sz w:val="24"/>
          <w:szCs w:val="24"/>
        </w:rPr>
        <w:t xml:space="preserve"> </w:t>
      </w:r>
      <w:r w:rsidR="00452E15" w:rsidRPr="000C533F">
        <w:rPr>
          <w:rFonts w:ascii="Times New Roman" w:eastAsia="Times New Roman" w:hAnsi="Times New Roman" w:cs="Times New Roman"/>
          <w:sz w:val="24"/>
          <w:szCs w:val="24"/>
        </w:rPr>
        <w:fldChar w:fldCharType="begin"/>
      </w:r>
      <w:r w:rsidR="009F0F04" w:rsidRPr="000C533F">
        <w:rPr>
          <w:rFonts w:ascii="Times New Roman" w:eastAsia="Times New Roman" w:hAnsi="Times New Roman" w:cs="Times New Roman"/>
          <w:sz w:val="24"/>
          <w:szCs w:val="24"/>
        </w:rPr>
        <w:instrText xml:space="preserve"> ADDIN ZOTERO_ITEM CSL_CITATION {"citationID":"E8sJtFKh","properties":{"formattedCitation":"(Calvete &amp; Est\\uc0\\u233{}vez, 2009)","plainCitation":"(Calvete &amp; Estévez, 2009)","noteIndex":0},"citationItems":[{"id":192,"uris":["http://zotero.org/users/local/sp8CiHGF/items/G7EQTGIQ"],"itemData":{"id":192,"type":"article-journal","abstract":"The aim of this study was to assess the association between stress, cognitive schemas, impulsivity, and substance use in adolescents. A sample of 657 adolescents (367 girls and 290 boys) completed measures of stressful life events, cognitive schemas of grandiosity and insufficient self-control, impulsive style of problem-solving and substance use. The results indicated that stressful life events and the cognitive schemas were significantly associated with substance use. In addition, the impulsive style of problem-solving moderated the relationship between stressors and substance use, this association being stronger among more impulsive adolescents. Finally, the results indicated that boys scored higher on Grandiosity and on the use of marijuana, cocaine, LSD and ecstasy, while girls scored higher on tobacco use (smoking). Despite these differences, gender did not moderate the association between schemas and substance use.","container-title":"Adicciones","DOI":"10.20882/adicciones.251","ISSN":"0214-4840","issue":"1","journalAbbreviation":"Adicciones","language":"es","page":"49","source":"DOI.org (Crossref)","title":"Consumo de drogas en adolescentes: El papel del estrés, la impulsividad y los esquemas relacionados con la falta de límites","title-short":"Consumo de drogas en adolescentes","volume":"21","author":[{"family":"Calvete","given":"Esther"},{"family":"Estévez","given":"Ana"}],"issued":{"date-parts":[["2009",3,1]]}}}],"schema":"https://github.com/citation-style-language/schema/raw/master/csl-citation.json"} </w:instrText>
      </w:r>
      <w:r w:rsidR="00452E15" w:rsidRPr="000C533F">
        <w:rPr>
          <w:rFonts w:ascii="Times New Roman" w:eastAsia="Times New Roman" w:hAnsi="Times New Roman" w:cs="Times New Roman"/>
          <w:sz w:val="24"/>
          <w:szCs w:val="24"/>
        </w:rPr>
        <w:fldChar w:fldCharType="separate"/>
      </w:r>
      <w:r w:rsidR="009F0F04" w:rsidRPr="000C533F">
        <w:rPr>
          <w:rFonts w:ascii="Times New Roman" w:hAnsi="Times New Roman" w:cs="Times New Roman"/>
          <w:sz w:val="24"/>
          <w:szCs w:val="24"/>
        </w:rPr>
        <w:t>(Calvete &amp; Estévez, 2009)</w:t>
      </w:r>
      <w:r w:rsidR="00452E15" w:rsidRPr="000C533F">
        <w:rPr>
          <w:rFonts w:ascii="Times New Roman" w:eastAsia="Times New Roman" w:hAnsi="Times New Roman" w:cs="Times New Roman"/>
          <w:sz w:val="24"/>
          <w:szCs w:val="24"/>
        </w:rPr>
        <w:fldChar w:fldCharType="end"/>
      </w:r>
      <w:r w:rsidRPr="000C533F">
        <w:rPr>
          <w:rFonts w:ascii="Times New Roman" w:eastAsia="Times New Roman" w:hAnsi="Times New Roman" w:cs="Times New Roman"/>
          <w:sz w:val="24"/>
          <w:szCs w:val="24"/>
        </w:rPr>
        <w:t>.</w:t>
      </w:r>
    </w:p>
    <w:p w14:paraId="0000004A" w14:textId="01BD3633" w:rsidR="00D707BE" w:rsidRPr="000C533F" w:rsidRDefault="00000000" w:rsidP="000C533F">
      <w:pPr>
        <w:spacing w:after="0" w:line="360" w:lineRule="auto"/>
        <w:ind w:firstLine="720"/>
        <w:jc w:val="both"/>
        <w:rPr>
          <w:rFonts w:ascii="Times New Roman" w:eastAsia="Times New Roman" w:hAnsi="Times New Roman" w:cs="Times New Roman"/>
          <w:sz w:val="24"/>
          <w:szCs w:val="24"/>
        </w:rPr>
      </w:pPr>
      <w:r w:rsidRPr="000C533F">
        <w:rPr>
          <w:rFonts w:ascii="Times New Roman" w:eastAsia="Times New Roman" w:hAnsi="Times New Roman" w:cs="Times New Roman"/>
          <w:sz w:val="24"/>
          <w:szCs w:val="24"/>
        </w:rPr>
        <w:t xml:space="preserve">When EMS are activated, can occurs a bigger sensibility of the stress perception, by the other side, higher perception of stress could be </w:t>
      </w:r>
      <w:proofErr w:type="spellStart"/>
      <w:r w:rsidRPr="000C533F">
        <w:rPr>
          <w:rFonts w:ascii="Times New Roman" w:eastAsia="Times New Roman" w:hAnsi="Times New Roman" w:cs="Times New Roman"/>
          <w:sz w:val="24"/>
          <w:szCs w:val="24"/>
        </w:rPr>
        <w:t>vinculated</w:t>
      </w:r>
      <w:proofErr w:type="spellEnd"/>
      <w:r w:rsidRPr="000C533F">
        <w:rPr>
          <w:rFonts w:ascii="Times New Roman" w:eastAsia="Times New Roman" w:hAnsi="Times New Roman" w:cs="Times New Roman"/>
          <w:sz w:val="24"/>
          <w:szCs w:val="24"/>
        </w:rPr>
        <w:t xml:space="preserve"> with a worse coping response of EMS</w:t>
      </w:r>
      <w:r w:rsidR="00D664BC" w:rsidRPr="000C533F">
        <w:rPr>
          <w:rFonts w:ascii="Times New Roman" w:eastAsia="Times New Roman" w:hAnsi="Times New Roman" w:cs="Times New Roman"/>
          <w:sz w:val="24"/>
          <w:szCs w:val="24"/>
        </w:rPr>
        <w:t xml:space="preserve"> </w:t>
      </w:r>
      <w:r w:rsidR="00D664BC" w:rsidRPr="000C533F">
        <w:rPr>
          <w:rFonts w:ascii="Times New Roman" w:eastAsia="Times New Roman" w:hAnsi="Times New Roman" w:cs="Times New Roman"/>
          <w:sz w:val="24"/>
          <w:szCs w:val="24"/>
        </w:rPr>
        <w:fldChar w:fldCharType="begin"/>
      </w:r>
      <w:r w:rsidR="009F0F04" w:rsidRPr="000C533F">
        <w:rPr>
          <w:rFonts w:ascii="Times New Roman" w:eastAsia="Times New Roman" w:hAnsi="Times New Roman" w:cs="Times New Roman"/>
          <w:sz w:val="24"/>
          <w:szCs w:val="24"/>
        </w:rPr>
        <w:instrText xml:space="preserve"> ADDIN ZOTERO_ITEM CSL_CITATION {"citationID":"PKL7IiIv","properties":{"formattedCitation":"(Mikl\\uc0\\u243{}si et al., 2016)","plainCitation":"(Miklósi et al., 2016)","noteIndex":0},"citationItems":[{"id":189,"uris":["http://zotero.org/users/local/sp8CiHGF/items/5P5KB6DQ"],"itemData":{"id":189,"type":"article-journal","abstract":"Attention deficit hyperactivity disorder (ADHD) is one of the most prevalent chronic neuropsychiatric disorders, severely affecting the emotional well-being of children as well as of adults. It has been suggested that individuals who experience symptoms of ADHD develop maladaptive schemata of failure, impaired self-discipline, social isolation, and shame. These schemata may then contribute to impaired emotional well-being by increasing unhelpful responses to stressful life events. However, to date, no empirical research has tested this theoretical proposition. In a sample of 204 nonclinical adults, we conducted a serial multiple mediator analysis, which supported the proposed model. More severe ADHD symptoms were associated with higher levels of perceived stress both directly and indirectly through stronger maladaptive schemata, which, in turn, were related to lower levels of emotional well-being. Results suggest that identifying and modifying maladaptive schemata may be an important addition to psychotherapy for adult ADHD patients.","container-title":"The Journal of Nervous and Mental Disease","DOI":"10.1097/NMD.0000000000000472","ISSN":"1539-736X","issue":"5","journalAbbreviation":"J Nerv Ment Dis","language":"eng","note":"PMID: 26825377","page":"364-369","source":"PubMed","title":"Adult Attention Deficit Hyperactivity Disorder Symptoms, Perceived Stress, and Well-Being: The Role of Early Maladaptive Schemata","title-short":"Adult Attention Deficit Hyperactivity Disorder Symptoms, Perceived Stress, and Well-Being","volume":"204","author":[{"family":"Miklósi","given":"Mónika"},{"family":"Máté","given":"Orsolya"},{"family":"Somogyi","given":"Klára"},{"family":"Szabó","given":"Marianna"}],"issued":{"date-parts":[["2016",5]]}}}],"schema":"https://github.com/citation-style-language/schema/raw/master/csl-citation.json"} </w:instrText>
      </w:r>
      <w:r w:rsidR="00D664BC" w:rsidRPr="000C533F">
        <w:rPr>
          <w:rFonts w:ascii="Times New Roman" w:eastAsia="Times New Roman" w:hAnsi="Times New Roman" w:cs="Times New Roman"/>
          <w:sz w:val="24"/>
          <w:szCs w:val="24"/>
        </w:rPr>
        <w:fldChar w:fldCharType="separate"/>
      </w:r>
      <w:r w:rsidR="009F0F04" w:rsidRPr="000C533F">
        <w:rPr>
          <w:rFonts w:ascii="Times New Roman" w:hAnsi="Times New Roman" w:cs="Times New Roman"/>
          <w:sz w:val="24"/>
          <w:szCs w:val="24"/>
        </w:rPr>
        <w:t>(Miklósi et al., 2016)</w:t>
      </w:r>
      <w:r w:rsidR="00D664BC" w:rsidRPr="000C533F">
        <w:rPr>
          <w:rFonts w:ascii="Times New Roman" w:eastAsia="Times New Roman" w:hAnsi="Times New Roman" w:cs="Times New Roman"/>
          <w:sz w:val="24"/>
          <w:szCs w:val="24"/>
        </w:rPr>
        <w:fldChar w:fldCharType="end"/>
      </w:r>
      <w:r w:rsidRPr="000C533F">
        <w:rPr>
          <w:rFonts w:ascii="Times New Roman" w:eastAsia="Times New Roman" w:hAnsi="Times New Roman" w:cs="Times New Roman"/>
          <w:sz w:val="24"/>
          <w:szCs w:val="24"/>
        </w:rPr>
        <w:t xml:space="preserve">. When the EMS are activated by some situations and emotions, certain levels of maladaptive emotions are shaped and this condition can directly or indirectly result </w:t>
      </w:r>
      <w:r w:rsidRPr="000C533F">
        <w:rPr>
          <w:rFonts w:ascii="Times New Roman" w:eastAsia="Times New Roman" w:hAnsi="Times New Roman" w:cs="Times New Roman"/>
          <w:sz w:val="24"/>
          <w:szCs w:val="24"/>
          <w:highlight w:val="white"/>
        </w:rPr>
        <w:t>psychological distress at work or personal life</w:t>
      </w:r>
      <w:r w:rsidR="00D664BC" w:rsidRPr="000C533F">
        <w:rPr>
          <w:rFonts w:ascii="Times New Roman" w:eastAsia="Times New Roman" w:hAnsi="Times New Roman" w:cs="Times New Roman"/>
          <w:sz w:val="24"/>
          <w:szCs w:val="24"/>
        </w:rPr>
        <w:t xml:space="preserve"> </w:t>
      </w:r>
      <w:r w:rsidR="00D664BC" w:rsidRPr="000C533F">
        <w:rPr>
          <w:rFonts w:ascii="Times New Roman" w:eastAsia="Times New Roman" w:hAnsi="Times New Roman" w:cs="Times New Roman"/>
          <w:sz w:val="24"/>
          <w:szCs w:val="24"/>
        </w:rPr>
        <w:fldChar w:fldCharType="begin"/>
      </w:r>
      <w:r w:rsidR="009F0F04" w:rsidRPr="000C533F">
        <w:rPr>
          <w:rFonts w:ascii="Times New Roman" w:eastAsia="Times New Roman" w:hAnsi="Times New Roman" w:cs="Times New Roman"/>
          <w:sz w:val="24"/>
          <w:szCs w:val="24"/>
        </w:rPr>
        <w:instrText xml:space="preserve"> ADDIN ZOTERO_ITEM CSL_CITATION {"citationID":"YgTEHyNq","properties":{"formattedCitation":"(Khorshidian et al., 2017)","plainCitation":"(Khorshidian et al., 2017)","noteIndex":0},"citationItems":[{"id":195,"uris":["http://zotero.org/users/local/sp8CiHGF/items/H3MPXL6U"],"itemData":{"id":195,"type":"article-journal","abstract":"Introduction: The present study has been done with the main purpose of investigating the relationship between early maladaptive schemas and mental disorder symptoms with burnout among the employees of administration-therapy and health-therapy departments in health entities. Methods: In this cross sectional study, 300 employees have been selected by simple random sampling method. In this study, collecting data tools consisted of Maslach Burnout Questionnaire, Short Form of Young Early Maladaptive Schema and Symptom Checklist-Revised. The multiple regression analysis method has been used in order to determine each forecast variables (mental disorder symptoms) to determine the criterion variables (burnout dimensions). Results: Among the mental disorder symptoms, aggression, emotional exhaustion, depersonalization and aggression and paranoid ideations the method has been able to predict in positive and significant manner the decline in performance. Among the early maladaptive schemas, only impaired autonomy and performance was able to predict the emotional exhaustion. While, based on the results, 33 percent of the scores' variance of the decline in performance belongs to the scores' variance of impaired autonomy and performance and 44 percent are related to scores' variance of impaired autonomy/performance and area of vigilance/ inhibition. Conclusion: The results of this research reveal that schemas of impaired autonomy /performance, vigilance/inhibition, aggression and paranoid thoughts was able to predict the aspects of burnout.","container-title":"Anatolian Journal of Psychiatry","issue":"4","language":"en","note":"publisher: Anadolu Psikiyatri Dergisi","page":"323-329","source":"www.bibliomed.org","title":"Burnout among the employees of health and therapy entities: investigating the role of early maladaptive schemas and mental disorder symptoms -","title-short":"Burnout among the employees of health and therapy entities","volume":"18","author":[{"family":"Khorshidian","given":"Neda"},{"family":"Hashemian","given":"Shervin-Sadat"},{"family":"Meftagh","given":"Sayyed-Davood"},{"family":"Najimi","given":"Arash"}],"issued":{"date-parts":[["2017"]]}}}],"schema":"https://github.com/citation-style-language/schema/raw/master/csl-citation.json"} </w:instrText>
      </w:r>
      <w:r w:rsidR="00D664BC" w:rsidRPr="000C533F">
        <w:rPr>
          <w:rFonts w:ascii="Times New Roman" w:eastAsia="Times New Roman" w:hAnsi="Times New Roman" w:cs="Times New Roman"/>
          <w:sz w:val="24"/>
          <w:szCs w:val="24"/>
        </w:rPr>
        <w:fldChar w:fldCharType="separate"/>
      </w:r>
      <w:r w:rsidR="009F0F04" w:rsidRPr="000C533F">
        <w:rPr>
          <w:rFonts w:ascii="Times New Roman" w:hAnsi="Times New Roman" w:cs="Times New Roman"/>
          <w:sz w:val="24"/>
          <w:szCs w:val="24"/>
        </w:rPr>
        <w:t>(Khorshidian et al., 2017)</w:t>
      </w:r>
      <w:r w:rsidR="00D664BC" w:rsidRPr="000C533F">
        <w:rPr>
          <w:rFonts w:ascii="Times New Roman" w:eastAsia="Times New Roman" w:hAnsi="Times New Roman" w:cs="Times New Roman"/>
          <w:sz w:val="24"/>
          <w:szCs w:val="24"/>
        </w:rPr>
        <w:fldChar w:fldCharType="end"/>
      </w:r>
      <w:r w:rsidR="003E18F8" w:rsidRPr="000C533F">
        <w:rPr>
          <w:rFonts w:ascii="Times New Roman" w:eastAsia="Times New Roman" w:hAnsi="Times New Roman" w:cs="Times New Roman"/>
          <w:sz w:val="24"/>
          <w:szCs w:val="24"/>
        </w:rPr>
        <w:t>.</w:t>
      </w:r>
      <w:r w:rsidRPr="000C533F">
        <w:rPr>
          <w:rFonts w:ascii="Times New Roman" w:eastAsia="Times New Roman" w:hAnsi="Times New Roman" w:cs="Times New Roman"/>
          <w:sz w:val="24"/>
          <w:szCs w:val="24"/>
        </w:rPr>
        <w:t xml:space="preserve"> </w:t>
      </w:r>
    </w:p>
    <w:p w14:paraId="0000004B" w14:textId="003B132C" w:rsidR="00D707BE" w:rsidRPr="000C533F" w:rsidRDefault="002B0970" w:rsidP="000C533F">
      <w:pPr>
        <w:spacing w:after="0" w:line="360" w:lineRule="auto"/>
        <w:ind w:firstLine="720"/>
        <w:jc w:val="both"/>
        <w:rPr>
          <w:rFonts w:ascii="Times New Roman" w:eastAsia="Times New Roman" w:hAnsi="Times New Roman" w:cs="Times New Roman"/>
          <w:sz w:val="24"/>
          <w:szCs w:val="24"/>
        </w:rPr>
      </w:pPr>
      <w:r w:rsidRPr="000C533F">
        <w:rPr>
          <w:rFonts w:ascii="Times New Roman" w:eastAsia="Times New Roman" w:hAnsi="Times New Roman" w:cs="Times New Roman"/>
          <w:sz w:val="24"/>
          <w:szCs w:val="24"/>
        </w:rPr>
        <w:t xml:space="preserve">Stress </w:t>
      </w:r>
      <w:proofErr w:type="gramStart"/>
      <w:r w:rsidRPr="000C533F">
        <w:rPr>
          <w:rFonts w:ascii="Times New Roman" w:eastAsia="Times New Roman" w:hAnsi="Times New Roman" w:cs="Times New Roman"/>
          <w:sz w:val="24"/>
          <w:szCs w:val="24"/>
        </w:rPr>
        <w:t>was addressed</w:t>
      </w:r>
      <w:proofErr w:type="gramEnd"/>
      <w:r w:rsidRPr="000C533F">
        <w:rPr>
          <w:rFonts w:ascii="Times New Roman" w:eastAsia="Times New Roman" w:hAnsi="Times New Roman" w:cs="Times New Roman"/>
          <w:sz w:val="24"/>
          <w:szCs w:val="24"/>
        </w:rPr>
        <w:t xml:space="preserve"> through the amount and severity of stressful events that adolescents experienced in the past 6 months. Their findings indicated a positive relationship between life event stress and binge eating, suggesting that event stressors may affect maladaptive eating behavior through the activation of EMS </w:t>
      </w:r>
      <w:r w:rsidR="00412A59" w:rsidRPr="000C533F">
        <w:rPr>
          <w:rFonts w:ascii="Times New Roman" w:eastAsia="Times New Roman" w:hAnsi="Times New Roman" w:cs="Times New Roman"/>
          <w:sz w:val="24"/>
          <w:szCs w:val="24"/>
        </w:rPr>
        <w:fldChar w:fldCharType="begin"/>
      </w:r>
      <w:r w:rsidR="009F0F04" w:rsidRPr="000C533F">
        <w:rPr>
          <w:rFonts w:ascii="Times New Roman" w:eastAsia="Times New Roman" w:hAnsi="Times New Roman" w:cs="Times New Roman"/>
          <w:sz w:val="24"/>
          <w:szCs w:val="24"/>
        </w:rPr>
        <w:instrText xml:space="preserve"> ADDIN ZOTERO_ITEM CSL_CITATION {"citationID":"lBHGYmGo","properties":{"formattedCitation":"(Zhu et al., 2016)","plainCitation":"(Zhu et al., 2016)","noteIndex":0},"citationItems":[{"id":221,"uris":["http://zotero.org/users/local/sp8CiHGF/items/MFW979UL"],"itemData":{"id":221,"type":"article-journal","abstract":"This study examined the relationships between life event stress, early maladaptive schemas, impulsivity and binge eating among adolescents and investigated the effects of early maladaptive schemas and impulsivity on the relationship between life event stress and binge eating. Specifically, we examined a moderated mediation model in which early maladaptive schemas mediated this relationship and impulsivity moderated the mediation effect. Life event stress, early maladaptive schemas, impulsivity and binge eating were investigated in a sample of 2172 seventh-, eighth- and tenth-grade middle and high school students (mean age = 14.55 years, standard deviation = 1.29). The results indicated that adolescents with greater life event stress, more early maladaptive schemas and higher levels of impulsivity displayed more severe binge eating. In addition, early maladaptive schemas mediated the relationship between life event stress and binge eating, while impulsivity moderated this relationship. Furthermore, impulsivity also moderated the mediation effect of early maladaptive schemas; as impulsivity levels increased, the strength of the association between life event stress and early maladaptive schemas increased. This study illustrates the importance of understanding individual differences and their effects on the relationship between life event stress and binge eating. Copyright © 2015 John Wiley &amp; Sons, Ltd.","container-title":"Stress and Health: Journal of the International Society for the Investigation of Stress","DOI":"10.1002/smi.2634","ISSN":"1532-2998","issue":"4","journalAbbreviation":"Stress Health","language":"eng","note":"PMID: 25688978","page":"395-401","source":"PubMed","title":"Life Event Stress and Binge Eating Among Adolescents: The Roles of Early Maladaptive Schemas and Impulsivity","title-short":"Life Event Stress and Binge Eating Among Adolescents","volume":"32","author":[{"family":"Zhu","given":"Hong"},{"family":"Luo","given":"Xingwei"},{"family":"Cai","given":"Taisheng"},{"family":"He","given":"Jinbo"},{"family":"Lu","given":"Yao"},{"family":"Wu","given":"Siyao"}],"issued":{"date-parts":[["2016",10]]}}}],"schema":"https://github.com/citation-style-language/schema/raw/master/csl-citation.json"} </w:instrText>
      </w:r>
      <w:r w:rsidR="00412A59" w:rsidRPr="000C533F">
        <w:rPr>
          <w:rFonts w:ascii="Times New Roman" w:eastAsia="Times New Roman" w:hAnsi="Times New Roman" w:cs="Times New Roman"/>
          <w:sz w:val="24"/>
          <w:szCs w:val="24"/>
        </w:rPr>
        <w:fldChar w:fldCharType="separate"/>
      </w:r>
      <w:r w:rsidR="009F0F04" w:rsidRPr="000C533F">
        <w:rPr>
          <w:rFonts w:ascii="Times New Roman" w:hAnsi="Times New Roman" w:cs="Times New Roman"/>
          <w:sz w:val="24"/>
          <w:szCs w:val="24"/>
        </w:rPr>
        <w:t>(Zhu et al., 2016)</w:t>
      </w:r>
      <w:r w:rsidR="00412A59" w:rsidRPr="000C533F">
        <w:rPr>
          <w:rFonts w:ascii="Times New Roman" w:eastAsia="Times New Roman" w:hAnsi="Times New Roman" w:cs="Times New Roman"/>
          <w:sz w:val="24"/>
          <w:szCs w:val="24"/>
        </w:rPr>
        <w:fldChar w:fldCharType="end"/>
      </w:r>
      <w:r w:rsidR="00412A59" w:rsidRPr="000C533F">
        <w:rPr>
          <w:rFonts w:ascii="Times New Roman" w:eastAsia="Times New Roman" w:hAnsi="Times New Roman" w:cs="Times New Roman"/>
          <w:sz w:val="24"/>
          <w:szCs w:val="24"/>
        </w:rPr>
        <w:t>.</w:t>
      </w:r>
    </w:p>
    <w:p w14:paraId="0000004C" w14:textId="2F5FA1D9" w:rsidR="00D707BE" w:rsidRPr="000C533F" w:rsidRDefault="00000000" w:rsidP="000C533F">
      <w:pPr>
        <w:spacing w:after="0" w:line="360" w:lineRule="auto"/>
        <w:ind w:firstLine="720"/>
        <w:jc w:val="both"/>
        <w:rPr>
          <w:rFonts w:ascii="Times New Roman" w:eastAsia="Times New Roman" w:hAnsi="Times New Roman" w:cs="Times New Roman"/>
          <w:sz w:val="24"/>
          <w:szCs w:val="24"/>
          <w:highlight w:val="white"/>
        </w:rPr>
      </w:pPr>
      <w:r w:rsidRPr="000C533F">
        <w:rPr>
          <w:rFonts w:ascii="Times New Roman" w:eastAsia="Times New Roman" w:hAnsi="Times New Roman" w:cs="Times New Roman"/>
          <w:sz w:val="24"/>
          <w:szCs w:val="24"/>
        </w:rPr>
        <w:t xml:space="preserve">Two studies investigated the increase in levels of maladaptive schema modes through stress induction with the same fragment of a film with emotional content </w:t>
      </w:r>
      <w:r w:rsidR="00795C84" w:rsidRPr="000C533F">
        <w:rPr>
          <w:rFonts w:ascii="Times New Roman" w:eastAsia="Times New Roman" w:hAnsi="Times New Roman" w:cs="Times New Roman"/>
          <w:sz w:val="24"/>
          <w:szCs w:val="24"/>
        </w:rPr>
        <w:fldChar w:fldCharType="begin"/>
      </w:r>
      <w:r w:rsidR="009F0F04" w:rsidRPr="000C533F">
        <w:rPr>
          <w:rFonts w:ascii="Times New Roman" w:eastAsia="Times New Roman" w:hAnsi="Times New Roman" w:cs="Times New Roman"/>
          <w:sz w:val="24"/>
          <w:szCs w:val="24"/>
        </w:rPr>
        <w:instrText xml:space="preserve"> ADDIN ZOTERO_ITEM CSL_CITATION {"citationID":"64JRyWFF","properties":{"formattedCitation":"(Arntz et al., 2005; Lobbestael &amp; Arntz, 2010)","plainCitation":"(Arntz et al., 2005; Lobbestael &amp; Arntz, 2010)","noteIndex":0},"citationItems":[{"id":228,"uris":["http://zotero.org/users/local/sp8CiHGF/items/C8AJSCUH"],"itemData":{"id":228,"type":"article-journal","abstract":"Young has proposed a schema mode model of borderline personality disorder (BPD), hypothesizing that BPD patients tend to flip from 1 of 4 maladaptive schema modes to another. The present study is the first empirical test of this model, investigating whether these 4 modes are specific for BPD patients and whether BPD-relevant stress specifically increases one of the modes, the detached protector mode. Eighteen BPD patients, 18 cluster-C personality disorder (PD) patients and 18 non-patient controls (all women) filled out trait and state versions of a newly developed schema mode questionnaire, assessing cognitions, feelings and behaviors characteristic of 7 schema modes. Using a cross over design, subjects subsequently watched a neutral and a BPD-specific emotional movie fragment (order balanced). After watching each movie, subjects again filled out the schema mode questionnaire, state version. Trait as well as state versions indicated that BPD patients were indeed characterized by the hypothesized four maladaptive modes (Detached Protector, Punitive Parent, Abused/Abandoned Child, Angry/Impulsive Child). BPD patients were lowest on the Healthy Adult mode. The stress induction induced negative emotions in all groups, but the BPD group was unique in that the Detached Protector mode increased significantly more than in both control groups.","container-title":"Journal of Behavior Therapy and Experimental Psychiatry","DOI":"10.1016/j.jbtep.2005.05.005","ISSN":"0005-7916","issue":"3","journalAbbreviation":"J Behav Ther Exp Psychiatry","language":"eng","note":"PMID: 16004961","page":"226-239","source":"PubMed","title":"An experimental test of the schema mode model of borderline personality disorder","volume":"36","author":[{"family":"Arntz","given":"Arnoud"},{"family":"Klokman","given":"Janet"},{"family":"Sieswerda","given":"Simkje"}],"issued":{"date-parts":[["2005",9]]}}},{"id":233,"uris":["http://zotero.org/users/local/sp8CiHGF/items/S5IRWR3C"],"itemData":{"id":233,"type":"article-journal","abstract":"Childhood abuse is an important precursor of borderline personality disorder (BPD) and antisocial personality disorder (ASPD). The current study compared the emotional reactivity to abuse-related stress of these patients on a direct and an indirect level. Changes in self-reported affect and schema modes, psychophysiology and reaction time based cognitive associations were assessed following confrontation with an abuse-related film fragment in patients with BPD (n=45), ASPD (n=21), Cluster C personality disorder (n=46) and non-patient controls (n=36). Results indicated a hyperresponsivity of BPD-patients on self-reported negative affect and schema modes, on some psychophysiological indices and on implicit cognitive associations. The ASPD-group was comparable to the BPD group on implicit cognitions but did not show self-reported and physiological hyper-reactivity. These findings suggest that BPD and ASPD-patients are alike in their implicit cognitive abuse-related stress reactivity, but can be differentiated in their self-reported and physiological response patterns.","container-title":"Behaviour Research and Therapy","DOI":"10.1016/j.brat.2009.09.015","ISSN":"0005-7967","issue":"2","journalAbbreviation":"Behaviour Research and Therapy","language":"en","page":"116-124","source":"ScienceDirect","title":"Emotional, cognitive and physiological correlates of abuse-related stress in borderline and antisocial personality disorder","volume":"48","author":[{"family":"Lobbestael","given":"Jill"},{"family":"Arntz","given":"Arnoud"}],"issued":{"date-parts":[["2010",2,1]]}}}],"schema":"https://github.com/citation-style-language/schema/raw/master/csl-citation.json"} </w:instrText>
      </w:r>
      <w:r w:rsidR="00795C84" w:rsidRPr="000C533F">
        <w:rPr>
          <w:rFonts w:ascii="Times New Roman" w:eastAsia="Times New Roman" w:hAnsi="Times New Roman" w:cs="Times New Roman"/>
          <w:sz w:val="24"/>
          <w:szCs w:val="24"/>
        </w:rPr>
        <w:fldChar w:fldCharType="separate"/>
      </w:r>
      <w:r w:rsidR="009F0F04" w:rsidRPr="000C533F">
        <w:rPr>
          <w:rFonts w:ascii="Times New Roman" w:hAnsi="Times New Roman" w:cs="Times New Roman"/>
          <w:sz w:val="24"/>
          <w:szCs w:val="24"/>
        </w:rPr>
        <w:t>(Arntz et al., 2005; Lobbestael &amp; Arntz, 2010)</w:t>
      </w:r>
      <w:r w:rsidR="00795C84" w:rsidRPr="000C533F">
        <w:rPr>
          <w:rFonts w:ascii="Times New Roman" w:eastAsia="Times New Roman" w:hAnsi="Times New Roman" w:cs="Times New Roman"/>
          <w:sz w:val="24"/>
          <w:szCs w:val="24"/>
        </w:rPr>
        <w:fldChar w:fldCharType="end"/>
      </w:r>
      <w:r w:rsidR="00795C84" w:rsidRPr="000C533F">
        <w:rPr>
          <w:rFonts w:ascii="Times New Roman" w:eastAsia="Times New Roman" w:hAnsi="Times New Roman" w:cs="Times New Roman"/>
          <w:sz w:val="24"/>
          <w:szCs w:val="24"/>
        </w:rPr>
        <w:t>.</w:t>
      </w:r>
      <w:r w:rsidRPr="000C533F">
        <w:rPr>
          <w:rFonts w:ascii="Times New Roman" w:eastAsia="Times New Roman" w:hAnsi="Times New Roman" w:cs="Times New Roman"/>
          <w:sz w:val="24"/>
          <w:szCs w:val="24"/>
        </w:rPr>
        <w:t xml:space="preserve"> </w:t>
      </w:r>
      <w:r w:rsidRPr="000C533F">
        <w:rPr>
          <w:rFonts w:ascii="Times New Roman" w:eastAsia="Times New Roman" w:hAnsi="Times New Roman" w:cs="Times New Roman"/>
          <w:sz w:val="24"/>
          <w:szCs w:val="24"/>
          <w:highlight w:val="white"/>
        </w:rPr>
        <w:t xml:space="preserve">Only one study investigates stress through a physiological perspective </w:t>
      </w:r>
      <w:r w:rsidR="00795C84" w:rsidRPr="000C533F">
        <w:rPr>
          <w:rFonts w:ascii="Times New Roman" w:eastAsia="Times New Roman" w:hAnsi="Times New Roman" w:cs="Times New Roman"/>
          <w:sz w:val="24"/>
          <w:szCs w:val="24"/>
          <w:highlight w:val="white"/>
        </w:rPr>
        <w:fldChar w:fldCharType="begin"/>
      </w:r>
      <w:r w:rsidR="009F0F04" w:rsidRPr="000C533F">
        <w:rPr>
          <w:rFonts w:ascii="Times New Roman" w:eastAsia="Times New Roman" w:hAnsi="Times New Roman" w:cs="Times New Roman"/>
          <w:sz w:val="24"/>
          <w:szCs w:val="24"/>
          <w:highlight w:val="white"/>
        </w:rPr>
        <w:instrText xml:space="preserve"> ADDIN ZOTERO_ITEM CSL_CITATION {"citationID":"Qd7Bxsrk","properties":{"formattedCitation":"(Lobbestael &amp; Arntz, 2010)","plainCitation":"(Lobbestael &amp; Arntz, 2010)","noteIndex":0},"citationItems":[{"id":233,"uris":["http://zotero.org/users/local/sp8CiHGF/items/S5IRWR3C"],"itemData":{"id":233,"type":"article-journal","abstract":"Childhood abuse is an important precursor of borderline personality disorder (BPD) and antisocial personality disorder (ASPD). The current study compared the emotional reactivity to abuse-related stress of these patients on a direct and an indirect level. Changes in self-reported affect and schema modes, psychophysiology and reaction time based cognitive associations were assessed following confrontation with an abuse-related film fragment in patients with BPD (n=45), ASPD (n=21), Cluster C personality disorder (n=46) and non-patient controls (n=36). Results indicated a hyperresponsivity of BPD-patients on self-reported negative affect and schema modes, on some psychophysiological indices and on implicit cognitive associations. The ASPD-group was comparable to the BPD group on implicit cognitions but did not show self-reported and physiological hyper-reactivity. These findings suggest that BPD and ASPD-patients are alike in their implicit cognitive abuse-related stress reactivity, but can be differentiated in their self-reported and physiological response patterns.","container-title":"Behaviour Research and Therapy","DOI":"10.1016/j.brat.2009.09.015","ISSN":"0005-7967","issue":"2","journalAbbreviation":"Behaviour Research and Therapy","language":"en","page":"116-124","source":"ScienceDirect","title":"Emotional, cognitive and physiological correlates of abuse-related stress in borderline and antisocial personality disorder","volume":"48","author":[{"family":"Lobbestael","given":"Jill"},{"family":"Arntz","given":"Arnoud"}],"issued":{"date-parts":[["2010",2,1]]}}}],"schema":"https://github.com/citation-style-language/schema/raw/master/csl-citation.json"} </w:instrText>
      </w:r>
      <w:r w:rsidR="00795C84" w:rsidRPr="000C533F">
        <w:rPr>
          <w:rFonts w:ascii="Times New Roman" w:eastAsia="Times New Roman" w:hAnsi="Times New Roman" w:cs="Times New Roman"/>
          <w:sz w:val="24"/>
          <w:szCs w:val="24"/>
          <w:highlight w:val="white"/>
        </w:rPr>
        <w:fldChar w:fldCharType="separate"/>
      </w:r>
      <w:r w:rsidR="009F0F04" w:rsidRPr="000C533F">
        <w:rPr>
          <w:rFonts w:ascii="Times New Roman" w:hAnsi="Times New Roman" w:cs="Times New Roman"/>
          <w:sz w:val="24"/>
          <w:szCs w:val="24"/>
          <w:highlight w:val="white"/>
        </w:rPr>
        <w:t>(Lobbestael &amp; Arntz, 2010)</w:t>
      </w:r>
      <w:r w:rsidR="00795C84" w:rsidRPr="000C533F">
        <w:rPr>
          <w:rFonts w:ascii="Times New Roman" w:eastAsia="Times New Roman" w:hAnsi="Times New Roman" w:cs="Times New Roman"/>
          <w:sz w:val="24"/>
          <w:szCs w:val="24"/>
          <w:highlight w:val="white"/>
        </w:rPr>
        <w:fldChar w:fldCharType="end"/>
      </w:r>
      <w:r w:rsidRPr="000C533F">
        <w:rPr>
          <w:rFonts w:ascii="Times New Roman" w:eastAsia="Times New Roman" w:hAnsi="Times New Roman" w:cs="Times New Roman"/>
          <w:sz w:val="24"/>
          <w:szCs w:val="24"/>
          <w:highlight w:val="white"/>
        </w:rPr>
        <w:t>, measuring heart rate, palm sweat gland activity, skin conductance response and level, facial EMG, systolic and diastolic blood pressure, all other studies focus on the construct of perceived stress, which may also be influenced by the active schematic mode at the time of assessment.</w:t>
      </w:r>
    </w:p>
    <w:p w14:paraId="0000004D" w14:textId="77777777" w:rsidR="00D707BE" w:rsidRPr="000C533F" w:rsidRDefault="00D707BE" w:rsidP="000C533F">
      <w:pPr>
        <w:spacing w:after="0" w:line="360" w:lineRule="auto"/>
        <w:ind w:firstLine="720"/>
        <w:jc w:val="both"/>
        <w:rPr>
          <w:rFonts w:ascii="Times New Roman" w:eastAsia="Times New Roman" w:hAnsi="Times New Roman" w:cs="Times New Roman"/>
          <w:sz w:val="24"/>
          <w:szCs w:val="24"/>
          <w:shd w:val="clear" w:color="auto" w:fill="A64D79"/>
        </w:rPr>
      </w:pPr>
    </w:p>
    <w:p w14:paraId="0000004E" w14:textId="77777777" w:rsidR="00D707BE" w:rsidRPr="000C533F" w:rsidRDefault="00000000" w:rsidP="000C533F">
      <w:pPr>
        <w:spacing w:after="0" w:line="360" w:lineRule="auto"/>
        <w:ind w:firstLine="720"/>
        <w:jc w:val="both"/>
        <w:rPr>
          <w:rFonts w:ascii="Times New Roman" w:eastAsia="Times New Roman" w:hAnsi="Times New Roman" w:cs="Times New Roman"/>
          <w:sz w:val="24"/>
          <w:szCs w:val="24"/>
        </w:rPr>
      </w:pPr>
      <w:r w:rsidRPr="000C533F">
        <w:rPr>
          <w:rFonts w:ascii="Times New Roman" w:eastAsia="Times New Roman" w:hAnsi="Times New Roman" w:cs="Times New Roman"/>
          <w:b/>
          <w:sz w:val="24"/>
          <w:szCs w:val="24"/>
        </w:rPr>
        <w:t>Schemas therapy’s point of view</w:t>
      </w:r>
    </w:p>
    <w:p w14:paraId="00000050" w14:textId="1138D9C7" w:rsidR="00D707BE" w:rsidRPr="000C533F" w:rsidRDefault="00000000" w:rsidP="000C533F">
      <w:pPr>
        <w:spacing w:after="0" w:line="360" w:lineRule="auto"/>
        <w:ind w:firstLine="720"/>
        <w:jc w:val="both"/>
        <w:rPr>
          <w:rFonts w:ascii="Times New Roman" w:eastAsia="Times New Roman" w:hAnsi="Times New Roman" w:cs="Times New Roman"/>
          <w:sz w:val="24"/>
          <w:szCs w:val="24"/>
          <w:highlight w:val="white"/>
        </w:rPr>
      </w:pPr>
      <w:bookmarkStart w:id="1" w:name="_heading=h.30j0zll" w:colFirst="0" w:colLast="0"/>
      <w:bookmarkEnd w:id="1"/>
      <w:r w:rsidRPr="000C533F">
        <w:rPr>
          <w:rFonts w:ascii="Times New Roman" w:eastAsia="Times New Roman" w:hAnsi="Times New Roman" w:cs="Times New Roman"/>
          <w:sz w:val="24"/>
          <w:szCs w:val="24"/>
          <w:highlight w:val="white"/>
        </w:rPr>
        <w:lastRenderedPageBreak/>
        <w:t>Only one study investigated the property of coping as a strategy to deal with stress, suffering and activation of EMS</w:t>
      </w:r>
      <w:r w:rsidR="00AF18F3" w:rsidRPr="000C533F">
        <w:rPr>
          <w:rFonts w:ascii="Times New Roman" w:eastAsia="Times New Roman" w:hAnsi="Times New Roman" w:cs="Times New Roman"/>
          <w:sz w:val="24"/>
          <w:szCs w:val="24"/>
          <w:highlight w:val="white"/>
        </w:rPr>
        <w:t xml:space="preserve"> </w:t>
      </w:r>
      <w:r w:rsidR="00AF18F3" w:rsidRPr="000C533F">
        <w:rPr>
          <w:rFonts w:ascii="Times New Roman" w:eastAsia="Times New Roman" w:hAnsi="Times New Roman" w:cs="Times New Roman"/>
          <w:sz w:val="24"/>
          <w:szCs w:val="24"/>
          <w:highlight w:val="white"/>
        </w:rPr>
        <w:fldChar w:fldCharType="begin"/>
      </w:r>
      <w:r w:rsidR="009F0F04" w:rsidRPr="000C533F">
        <w:rPr>
          <w:rFonts w:ascii="Times New Roman" w:eastAsia="Times New Roman" w:hAnsi="Times New Roman" w:cs="Times New Roman"/>
          <w:sz w:val="24"/>
          <w:szCs w:val="24"/>
          <w:highlight w:val="white"/>
        </w:rPr>
        <w:instrText xml:space="preserve"> ADDIN ZOTERO_ITEM CSL_CITATION {"citationID":"0DlcBSOL","properties":{"formattedCitation":"(Gallagher &amp; Gardner, 2007)","plainCitation":"(Gallagher &amp; Gardner, 2007)","noteIndex":0},"citationItems":[{"id":251,"uris":["http://zotero.org/users/local/sp8CiHGF/items/DGL2G96U"],"itemData":{"id":251,"type":"article-journal","abstract":"The present study examined the relationship between cognitive vulnerabilities, coping strategy, and emotional response to athletic injury among 40 NCAA Division I injured athletes. It was hypothesized that the presence of early maladaptive schemas (EMS) and avoidant coping strategies would predict greater emotional distress among injured athletes. Early maladaptive schemas were assessed by the Young Schema Questionnaire-Short Form, which injured athletes completed upon injury. Coping strategies were measured by the Coping Response Inventory Adult Form, which was completed upon the completion of recovery. The Profile of Mood States was used to assess mood, and was completed during three phases of injury: upon injury, middle of rehabilitation, and upon recovery. As predicted, hierarchical multiple regression analysis demonstrate that EMSs and avoidance-focused coping were associated with higher levels of negative mood among injured athletes. The results also indicate that the relationship between EMS and mood vary based on the phase of injury, suggesting that different EMSs are differentially related to subtle differences in stressors encountered during each phase of the injury process. (PsycInfo Database Record (c) 2022 APA, all rights reserved)","container-title":"Journal of Clinical Sport Psychology","DOI":"10.1123/jcsp.1.1.47","ISSN":"1932-927X(Electronic),1932-9261(Print)","issue":"1","note":"publisher-place: US\npublisher: Human Kinetics","page":"47-67","title":"An examination of the relationship between early maladaptive schemas, coping, and emotional response to athletic injury.","volume":"1","author":[{"family":"Gallagher","given":"Brian V."},{"family":"Gardner","given":"Frank L."}],"issued":{"date-parts":[["2007"]]}}}],"schema":"https://github.com/citation-style-language/schema/raw/master/csl-citation.json"} </w:instrText>
      </w:r>
      <w:r w:rsidR="00AF18F3" w:rsidRPr="000C533F">
        <w:rPr>
          <w:rFonts w:ascii="Times New Roman" w:eastAsia="Times New Roman" w:hAnsi="Times New Roman" w:cs="Times New Roman"/>
          <w:sz w:val="24"/>
          <w:szCs w:val="24"/>
          <w:highlight w:val="white"/>
        </w:rPr>
        <w:fldChar w:fldCharType="separate"/>
      </w:r>
      <w:r w:rsidR="009F0F04" w:rsidRPr="000C533F">
        <w:rPr>
          <w:rFonts w:ascii="Times New Roman" w:hAnsi="Times New Roman" w:cs="Times New Roman"/>
          <w:sz w:val="24"/>
          <w:szCs w:val="24"/>
          <w:highlight w:val="white"/>
        </w:rPr>
        <w:t>(Gallagher &amp; Gardner, 2007)</w:t>
      </w:r>
      <w:r w:rsidR="00AF18F3" w:rsidRPr="000C533F">
        <w:rPr>
          <w:rFonts w:ascii="Times New Roman" w:eastAsia="Times New Roman" w:hAnsi="Times New Roman" w:cs="Times New Roman"/>
          <w:sz w:val="24"/>
          <w:szCs w:val="24"/>
          <w:highlight w:val="white"/>
        </w:rPr>
        <w:fldChar w:fldCharType="end"/>
      </w:r>
      <w:r w:rsidRPr="000C533F">
        <w:rPr>
          <w:rFonts w:ascii="Times New Roman" w:eastAsia="Times New Roman" w:hAnsi="Times New Roman" w:cs="Times New Roman"/>
          <w:sz w:val="24"/>
          <w:szCs w:val="24"/>
          <w:highlight w:val="white"/>
        </w:rPr>
        <w:t>, however in clinical practice findings have demonstrate the importance of coping as a protective factor for mental health</w:t>
      </w:r>
      <w:r w:rsidR="00AF18F3" w:rsidRPr="000C533F">
        <w:rPr>
          <w:rFonts w:ascii="Times New Roman" w:eastAsia="Times New Roman" w:hAnsi="Times New Roman" w:cs="Times New Roman"/>
          <w:sz w:val="24"/>
          <w:szCs w:val="24"/>
          <w:highlight w:val="white"/>
        </w:rPr>
        <w:t xml:space="preserve"> </w:t>
      </w:r>
      <w:r w:rsidR="00AF18F3" w:rsidRPr="000C533F">
        <w:rPr>
          <w:rFonts w:ascii="Times New Roman" w:eastAsia="Times New Roman" w:hAnsi="Times New Roman" w:cs="Times New Roman"/>
          <w:sz w:val="24"/>
          <w:szCs w:val="24"/>
          <w:highlight w:val="white"/>
        </w:rPr>
        <w:fldChar w:fldCharType="begin"/>
      </w:r>
      <w:r w:rsidR="009F0F04" w:rsidRPr="000C533F">
        <w:rPr>
          <w:rFonts w:ascii="Times New Roman" w:eastAsia="Times New Roman" w:hAnsi="Times New Roman" w:cs="Times New Roman"/>
          <w:sz w:val="24"/>
          <w:szCs w:val="24"/>
          <w:highlight w:val="white"/>
        </w:rPr>
        <w:instrText xml:space="preserve"> ADDIN ZOTERO_ITEM CSL_CITATION {"citationID":"ZPCcbh4M","properties":{"formattedCitation":"(Cairns et al., 2014; Compas et al., 1993; Henderson et al., 2022; Marty et al., 2010)","plainCitation":"(Cairns et al., 2014; Compas et al., 1993; Henderson et al., 2022; Marty et al., 2010)","noteIndex":0},"citationItems":[{"id":247,"uris":["http://zotero.org/users/local/sp8CiHGF/items/UQ9I3A58"],"itemData":{"id":247,"type":"article-journal","abstract":"BACKGROUND: Adolescence is a developmental period that can place individuals at heightened risk of engaging in disordered eating patterns. Stress and coping have been included as etiological factors of eating pathology, yet the mechanism of this relationship in adolescent males and females remains understudied.\nAIMS: This study investigated the role of coping as a mediator in the stress-disordered eating relationship in a sample of adolescents.\nDEMOGRAPHICS/SETTINGS: Participants included 2262 grade 7-12 students from a larger cross-sectional study entitled, Research on Eating and Adolescent Lifestyles (REAL).\nMETHODOLOGY/ANALYSES: Participants completed measures of perceived stress, life stressors, coping style, and disordered eating. Multiple mediator models of coping were analyzed to examine the extent to which coping mediated the stress-disordered eating relationship, for males and females separately.\nFINDINGS: Emotion-oriented coping was a significant partial mediator in the relationship between stress (perceived stress, life stressors) and disordered eating in male and female adolescents. Findings suggest adolescents experiencing high stress tend to engage in emotion-oriented coping, which may lead to greater levels of disordered eating.\nIMPLICATIONS: Interventions targeting effective coping strategies for dealing with different stress types may prevent youth from disordered eating, thus reducing their risk of eating disorders during a vulnerable period in development.","container-title":"Eating Behaviors","DOI":"10.1016/j.eatbeh.2022.101626","ISSN":"1873-7358","journalAbbreviation":"Eat Behav","language":"eng","note":"PMID: 36113228","page":"101626","source":"PubMed","title":"Coping in adolescents: A mediator between stress and disordered eating","title-short":"Coping in adolescents","volume":"47","author":[{"family":"Henderson","given":"Katherine A."},{"family":"Obeid","given":"Nicole"},{"family":"Buchholz","given":"Annick"},{"family":"Schubert","given":"Nicholas"},{"family":"Flament","given":"Martine F."},{"family":"Thai","given":"Helen"},{"family":"Goldfield","given":"Gary S."}],"issued":{"date-parts":[["2022",12]]}}},{"id":286,"uris":["http://zotero.org/users/local/sp8CiHGF/items/MWH5F5AA"],"itemData":{"id":286,"type":"article-journal","abstract":"Background\nAdolescence is a peak time for the onset of depression, but little is known about what adolescents can do to reduce their own level of risk. To fill this gap, a review was carried out to identify risk and protective factors for depression during adolescence that are modifiable by the young person.\nMethods\nEmploying the PRISMA method, we conducted a systematic review and meta-analysis of longitudinal studies to identify risk and protective factors during the adolescent period (aged 12–18 years) that are potentially modifiable by the young person without professional intervention or assistance. Stouffer׳s method of combining p values was used to determine whether associations between variables were reliable, and meta-analyses were conducted to estimate the mean effect sizes of associations.\nResults\nWe identified 113 publications which met the inclusion criteria. Putative risk factors implicated in the development of depression for which there is a sound evidence base, and which are potentially modifiable during adolescence without professional intervention, are: substance use (alcohol, tobacco, cannabis, other illicit drugs, and polydrug use); dieting; negative coping strategies; and weight. Modifiable protective factors with a sound evidence base are healthy diet and sleep.\nLimitations\nLimitations include not systematically reviewing moderators and mediators, the lack of generalisability across cultures or to younger children or young adults, and the inability to conduct a meta-analysis on all included studies.\nConclusions\nFindings from this review suggest that future health education campaigns or self-help prevention interventions targeting adolescent depression should aim to reduce substance use (alcohol, tobacco, cannabis, other illicit drugs, and polydrug use); dieting; and negative coping strategies; and promote healthy weight; diet; and sleep patterns.","container-title":"Journal of Affective Disorders","DOI":"10.1016/j.jad.2014.08.006","ISSN":"0165-0327","journalAbbreviation":"Journal of Affective Disorders","page":"61-75","source":"ScienceDirect","title":"Risk and protective factors for depression that adolescents can modify: A systematic review and meta-analysis of longitudinal studies","title-short":"Risk and protective factors for depression that adolescents can modify","volume":"169","author":[{"family":"Cairns","given":"Kathryn Elizabeth"},{"family":"Yap","given":"Marie Bee Hui"},{"family":"Pilkington","given":"Pamela Doreen"},{"family":"Jorm","given":"Anthony Francis"}],"issued":{"date-parts":[["2014",12,1]]}}},{"id":288,"uris":["http://zotero.org/users/local/sp8CiHGF/items/H6RQJUKI"],"itemData":{"id":288,"type":"article-journal","abstract":"Stressful experiences and efforts to cope with stress are central to understanding psychological distress and psychopathology during adolescence. Depressive phenomena during adolescence offer a particularly interesting opportunity for understanding the role of stress and coping processes in adolescent psychopathology. Research concerned with stress and coping during adolescence is reviewed, using depression as a key example of a consequence of stress and coping processes. Based on this research, it is hypothesized that exposure to and appraisals of interpersonal stress combine with aspects of biological development and the use of maladaptive coping strategies to account for the emergence of significant gender differences in depression and other forms of psychopathology during adolescence. Directions for future research in this area are highlighted.","container-title":"Journal of Adolescence","DOI":"10.1006/jado.1993.1028","ISSN":"0140-1971","issue":"3","journalAbbreviation":"Journal of Adolescence","page":"331-349","source":"ScienceDirect","title":"Adolescent stress and coping: implications for psychopathology during adolescence","title-short":"Adolescent stress and coping","volume":"16","author":[{"family":"Compas","given":"Bruce E."},{"family":"Orosan","given":"Pamela G."},{"family":"Grant","given":"Kathryn E."}],"issued":{"date-parts":[["1993",9,1]]}}},{"id":292,"uris":["http://zotero.org/users/local/sp8CiHGF/items/ZYF5G2MK"],"itemData":{"id":292,"type":"article-journal","abstract":"Older adults have a disproportionally high rate of completed suicide as compared to the general population. Whereas a large literature has focused on risk factors related to elder suicide, limited research exists on relationships between coping strategies with protective factors against suicide and suicidal ideation in this population. Community-dwelling older adults (N = 108, mean age = 71.5 years, age range = 60–95 years) completed the Coping Orientations to Problems Experienced scale, Reasons for Living inventory, and Geriatric Suicide Ideation Scale (GSIS). Problem- and emotion-focused coping were associated positively with reasons for living and negatively with suicide ideation. Dysfunctional coping was associated positively with suicide ideation, but results did not support the hypothesized negative relationship with reasons for living. Thus, problem- and emotion-focused coping appear to be adaptive, whereas dysfunctional coping appears to be somewhat less related to resilience to suicidal ideation among community-dwelling older adults. Implications of the study are that some coping strategies may serve as protective factors against suicide and that coping strategies should be evaluated as part of a thorough assessment of suicidal risk among older adults. The results also provide some evidence of convergent validity for the recently developed GSIS.","container-title":"Aging &amp; Mental Health","DOI":"10.1080/13607863.2010.501068","ISSN":"1360-7863","issue":"8","note":"publisher: Routledge\n_eprint: https://doi.org/10.1080/13607863.2010.501068\nPMID: 21069608","page":"1015-1023","source":"Taylor and Francis+NEJM","title":"Relationships among dispositional coping strategies, suicidal ideation, and protective factors against suicide in older adults","volume":"14","author":[{"family":"Marty","given":"Meghan A."},{"family":"Segal","given":"Daniel L."},{"family":"Coolidge","given":"Frederick L."}],"issued":{"date-parts":[["2010",11,1]]}}}],"schema":"https://github.com/citation-style-language/schema/raw/master/csl-citation.json"} </w:instrText>
      </w:r>
      <w:r w:rsidR="00AF18F3" w:rsidRPr="000C533F">
        <w:rPr>
          <w:rFonts w:ascii="Times New Roman" w:eastAsia="Times New Roman" w:hAnsi="Times New Roman" w:cs="Times New Roman"/>
          <w:sz w:val="24"/>
          <w:szCs w:val="24"/>
          <w:highlight w:val="white"/>
        </w:rPr>
        <w:fldChar w:fldCharType="separate"/>
      </w:r>
      <w:r w:rsidR="009F0F04" w:rsidRPr="000C533F">
        <w:rPr>
          <w:rFonts w:ascii="Times New Roman" w:hAnsi="Times New Roman" w:cs="Times New Roman"/>
          <w:sz w:val="24"/>
          <w:szCs w:val="24"/>
        </w:rPr>
        <w:t>(Cairns et al., 2014; Compas et al., 1993; Henderson et al., 2022; Marty et al., 2010)</w:t>
      </w:r>
      <w:r w:rsidR="00AF18F3" w:rsidRPr="000C533F">
        <w:rPr>
          <w:rFonts w:ascii="Times New Roman" w:eastAsia="Times New Roman" w:hAnsi="Times New Roman" w:cs="Times New Roman"/>
          <w:sz w:val="24"/>
          <w:szCs w:val="24"/>
          <w:highlight w:val="white"/>
        </w:rPr>
        <w:fldChar w:fldCharType="end"/>
      </w:r>
      <w:r w:rsidR="00DA7818" w:rsidRPr="000C533F">
        <w:rPr>
          <w:rFonts w:ascii="Times New Roman" w:eastAsia="Times New Roman" w:hAnsi="Times New Roman" w:cs="Times New Roman"/>
          <w:sz w:val="24"/>
          <w:szCs w:val="24"/>
          <w:highlight w:val="white"/>
        </w:rPr>
        <w:t xml:space="preserve">. </w:t>
      </w:r>
      <w:r w:rsidRPr="000C533F">
        <w:rPr>
          <w:rFonts w:ascii="Times New Roman" w:eastAsia="Times New Roman" w:hAnsi="Times New Roman" w:cs="Times New Roman"/>
          <w:sz w:val="24"/>
          <w:szCs w:val="24"/>
          <w:highlight w:val="white"/>
        </w:rPr>
        <w:t xml:space="preserve">Most studies </w:t>
      </w:r>
      <w:r w:rsidR="00DA7818" w:rsidRPr="000C533F">
        <w:rPr>
          <w:rFonts w:ascii="Times New Roman" w:eastAsia="Times New Roman" w:hAnsi="Times New Roman" w:cs="Times New Roman"/>
          <w:sz w:val="24"/>
          <w:szCs w:val="24"/>
          <w:highlight w:val="white"/>
        </w:rPr>
        <w:fldChar w:fldCharType="begin"/>
      </w:r>
      <w:r w:rsidR="009F0F04" w:rsidRPr="000C533F">
        <w:rPr>
          <w:rFonts w:ascii="Times New Roman" w:eastAsia="Times New Roman" w:hAnsi="Times New Roman" w:cs="Times New Roman"/>
          <w:sz w:val="24"/>
          <w:szCs w:val="24"/>
          <w:highlight w:val="white"/>
        </w:rPr>
        <w:instrText xml:space="preserve"> ADDIN ZOTERO_ITEM CSL_CITATION {"citationID":"CA51Kr3t","properties":{"formattedCitation":"(Arntz et al., 2005; Lobbestael &amp; Arntz, 2010; Mikl\\uc0\\u243{}si et al., 2016; Zheng et al., 2022; Zhu et al., 2016)","plainCitation":"(Arntz et al., 2005; Lobbestael &amp; Arntz, 2010; Miklósi et al., 2016; Zheng et al., 2022; Zhu et al., 2016)","noteIndex":0},"citationItems":[{"id":228,"uris":["http://zotero.org/users/local/sp8CiHGF/items/C8AJSCUH"],"itemData":{"id":228,"type":"article-journal","abstract":"Young has proposed a schema mode model of borderline personality disorder (BPD), hypothesizing that BPD patients tend to flip from 1 of 4 maladaptive schema modes to another. The present study is the first empirical test of this model, investigating whether these 4 modes are specific for BPD patients and whether BPD-relevant stress specifically increases one of the modes, the detached protector mode. Eighteen BPD patients, 18 cluster-C personality disorder (PD) patients and 18 non-patient controls (all women) filled out trait and state versions of a newly developed schema mode questionnaire, assessing cognitions, feelings and behaviors characteristic of 7 schema modes. Using a cross over design, subjects subsequently watched a neutral and a BPD-specific emotional movie fragment (order balanced). After watching each movie, subjects again filled out the schema mode questionnaire, state version. Trait as well as state versions indicated that BPD patients were indeed characterized by the hypothesized four maladaptive modes (Detached Protector, Punitive Parent, Abused/Abandoned Child, Angry/Impulsive Child). BPD patients were lowest on the Healthy Adult mode. The stress induction induced negative emotions in all groups, but the BPD group was unique in that the Detached Protector mode increased significantly more than in both control groups.","container-title":"Journal of Behavior Therapy and Experimental Psychiatry","DOI":"10.1016/j.jbtep.2005.05.005","ISSN":"0005-7916","issue":"3","journalAbbreviation":"J Behav Ther Exp Psychiatry","language":"eng","note":"PMID: 16004961","page":"226-239","source":"PubMed","title":"An experimental test of the schema mode model of borderline personality disorder","volume":"36","author":[{"family":"Arntz","given":"Arnoud"},{"family":"Klokman","given":"Janet"},{"family":"Sieswerda","given":"Simkje"}],"issued":{"date-parts":[["2005",9]]}}},{"id":233,"uris":["http://zotero.org/users/local/sp8CiHGF/items/S5IRWR3C"],"itemData":{"id":233,"type":"article-journal","abstract":"Childhood abuse is an important precursor of borderline personality disorder (BPD) and antisocial personality disorder (ASPD). The current study compared the emotional reactivity to abuse-related stress of these patients on a direct and an indirect level. Changes in self-reported affect and schema modes, psychophysiology and reaction time based cognitive associations were assessed following confrontation with an abuse-related film fragment in patients with BPD (n=45), ASPD (n=21), Cluster C personality disorder (n=46) and non-patient controls (n=36). Results indicated a hyperresponsivity of BPD-patients on self-reported negative affect and schema modes, on some psychophysiological indices and on implicit cognitive associations. The ASPD-group was comparable to the BPD group on implicit cognitions but did not show self-reported and physiological hyper-reactivity. These findings suggest that BPD and ASPD-patients are alike in their implicit cognitive abuse-related stress reactivity, but can be differentiated in their self-reported and physiological response patterns.","container-title":"Behaviour Research and Therapy","DOI":"10.1016/j.brat.2009.09.015","ISSN":"0005-7967","issue":"2","journalAbbreviation":"Behaviour Research and Therapy","language":"en","page":"116-124","source":"ScienceDirect","title":"Emotional, cognitive and physiological correlates of abuse-related stress in borderline and antisocial personality disorder","volume":"48","author":[{"family":"Lobbestael","given":"Jill"},{"family":"Arntz","given":"Arnoud"}],"issued":{"date-parts":[["2010",2,1]]}}},{"id":189,"uris":["http://zotero.org/users/local/sp8CiHGF/items/5P5KB6DQ"],"itemData":{"id":189,"type":"article-journal","abstract":"Attention deficit hyperactivity disorder (ADHD) is one of the most prevalent chronic neuropsychiatric disorders, severely affecting the emotional well-being of children as well as of adults. It has been suggested that individuals who experience symptoms of ADHD develop maladaptive schemata of failure, impaired self-discipline, social isolation, and shame. These schemata may then contribute to impaired emotional well-being by increasing unhelpful responses to stressful life events. However, to date, no empirical research has tested this theoretical proposition. In a sample of 204 nonclinical adults, we conducted a serial multiple mediator analysis, which supported the proposed model. More severe ADHD symptoms were associated with higher levels of perceived stress both directly and indirectly through stronger maladaptive schemata, which, in turn, were related to lower levels of emotional well-being. Results suggest that identifying and modifying maladaptive schemata may be an important addition to psychotherapy for adult ADHD patients.","container-title":"The Journal of Nervous and Mental Disease","DOI":"10.1097/NMD.0000000000000472","ISSN":"1539-736X","issue":"5","journalAbbreviation":"J Nerv Ment Dis","language":"eng","note":"PMID: 26825377","page":"364-369","source":"PubMed","title":"Adult Attention Deficit Hyperactivity Disorder Symptoms, Perceived Stress, and Well-Being: The Role of Early Maladaptive Schemata","title-short":"Adult Attention Deficit Hyperactivity Disorder Symptoms, Perceived Stress, and Well-Being","volume":"204","author":[{"family":"Miklósi","given":"Mónika"},{"family":"Máté","given":"Orsolya"},{"family":"Somogyi","given":"Klára"},{"family":"Szabó","given":"Marianna"}],"issued":{"date-parts":[["2016",5]]}}},{"id":219,"uris":["http://zotero.org/users/local/sp8CiHGF/items/C3294JUB"],"itemData":{"id":219,"type":"article-journal","abstract":"The current study provided a novel investigation of relations among particular types of childhood maltreatment (emotional vs. physical vs. sexual maltreatment), specific cognitive schema themes and the generation of dependent versus independent life events. Participants included 227 adolescents and emerging adults (74% female; aged 12-29) in a current episode of a unipolar depressive disorder drawn from three archival cross-sectional studies. Childhood maltreatment and life events from the past 6 months were assessed using detailed contextual interviews with independent, standardized ratings. Emotional maltreatment was uniquely associated with schema themes of emotional deprivation and subjugation, and sexual maltreatment was uniquely associated with schema themes of abandonment, vulnerability and dependence/incompetence. Further, subjugation and abandonment cross-sectionally mediated the relations of emotional and sexual maltreatment, respectively, to greater dependent, but not independent, life events. Physical maltreatment was not associated with cognitive schemas or recent life events after accounting for its overlap with emotional and sexual maltreatment. Results suggest targets for cognitive intervention that may improve outcomes for youth with specific histories of emotional and sexual maltreatment.","container-title":"Clinical Psychology &amp; Psychotherapy","DOI":"10.1002/cpp.2681","ISSN":"1099-0879","issue":"3","journalAbbreviation":"Clin Psychol Psychother","language":"eng","note":"PMID: 34725882","page":"1020-1033","source":"PubMed","title":"Specific early maladaptive schemas differentially mediate the relations of emotional and sexual maltreatment to recent life events in youth with depression","volume":"29","author":[{"family":"Zheng","given":"Sally"},{"family":"Stewart","given":"Jeremy G."},{"family":"Bagby","given":"R. Michael"},{"family":"Harkness","given":"Kate L."}],"issued":{"date-parts":[["2022",5]]}}},{"id":221,"uris":["http://zotero.org/users/local/sp8CiHGF/items/MFW979UL"],"itemData":{"id":221,"type":"article-journal","abstract":"This study examined the relationships between life event stress, early maladaptive schemas, impulsivity and binge eating among adolescents and investigated the effects of early maladaptive schemas and impulsivity on the relationship between life event stress and binge eating. Specifically, we examined a moderated mediation model in which early maladaptive schemas mediated this relationship and impulsivity moderated the mediation effect. Life event stress, early maladaptive schemas, impulsivity and binge eating were investigated in a sample of 2172 seventh-, eighth- and tenth-grade middle and high school students (mean age = 14.55 years, standard deviation = 1.29). The results indicated that adolescents with greater life event stress, more early maladaptive schemas and higher levels of impulsivity displayed more severe binge eating. In addition, early maladaptive schemas mediated the relationship between life event stress and binge eating, while impulsivity moderated this relationship. Furthermore, impulsivity also moderated the mediation effect of early maladaptive schemas; as impulsivity levels increased, the strength of the association between life event stress and early maladaptive schemas increased. This study illustrates the importance of understanding individual differences and their effects on the relationship between life event stress and binge eating. Copyright © 2015 John Wiley &amp; Sons, Ltd.","container-title":"Stress and Health: Journal of the International Society for the Investigation of Stress","DOI":"10.1002/smi.2634","ISSN":"1532-2998","issue":"4","journalAbbreviation":"Stress Health","language":"eng","note":"PMID: 25688978","page":"395-401","source":"PubMed","title":"Life Event Stress and Binge Eating Among Adolescents: The Roles of Early Maladaptive Schemas and Impulsivity","title-short":"Life Event Stress and Binge Eating Among Adolescents","volume":"32","author":[{"family":"Zhu","given":"Hong"},{"family":"Luo","given":"Xingwei"},{"family":"Cai","given":"Taisheng"},{"family":"He","given":"Jinbo"},{"family":"Lu","given":"Yao"},{"family":"Wu","given":"Siyao"}],"issued":{"date-parts":[["2016",10]]}}}],"schema":"https://github.com/citation-style-language/schema/raw/master/csl-citation.json"} </w:instrText>
      </w:r>
      <w:r w:rsidR="00DA7818" w:rsidRPr="000C533F">
        <w:rPr>
          <w:rFonts w:ascii="Times New Roman" w:eastAsia="Times New Roman" w:hAnsi="Times New Roman" w:cs="Times New Roman"/>
          <w:sz w:val="24"/>
          <w:szCs w:val="24"/>
          <w:highlight w:val="white"/>
        </w:rPr>
        <w:fldChar w:fldCharType="separate"/>
      </w:r>
      <w:r w:rsidR="009F0F04" w:rsidRPr="000C533F">
        <w:rPr>
          <w:rFonts w:ascii="Times New Roman" w:hAnsi="Times New Roman" w:cs="Times New Roman"/>
          <w:sz w:val="24"/>
          <w:szCs w:val="24"/>
        </w:rPr>
        <w:t>(Arntz et al., 2005; Lobbestael &amp; Arntz, 2010; Miklósi et al., 2016; Zheng et al., 2022; Zhu et al., 2016)</w:t>
      </w:r>
      <w:r w:rsidR="00DA7818" w:rsidRPr="000C533F">
        <w:rPr>
          <w:rFonts w:ascii="Times New Roman" w:eastAsia="Times New Roman" w:hAnsi="Times New Roman" w:cs="Times New Roman"/>
          <w:sz w:val="24"/>
          <w:szCs w:val="24"/>
          <w:highlight w:val="white"/>
        </w:rPr>
        <w:fldChar w:fldCharType="end"/>
      </w:r>
      <w:r w:rsidR="0035261F" w:rsidRPr="000C533F">
        <w:rPr>
          <w:rFonts w:ascii="Times New Roman" w:eastAsia="Times New Roman" w:hAnsi="Times New Roman" w:cs="Times New Roman"/>
          <w:sz w:val="24"/>
          <w:szCs w:val="24"/>
          <w:highlight w:val="white"/>
        </w:rPr>
        <w:t xml:space="preserve"> </w:t>
      </w:r>
      <w:r w:rsidRPr="000C533F">
        <w:rPr>
          <w:rFonts w:ascii="Times New Roman" w:eastAsia="Times New Roman" w:hAnsi="Times New Roman" w:cs="Times New Roman"/>
          <w:sz w:val="24"/>
          <w:szCs w:val="24"/>
          <w:highlight w:val="white"/>
        </w:rPr>
        <w:t xml:space="preserve"> have investigated stress as originating from childhood trauma and abuse, these data may be related to poor parenting strategies and impairments in emotional self-regulation mechanisms, which in turn may influence the schematic functioning of the participants evaluated</w:t>
      </w:r>
      <w:r w:rsidR="0035261F" w:rsidRPr="000C533F">
        <w:rPr>
          <w:rFonts w:ascii="Times New Roman" w:eastAsia="Times New Roman" w:hAnsi="Times New Roman" w:cs="Times New Roman"/>
          <w:sz w:val="24"/>
          <w:szCs w:val="24"/>
          <w:highlight w:val="white"/>
        </w:rPr>
        <w:t xml:space="preserve"> </w:t>
      </w:r>
      <w:r w:rsidR="00453225" w:rsidRPr="000C533F">
        <w:rPr>
          <w:rFonts w:ascii="Times New Roman" w:eastAsia="Times New Roman" w:hAnsi="Times New Roman" w:cs="Times New Roman"/>
          <w:sz w:val="24"/>
          <w:szCs w:val="24"/>
          <w:highlight w:val="white"/>
        </w:rPr>
        <w:fldChar w:fldCharType="begin"/>
      </w:r>
      <w:r w:rsidR="009F0F04" w:rsidRPr="000C533F">
        <w:rPr>
          <w:rFonts w:ascii="Times New Roman" w:eastAsia="Times New Roman" w:hAnsi="Times New Roman" w:cs="Times New Roman"/>
          <w:sz w:val="24"/>
          <w:szCs w:val="24"/>
          <w:highlight w:val="white"/>
        </w:rPr>
        <w:instrText xml:space="preserve"> ADDIN ZOTERO_ITEM CSL_CITATION {"citationID":"wtauhO5L","properties":{"formattedCitation":"(Dadomo et al., 2016)","plainCitation":"(Dadomo et al., 2016)","noteIndex":0},"citationItems":[{"id":295,"uris":["http://zotero.org/users/local/sp8CiHGF/items/I8U73RRS"],"itemData":{"id":295,"type":"article-journal","abstract":"The term emotional dysregulation refers to an impaired ability to regulate unwanted emotional states. Scientific evidence supports the idea that emotional dysregulation underlies several psychological disorders as, for example: personality disorders, bipolar disorder type II, interpersonal trauma, anxiety disorders, mood disorders and post-traumatic stress disorder. Emotional dysregulation may derive from early interpersonal traumas in childhood. These early traumatic events create a persistent sensitization of the central nervous system in relation to early life stressing events. For this reason, some authors suggest a common endophenotypical origin across psychopathologies. In the last 20 years, cognitive behavioral therapy has increasingly adopted an interactive-ontogenetic view to explain the development of disorders associated to emotional dysregulation. Unfortunately, standard Cognitive Behavior Therapy (CBT) methods are not useful in treating emotional dysregulation. A CBT-derived new approach called Schema Therapy (ST), that integrates theory and techniques from psychodynamic and emotion focused therapy, holds the promise to fill this gap in cognitive literature. In this model, psychopathology is viewed as the interaction between the innate temperament of the child and the early experiences of deprivation or frustration of the subject’s basic needs. This deprivation may lead to develop early maladaptive schemas (EMS), and maladaptive Modes. In the present paper we point out that EMSs and Modes are associated with either dysregulated emotions or with dysregulatory strategies that produce and maintain problematic emotional responses. Thanks to a special focus on the therapeutic relationship and emotion focused-experiential techniques, this approach successfully treats severe emotional dysregulation. In this paper, we make several comparisons between the main ideas of ST and the science of emotion regulation, and we present how to conceptualize pathological phenomena in terms of failed regulation and some of the ST strategies and techniques to foster successful regulation in patients.","container-title":"Frontiers in Psychology","ISSN":"1664-1078","source":"Frontiers","title":"Schema Therapy for Emotional Dysregulation: Theoretical Implication and Clinical Applications","title-short":"Schema Therapy for Emotional Dysregulation","URL":"https://www.frontiersin.org/articles/10.3389/fpsyg.2016.01987","volume":"7","author":[{"family":"Dadomo","given":"Harold"},{"family":"Grecucci","given":"Alessandro"},{"family":"Giardini","given":"Irene"},{"family":"Ugolini","given":"Erika"},{"family":"Carmelita","given":"Alessandro"},{"family":"Panzeri","given":"Marta"}],"accessed":{"date-parts":[["2023",8,17]]},"issued":{"date-parts":[["2016"]]}}}],"schema":"https://github.com/citation-style-language/schema/raw/master/csl-citation.json"} </w:instrText>
      </w:r>
      <w:r w:rsidR="00453225" w:rsidRPr="000C533F">
        <w:rPr>
          <w:rFonts w:ascii="Times New Roman" w:eastAsia="Times New Roman" w:hAnsi="Times New Roman" w:cs="Times New Roman"/>
          <w:sz w:val="24"/>
          <w:szCs w:val="24"/>
          <w:highlight w:val="white"/>
        </w:rPr>
        <w:fldChar w:fldCharType="separate"/>
      </w:r>
      <w:r w:rsidR="009F0F04" w:rsidRPr="000C533F">
        <w:rPr>
          <w:rFonts w:ascii="Times New Roman" w:hAnsi="Times New Roman" w:cs="Times New Roman"/>
          <w:sz w:val="24"/>
          <w:szCs w:val="24"/>
          <w:highlight w:val="white"/>
        </w:rPr>
        <w:t>(Dadomo et al., 2016)</w:t>
      </w:r>
      <w:r w:rsidR="00453225" w:rsidRPr="000C533F">
        <w:rPr>
          <w:rFonts w:ascii="Times New Roman" w:eastAsia="Times New Roman" w:hAnsi="Times New Roman" w:cs="Times New Roman"/>
          <w:sz w:val="24"/>
          <w:szCs w:val="24"/>
          <w:highlight w:val="white"/>
        </w:rPr>
        <w:fldChar w:fldCharType="end"/>
      </w:r>
      <w:r w:rsidRPr="000C533F">
        <w:rPr>
          <w:rFonts w:ascii="Times New Roman" w:eastAsia="Times New Roman" w:hAnsi="Times New Roman" w:cs="Times New Roman"/>
          <w:sz w:val="24"/>
          <w:szCs w:val="24"/>
          <w:highlight w:val="white"/>
        </w:rPr>
        <w:t xml:space="preserve">. It is known that EMS is common to all populations </w:t>
      </w:r>
      <w:r w:rsidR="00497BCF" w:rsidRPr="000C533F">
        <w:rPr>
          <w:rFonts w:ascii="Times New Roman" w:eastAsia="Times New Roman" w:hAnsi="Times New Roman" w:cs="Times New Roman"/>
          <w:sz w:val="24"/>
          <w:szCs w:val="24"/>
          <w:highlight w:val="white"/>
        </w:rPr>
        <w:fldChar w:fldCharType="begin"/>
      </w:r>
      <w:r w:rsidR="009F0F04" w:rsidRPr="000C533F">
        <w:rPr>
          <w:rFonts w:ascii="Times New Roman" w:eastAsia="Times New Roman" w:hAnsi="Times New Roman" w:cs="Times New Roman"/>
          <w:sz w:val="24"/>
          <w:szCs w:val="24"/>
          <w:highlight w:val="white"/>
        </w:rPr>
        <w:instrText xml:space="preserve"> ADDIN ZOTERO_ITEM CSL_CITATION {"citationID":"J84oMza1","properties":{"formattedCitation":"(Calvete, 2014)","plainCitation":"(Calvete, 2014)","noteIndex":0},"citationItems":[{"id":297,"uris":["http://zotero.org/users/local/sp8CiHGF/items/9A43I93I"],"itemData":{"id":297,"type":"article-journal","abstract":"The schema therapy model posits that maltreatment generates early maladaptive schemas (EMSs) that lead to the development of emotional disorders throughout the life span. The model also stipulates that temperament moderates the influence of maltreatment on EMSs. This study examines (a) whether emotional abuse perpetrated by parents and peers, both alone and interactively with temperament, predicts the worsening of EMSs; and (b) whether EMSs in turn predict an increase in depressive and social anxiety symptoms in adolescents. A total of 1,052 adolescents (Mage=13.43; SD=1.29) were assessed at three time points, each of which was separated by 6 months. The subjects completed measures of emotional abuse by parents and peers, neuroticism, extraversion, EMSs, depressive symptoms, and social anxiety. The findings indicate that emotional bullying victimization and neuroticism predict a worsening of all schema domains over time. Contrary to expectations, there was no significant interaction between temperament dimensions and emotional abuse. The results confirmed the mediational hypothesis that changes in EMSs mediated the predictive association between bullying victimization and emotional symptoms. This study provides partial support for the schema therapy model by demonstrating the role of emotional abuse and temperament in the genesis of EMSs.","container-title":"Child Abuse &amp; Neglect","DOI":"10.1016/j.chiabu.2013.10.014","ISSN":"0145-2134","issue":"4","journalAbbreviation":"Child Abuse &amp; Neglect","page":"735-746","source":"ScienceDirect","title":"Emotional abuse as a predictor of early maladaptive schemas in adolescents: Contributions to the development of depressive and social anxiety symptoms","title-short":"Emotional abuse as a predictor of early maladaptive schemas in adolescents","volume":"38","author":[{"family":"Calvete","given":"E."}],"issued":{"date-parts":[["2014",4,1]]}}}],"schema":"https://github.com/citation-style-language/schema/raw/master/csl-citation.json"} </w:instrText>
      </w:r>
      <w:r w:rsidR="00497BCF" w:rsidRPr="000C533F">
        <w:rPr>
          <w:rFonts w:ascii="Times New Roman" w:eastAsia="Times New Roman" w:hAnsi="Times New Roman" w:cs="Times New Roman"/>
          <w:sz w:val="24"/>
          <w:szCs w:val="24"/>
          <w:highlight w:val="white"/>
        </w:rPr>
        <w:fldChar w:fldCharType="separate"/>
      </w:r>
      <w:r w:rsidR="009F0F04" w:rsidRPr="000C533F">
        <w:rPr>
          <w:rFonts w:ascii="Times New Roman" w:hAnsi="Times New Roman" w:cs="Times New Roman"/>
          <w:sz w:val="24"/>
          <w:szCs w:val="24"/>
          <w:highlight w:val="white"/>
        </w:rPr>
        <w:t>(Calvete, 2014)</w:t>
      </w:r>
      <w:r w:rsidR="00497BCF" w:rsidRPr="000C533F">
        <w:rPr>
          <w:rFonts w:ascii="Times New Roman" w:eastAsia="Times New Roman" w:hAnsi="Times New Roman" w:cs="Times New Roman"/>
          <w:sz w:val="24"/>
          <w:szCs w:val="24"/>
          <w:highlight w:val="white"/>
        </w:rPr>
        <w:fldChar w:fldCharType="end"/>
      </w:r>
      <w:r w:rsidRPr="000C533F">
        <w:rPr>
          <w:rFonts w:ascii="Times New Roman" w:eastAsia="Times New Roman" w:hAnsi="Times New Roman" w:cs="Times New Roman"/>
          <w:sz w:val="24"/>
          <w:szCs w:val="24"/>
          <w:highlight w:val="white"/>
        </w:rPr>
        <w:t xml:space="preserve">, so schematic modes could be considered as an intervention tool in non-clinical populations. In general, there were more studies talking about EMS than schema modes, a hypothesis may relate to the clinical value function of the patient schematic functioning. </w:t>
      </w:r>
    </w:p>
    <w:p w14:paraId="00000051" w14:textId="77777777" w:rsidR="00D707BE" w:rsidRPr="000C533F" w:rsidRDefault="00D707BE" w:rsidP="000C533F">
      <w:pPr>
        <w:spacing w:after="0" w:line="360" w:lineRule="auto"/>
        <w:ind w:firstLine="720"/>
        <w:jc w:val="both"/>
        <w:rPr>
          <w:rFonts w:ascii="Times New Roman" w:eastAsia="Times New Roman" w:hAnsi="Times New Roman" w:cs="Times New Roman"/>
          <w:color w:val="1967D2"/>
          <w:sz w:val="24"/>
          <w:szCs w:val="24"/>
          <w:highlight w:val="white"/>
          <w:u w:val="single"/>
        </w:rPr>
      </w:pPr>
    </w:p>
    <w:p w14:paraId="00000052" w14:textId="1605B2D3" w:rsidR="00D707BE" w:rsidRPr="000C533F" w:rsidRDefault="004D56A6" w:rsidP="000C533F">
      <w:pPr>
        <w:spacing w:after="0" w:line="360" w:lineRule="auto"/>
        <w:ind w:firstLine="720"/>
        <w:jc w:val="both"/>
        <w:rPr>
          <w:rFonts w:ascii="Times New Roman" w:eastAsia="Times New Roman" w:hAnsi="Times New Roman" w:cs="Times New Roman"/>
          <w:b/>
          <w:sz w:val="24"/>
          <w:szCs w:val="24"/>
        </w:rPr>
      </w:pPr>
      <w:r w:rsidRPr="000C533F">
        <w:rPr>
          <w:rFonts w:ascii="Times New Roman" w:eastAsia="Times New Roman" w:hAnsi="Times New Roman" w:cs="Times New Roman"/>
          <w:b/>
          <w:sz w:val="24"/>
          <w:szCs w:val="24"/>
        </w:rPr>
        <w:t>Conclusions</w:t>
      </w:r>
    </w:p>
    <w:p w14:paraId="00000054" w14:textId="653EA7D2" w:rsidR="00D707BE" w:rsidRPr="000C533F" w:rsidRDefault="00000000" w:rsidP="000C533F">
      <w:pPr>
        <w:spacing w:after="0" w:line="360" w:lineRule="auto"/>
        <w:ind w:firstLine="720"/>
        <w:jc w:val="both"/>
        <w:rPr>
          <w:rFonts w:ascii="Times New Roman" w:eastAsia="Times New Roman" w:hAnsi="Times New Roman" w:cs="Times New Roman"/>
          <w:sz w:val="24"/>
          <w:szCs w:val="24"/>
          <w:highlight w:val="white"/>
        </w:rPr>
      </w:pPr>
      <w:r w:rsidRPr="000C533F">
        <w:rPr>
          <w:rFonts w:ascii="Times New Roman" w:eastAsia="Times New Roman" w:hAnsi="Times New Roman" w:cs="Times New Roman"/>
          <w:sz w:val="24"/>
          <w:szCs w:val="24"/>
        </w:rPr>
        <w:t xml:space="preserve">There was an article was write in </w:t>
      </w:r>
      <w:proofErr w:type="spellStart"/>
      <w:r w:rsidRPr="000C533F">
        <w:rPr>
          <w:rFonts w:ascii="Times New Roman" w:eastAsia="Times New Roman" w:hAnsi="Times New Roman" w:cs="Times New Roman"/>
          <w:sz w:val="24"/>
          <w:szCs w:val="24"/>
        </w:rPr>
        <w:t>spanish</w:t>
      </w:r>
      <w:proofErr w:type="spellEnd"/>
      <w:r w:rsidRPr="000C533F">
        <w:rPr>
          <w:rFonts w:ascii="Times New Roman" w:eastAsia="Times New Roman" w:hAnsi="Times New Roman" w:cs="Times New Roman"/>
          <w:sz w:val="24"/>
          <w:szCs w:val="24"/>
        </w:rPr>
        <w:t>, the authors call early maladaptive schemas like “cognitive schemas”</w:t>
      </w:r>
      <w:r w:rsidR="00A918F0" w:rsidRPr="000C533F">
        <w:rPr>
          <w:rFonts w:ascii="Times New Roman" w:eastAsia="Times New Roman" w:hAnsi="Times New Roman" w:cs="Times New Roman"/>
          <w:sz w:val="24"/>
          <w:szCs w:val="24"/>
        </w:rPr>
        <w:t xml:space="preserve"> </w:t>
      </w:r>
      <w:r w:rsidR="00A918F0" w:rsidRPr="000C533F">
        <w:rPr>
          <w:rFonts w:ascii="Times New Roman" w:eastAsia="Times New Roman" w:hAnsi="Times New Roman" w:cs="Times New Roman"/>
          <w:sz w:val="24"/>
          <w:szCs w:val="24"/>
        </w:rPr>
        <w:fldChar w:fldCharType="begin"/>
      </w:r>
      <w:r w:rsidR="009F0F04" w:rsidRPr="000C533F">
        <w:rPr>
          <w:rFonts w:ascii="Times New Roman" w:eastAsia="Times New Roman" w:hAnsi="Times New Roman" w:cs="Times New Roman"/>
          <w:sz w:val="24"/>
          <w:szCs w:val="24"/>
        </w:rPr>
        <w:instrText xml:space="preserve"> ADDIN ZOTERO_ITEM CSL_CITATION {"citationID":"RjZK8rxw","properties":{"formattedCitation":"(Calvete &amp; Est\\uc0\\u233{}vez, 2009)","plainCitation":"(Calvete &amp; Estévez, 2009)","noteIndex":0},"citationItems":[{"id":192,"uris":["http://zotero.org/users/local/sp8CiHGF/items/G7EQTGIQ"],"itemData":{"id":192,"type":"article-journal","abstract":"The aim of this study was to assess the association between stress, cognitive schemas, impulsivity, and substance use in adolescents. A sample of 657 adolescents (367 girls and 290 boys) completed measures of stressful life events, cognitive schemas of grandiosity and insufficient self-control, impulsive style of problem-solving and substance use. The results indicated that stressful life events and the cognitive schemas were significantly associated with substance use. In addition, the impulsive style of problem-solving moderated the relationship between stressors and substance use, this association being stronger among more impulsive adolescents. Finally, the results indicated that boys scored higher on Grandiosity and on the use of marijuana, cocaine, LSD and ecstasy, while girls scored higher on tobacco use (smoking). Despite these differences, gender did not moderate the association between schemas and substance use.","container-title":"Adicciones","DOI":"10.20882/adicciones.251","ISSN":"0214-4840","issue":"1","journalAbbreviation":"Adicciones","language":"es","page":"49","source":"DOI.org (Crossref)","title":"Consumo de drogas en adolescentes: El papel del estrés, la impulsividad y los esquemas relacionados con la falta de límites","title-short":"Consumo de drogas en adolescentes","volume":"21","author":[{"family":"Calvete","given":"Esther"},{"family":"Estévez","given":"Ana"}],"issued":{"date-parts":[["2009",3,1]]}}}],"schema":"https://github.com/citation-style-language/schema/raw/master/csl-citation.json"} </w:instrText>
      </w:r>
      <w:r w:rsidR="00A918F0" w:rsidRPr="000C533F">
        <w:rPr>
          <w:rFonts w:ascii="Times New Roman" w:eastAsia="Times New Roman" w:hAnsi="Times New Roman" w:cs="Times New Roman"/>
          <w:sz w:val="24"/>
          <w:szCs w:val="24"/>
        </w:rPr>
        <w:fldChar w:fldCharType="separate"/>
      </w:r>
      <w:r w:rsidR="009F0F04" w:rsidRPr="000C533F">
        <w:rPr>
          <w:rFonts w:ascii="Times New Roman" w:hAnsi="Times New Roman" w:cs="Times New Roman"/>
          <w:sz w:val="24"/>
          <w:szCs w:val="24"/>
        </w:rPr>
        <w:t>(Calvete &amp; Estévez, 2009)</w:t>
      </w:r>
      <w:r w:rsidR="00A918F0" w:rsidRPr="000C533F">
        <w:rPr>
          <w:rFonts w:ascii="Times New Roman" w:eastAsia="Times New Roman" w:hAnsi="Times New Roman" w:cs="Times New Roman"/>
          <w:sz w:val="24"/>
          <w:szCs w:val="24"/>
        </w:rPr>
        <w:fldChar w:fldCharType="end"/>
      </w:r>
      <w:r w:rsidRPr="000C533F">
        <w:rPr>
          <w:rFonts w:ascii="Times New Roman" w:eastAsia="Times New Roman" w:hAnsi="Times New Roman" w:cs="Times New Roman"/>
          <w:sz w:val="24"/>
          <w:szCs w:val="24"/>
        </w:rPr>
        <w:t>, this denomination can be consider wrong, since "cognitive schemas" have another meaning within the strands of cognitive behavioral therapy. Two studies were done by the same research group</w:t>
      </w:r>
      <w:r w:rsidR="00A918F0" w:rsidRPr="000C533F">
        <w:rPr>
          <w:rFonts w:ascii="Times New Roman" w:eastAsia="Times New Roman" w:hAnsi="Times New Roman" w:cs="Times New Roman"/>
          <w:sz w:val="24"/>
          <w:szCs w:val="24"/>
        </w:rPr>
        <w:t xml:space="preserve"> </w:t>
      </w:r>
      <w:r w:rsidR="00A918F0" w:rsidRPr="000C533F">
        <w:rPr>
          <w:rFonts w:ascii="Times New Roman" w:eastAsia="Times New Roman" w:hAnsi="Times New Roman" w:cs="Times New Roman"/>
          <w:sz w:val="24"/>
          <w:szCs w:val="24"/>
        </w:rPr>
        <w:fldChar w:fldCharType="begin"/>
      </w:r>
      <w:r w:rsidR="009F0F04" w:rsidRPr="000C533F">
        <w:rPr>
          <w:rFonts w:ascii="Times New Roman" w:eastAsia="Times New Roman" w:hAnsi="Times New Roman" w:cs="Times New Roman"/>
          <w:sz w:val="24"/>
          <w:szCs w:val="24"/>
        </w:rPr>
        <w:instrText xml:space="preserve"> ADDIN ZOTERO_ITEM CSL_CITATION {"citationID":"qCrj7t0Q","properties":{"formattedCitation":"(Arntz et al., 2005; Lobbestael &amp; Arntz, 2010)","plainCitation":"(Arntz et al., 2005; Lobbestael &amp; Arntz, 2010)","noteIndex":0},"citationItems":[{"id":228,"uris":["http://zotero.org/users/local/sp8CiHGF/items/C8AJSCUH"],"itemData":{"id":228,"type":"article-journal","abstract":"Young has proposed a schema mode model of borderline personality disorder (BPD), hypothesizing that BPD patients tend to flip from 1 of 4 maladaptive schema modes to another. The present study is the first empirical test of this model, investigating whether these 4 modes are specific for BPD patients and whether BPD-relevant stress specifically increases one of the modes, the detached protector mode. Eighteen BPD patients, 18 cluster-C personality disorder (PD) patients and 18 non-patient controls (all women) filled out trait and state versions of a newly developed schema mode questionnaire, assessing cognitions, feelings and behaviors characteristic of 7 schema modes. Using a cross over design, subjects subsequently watched a neutral and a BPD-specific emotional movie fragment (order balanced). After watching each movie, subjects again filled out the schema mode questionnaire, state version. Trait as well as state versions indicated that BPD patients were indeed characterized by the hypothesized four maladaptive modes (Detached Protector, Punitive Parent, Abused/Abandoned Child, Angry/Impulsive Child). BPD patients were lowest on the Healthy Adult mode. The stress induction induced negative emotions in all groups, but the BPD group was unique in that the Detached Protector mode increased significantly more than in both control groups.","container-title":"Journal of Behavior Therapy and Experimental Psychiatry","DOI":"10.1016/j.jbtep.2005.05.005","ISSN":"0005-7916","issue":"3","journalAbbreviation":"J Behav Ther Exp Psychiatry","language":"eng","note":"PMID: 16004961","page":"226-239","source":"PubMed","title":"An experimental test of the schema mode model of borderline personality disorder","volume":"36","author":[{"family":"Arntz","given":"Arnoud"},{"family":"Klokman","given":"Janet"},{"family":"Sieswerda","given":"Simkje"}],"issued":{"date-parts":[["2005",9]]}}},{"id":233,"uris":["http://zotero.org/users/local/sp8CiHGF/items/S5IRWR3C"],"itemData":{"id":233,"type":"article-journal","abstract":"Childhood abuse is an important precursor of borderline personality disorder (BPD) and antisocial personality disorder (ASPD). The current study compared the emotional reactivity to abuse-related stress of these patients on a direct and an indirect level. Changes in self-reported affect and schema modes, psychophysiology and reaction time based cognitive associations were assessed following confrontation with an abuse-related film fragment in patients with BPD (n=45), ASPD (n=21), Cluster C personality disorder (n=46) and non-patient controls (n=36). Results indicated a hyperresponsivity of BPD-patients on self-reported negative affect and schema modes, on some psychophysiological indices and on implicit cognitive associations. The ASPD-group was comparable to the BPD group on implicit cognitions but did not show self-reported and physiological hyper-reactivity. These findings suggest that BPD and ASPD-patients are alike in their implicit cognitive abuse-related stress reactivity, but can be differentiated in their self-reported and physiological response patterns.","container-title":"Behaviour Research and Therapy","DOI":"10.1016/j.brat.2009.09.015","ISSN":"0005-7967","issue":"2","journalAbbreviation":"Behaviour Research and Therapy","language":"en","page":"116-124","source":"ScienceDirect","title":"Emotional, cognitive and physiological correlates of abuse-related stress in borderline and antisocial personality disorder","volume":"48","author":[{"family":"Lobbestael","given":"Jill"},{"family":"Arntz","given":"Arnoud"}],"issued":{"date-parts":[["2010",2,1]]}}}],"schema":"https://github.com/citation-style-language/schema/raw/master/csl-citation.json"} </w:instrText>
      </w:r>
      <w:r w:rsidR="00A918F0" w:rsidRPr="000C533F">
        <w:rPr>
          <w:rFonts w:ascii="Times New Roman" w:eastAsia="Times New Roman" w:hAnsi="Times New Roman" w:cs="Times New Roman"/>
          <w:sz w:val="24"/>
          <w:szCs w:val="24"/>
        </w:rPr>
        <w:fldChar w:fldCharType="separate"/>
      </w:r>
      <w:r w:rsidR="009F0F04" w:rsidRPr="000C533F">
        <w:rPr>
          <w:rFonts w:ascii="Times New Roman" w:hAnsi="Times New Roman" w:cs="Times New Roman"/>
          <w:sz w:val="24"/>
          <w:szCs w:val="24"/>
        </w:rPr>
        <w:t>(Arntz et al., 2005; Lobbestael &amp; Arntz, 2010)</w:t>
      </w:r>
      <w:r w:rsidR="00A918F0" w:rsidRPr="000C533F">
        <w:rPr>
          <w:rFonts w:ascii="Times New Roman" w:eastAsia="Times New Roman" w:hAnsi="Times New Roman" w:cs="Times New Roman"/>
          <w:sz w:val="24"/>
          <w:szCs w:val="24"/>
        </w:rPr>
        <w:fldChar w:fldCharType="end"/>
      </w:r>
      <w:r w:rsidRPr="000C533F">
        <w:rPr>
          <w:rFonts w:ascii="Times New Roman" w:eastAsia="Times New Roman" w:hAnsi="Times New Roman" w:cs="Times New Roman"/>
          <w:sz w:val="24"/>
          <w:szCs w:val="24"/>
        </w:rPr>
        <w:t xml:space="preserve"> </w:t>
      </w:r>
      <w:r w:rsidRPr="000C533F">
        <w:rPr>
          <w:rFonts w:ascii="Times New Roman" w:eastAsia="Times New Roman" w:hAnsi="Times New Roman" w:cs="Times New Roman"/>
          <w:sz w:val="24"/>
          <w:szCs w:val="24"/>
          <w:highlight w:val="white"/>
        </w:rPr>
        <w:t xml:space="preserve">and have similar aims, populations and methods. It is necessary to drive more studies with the same method for accurate finds. </w:t>
      </w:r>
    </w:p>
    <w:p w14:paraId="00000055" w14:textId="756255E1" w:rsidR="00D707BE" w:rsidRPr="000C533F" w:rsidRDefault="00000000" w:rsidP="000C533F">
      <w:pPr>
        <w:spacing w:after="0" w:line="360" w:lineRule="auto"/>
        <w:ind w:firstLine="720"/>
        <w:jc w:val="both"/>
        <w:rPr>
          <w:rFonts w:ascii="Times New Roman" w:eastAsia="Times New Roman" w:hAnsi="Times New Roman" w:cs="Times New Roman"/>
          <w:sz w:val="24"/>
          <w:szCs w:val="24"/>
          <w:highlight w:val="white"/>
        </w:rPr>
      </w:pPr>
      <w:proofErr w:type="gramStart"/>
      <w:r w:rsidRPr="000C533F">
        <w:rPr>
          <w:rFonts w:ascii="Times New Roman" w:eastAsia="Times New Roman" w:hAnsi="Times New Roman" w:cs="Times New Roman"/>
          <w:sz w:val="24"/>
          <w:szCs w:val="24"/>
          <w:highlight w:val="white"/>
        </w:rPr>
        <w:t>Most of</w:t>
      </w:r>
      <w:proofErr w:type="gramEnd"/>
      <w:r w:rsidRPr="000C533F">
        <w:rPr>
          <w:rFonts w:ascii="Times New Roman" w:eastAsia="Times New Roman" w:hAnsi="Times New Roman" w:cs="Times New Roman"/>
          <w:sz w:val="24"/>
          <w:szCs w:val="24"/>
          <w:highlight w:val="white"/>
        </w:rPr>
        <w:t xml:space="preserve"> this scoping review’s studies do not make a connection with clinical practice </w:t>
      </w:r>
      <w:r w:rsidR="00BF041F" w:rsidRPr="000C533F">
        <w:rPr>
          <w:rFonts w:ascii="Times New Roman" w:eastAsia="Times New Roman" w:hAnsi="Times New Roman" w:cs="Times New Roman"/>
          <w:sz w:val="24"/>
          <w:szCs w:val="24"/>
          <w:highlight w:val="white"/>
        </w:rPr>
        <w:t>and discuss</w:t>
      </w:r>
      <w:r w:rsidRPr="000C533F">
        <w:rPr>
          <w:rFonts w:ascii="Times New Roman" w:eastAsia="Times New Roman" w:hAnsi="Times New Roman" w:cs="Times New Roman"/>
          <w:sz w:val="24"/>
          <w:szCs w:val="24"/>
          <w:highlight w:val="white"/>
        </w:rPr>
        <w:t xml:space="preserve"> the biological perspective of stress neither, such as the HPA axis and glucocorticoids in depth. It is important that more research can </w:t>
      </w:r>
      <w:proofErr w:type="gramStart"/>
      <w:r w:rsidRPr="000C533F">
        <w:rPr>
          <w:rFonts w:ascii="Times New Roman" w:eastAsia="Times New Roman" w:hAnsi="Times New Roman" w:cs="Times New Roman"/>
          <w:sz w:val="24"/>
          <w:szCs w:val="24"/>
          <w:highlight w:val="white"/>
        </w:rPr>
        <w:t>be done</w:t>
      </w:r>
      <w:proofErr w:type="gramEnd"/>
      <w:r w:rsidRPr="000C533F">
        <w:rPr>
          <w:rFonts w:ascii="Times New Roman" w:eastAsia="Times New Roman" w:hAnsi="Times New Roman" w:cs="Times New Roman"/>
          <w:sz w:val="24"/>
          <w:szCs w:val="24"/>
          <w:highlight w:val="white"/>
        </w:rPr>
        <w:t xml:space="preserve"> about the correlation between schemas therapy and biological stress for more understanding of this phenomenon. </w:t>
      </w:r>
    </w:p>
    <w:p w14:paraId="00000056" w14:textId="77777777" w:rsidR="00D707BE" w:rsidRPr="000C533F" w:rsidRDefault="00000000" w:rsidP="000C533F">
      <w:pPr>
        <w:spacing w:after="0" w:line="360" w:lineRule="auto"/>
        <w:ind w:firstLine="720"/>
        <w:jc w:val="both"/>
        <w:rPr>
          <w:rFonts w:ascii="Times New Roman" w:eastAsia="Times New Roman" w:hAnsi="Times New Roman" w:cs="Times New Roman"/>
          <w:sz w:val="24"/>
          <w:szCs w:val="24"/>
        </w:rPr>
      </w:pPr>
      <w:r w:rsidRPr="000C533F">
        <w:rPr>
          <w:rFonts w:ascii="Times New Roman" w:eastAsia="Times New Roman" w:hAnsi="Times New Roman" w:cs="Times New Roman"/>
          <w:sz w:val="24"/>
          <w:szCs w:val="24"/>
        </w:rPr>
        <w:t xml:space="preserve">The studies had different aims and heterogeneous ways to understand the </w:t>
      </w:r>
      <w:proofErr w:type="spellStart"/>
      <w:r w:rsidRPr="000C533F">
        <w:rPr>
          <w:rFonts w:ascii="Times New Roman" w:eastAsia="Times New Roman" w:hAnsi="Times New Roman" w:cs="Times New Roman"/>
          <w:sz w:val="24"/>
          <w:szCs w:val="24"/>
        </w:rPr>
        <w:t>participants’s</w:t>
      </w:r>
      <w:proofErr w:type="spellEnd"/>
      <w:r w:rsidRPr="000C533F">
        <w:rPr>
          <w:rFonts w:ascii="Times New Roman" w:eastAsia="Times New Roman" w:hAnsi="Times New Roman" w:cs="Times New Roman"/>
          <w:sz w:val="24"/>
          <w:szCs w:val="24"/>
        </w:rPr>
        <w:t xml:space="preserve"> emotional and cognitive function. Because of that, it was difficult to group the results. There are very few materials that answered the research question that gave rise to this article. It </w:t>
      </w:r>
      <w:proofErr w:type="gramStart"/>
      <w:r w:rsidRPr="000C533F">
        <w:rPr>
          <w:rFonts w:ascii="Times New Roman" w:eastAsia="Times New Roman" w:hAnsi="Times New Roman" w:cs="Times New Roman"/>
          <w:sz w:val="24"/>
          <w:szCs w:val="24"/>
        </w:rPr>
        <w:t>is suggested</w:t>
      </w:r>
      <w:proofErr w:type="gramEnd"/>
      <w:r w:rsidRPr="000C533F">
        <w:rPr>
          <w:rFonts w:ascii="Times New Roman" w:eastAsia="Times New Roman" w:hAnsi="Times New Roman" w:cs="Times New Roman"/>
          <w:sz w:val="24"/>
          <w:szCs w:val="24"/>
        </w:rPr>
        <w:t xml:space="preserve"> that more research be realized so that the data found can be discussed in more depth.</w:t>
      </w:r>
    </w:p>
    <w:p w14:paraId="00000057" w14:textId="77777777" w:rsidR="00D707BE" w:rsidRPr="000C533F" w:rsidRDefault="00D707BE" w:rsidP="000C533F">
      <w:pPr>
        <w:spacing w:after="0" w:line="360" w:lineRule="auto"/>
        <w:ind w:firstLine="720"/>
        <w:jc w:val="both"/>
        <w:rPr>
          <w:rFonts w:ascii="Times New Roman" w:eastAsia="Times New Roman" w:hAnsi="Times New Roman" w:cs="Times New Roman"/>
          <w:sz w:val="24"/>
          <w:szCs w:val="24"/>
        </w:rPr>
      </w:pPr>
    </w:p>
    <w:p w14:paraId="00000058" w14:textId="77777777" w:rsidR="00D707BE" w:rsidRPr="000C533F" w:rsidRDefault="00D707BE" w:rsidP="000C533F">
      <w:pPr>
        <w:spacing w:after="0" w:line="360" w:lineRule="auto"/>
        <w:ind w:firstLine="720"/>
        <w:jc w:val="both"/>
        <w:rPr>
          <w:rFonts w:ascii="Times New Roman" w:eastAsia="Times New Roman" w:hAnsi="Times New Roman" w:cs="Times New Roman"/>
          <w:sz w:val="24"/>
          <w:szCs w:val="24"/>
        </w:rPr>
      </w:pPr>
    </w:p>
    <w:p w14:paraId="00000059" w14:textId="77777777" w:rsidR="00D707BE" w:rsidRPr="000C533F" w:rsidRDefault="00D707BE" w:rsidP="000C533F">
      <w:pPr>
        <w:spacing w:after="0" w:line="360" w:lineRule="auto"/>
        <w:ind w:firstLine="720"/>
        <w:jc w:val="both"/>
        <w:rPr>
          <w:rFonts w:ascii="Times New Roman" w:eastAsia="Times New Roman" w:hAnsi="Times New Roman" w:cs="Times New Roman"/>
          <w:sz w:val="24"/>
          <w:szCs w:val="24"/>
        </w:rPr>
      </w:pPr>
    </w:p>
    <w:p w14:paraId="0000005A" w14:textId="77777777" w:rsidR="00D707BE" w:rsidRPr="000C533F" w:rsidRDefault="00D707BE" w:rsidP="000C533F">
      <w:pPr>
        <w:spacing w:after="0" w:line="360" w:lineRule="auto"/>
        <w:ind w:firstLine="720"/>
        <w:jc w:val="both"/>
        <w:rPr>
          <w:rFonts w:ascii="Times New Roman" w:eastAsia="Times New Roman" w:hAnsi="Times New Roman" w:cs="Times New Roman"/>
          <w:sz w:val="24"/>
          <w:szCs w:val="24"/>
        </w:rPr>
      </w:pPr>
    </w:p>
    <w:p w14:paraId="15E4E2EC" w14:textId="77777777" w:rsidR="00BF041F" w:rsidRPr="000C533F" w:rsidRDefault="00BF041F" w:rsidP="000C533F">
      <w:pPr>
        <w:spacing w:after="0" w:line="360" w:lineRule="auto"/>
        <w:ind w:firstLine="720"/>
        <w:jc w:val="both"/>
        <w:rPr>
          <w:rFonts w:ascii="Times New Roman" w:eastAsia="Times New Roman" w:hAnsi="Times New Roman" w:cs="Times New Roman"/>
          <w:sz w:val="24"/>
          <w:szCs w:val="24"/>
        </w:rPr>
      </w:pPr>
    </w:p>
    <w:p w14:paraId="68F698E6" w14:textId="77777777" w:rsidR="00BF041F" w:rsidRPr="000C533F" w:rsidRDefault="00BF041F" w:rsidP="000C533F">
      <w:pPr>
        <w:spacing w:after="0" w:line="360" w:lineRule="auto"/>
        <w:ind w:firstLine="720"/>
        <w:jc w:val="both"/>
        <w:rPr>
          <w:rFonts w:ascii="Times New Roman" w:eastAsia="Times New Roman" w:hAnsi="Times New Roman" w:cs="Times New Roman"/>
          <w:sz w:val="24"/>
          <w:szCs w:val="24"/>
        </w:rPr>
      </w:pPr>
    </w:p>
    <w:p w14:paraId="62558BC8" w14:textId="77777777" w:rsidR="00BF041F" w:rsidRPr="000C533F" w:rsidRDefault="00BF041F" w:rsidP="000C533F">
      <w:pPr>
        <w:spacing w:after="0" w:line="360" w:lineRule="auto"/>
        <w:ind w:firstLine="720"/>
        <w:jc w:val="both"/>
        <w:rPr>
          <w:rFonts w:ascii="Times New Roman" w:eastAsia="Times New Roman" w:hAnsi="Times New Roman" w:cs="Times New Roman"/>
          <w:sz w:val="24"/>
          <w:szCs w:val="24"/>
        </w:rPr>
      </w:pPr>
    </w:p>
    <w:p w14:paraId="6AB6B7DC" w14:textId="77777777" w:rsidR="00BF041F" w:rsidRPr="000C533F" w:rsidRDefault="00BF041F" w:rsidP="000C533F">
      <w:pPr>
        <w:spacing w:after="0" w:line="360" w:lineRule="auto"/>
        <w:ind w:firstLine="720"/>
        <w:jc w:val="both"/>
        <w:rPr>
          <w:rFonts w:ascii="Times New Roman" w:eastAsia="Times New Roman" w:hAnsi="Times New Roman" w:cs="Times New Roman"/>
          <w:sz w:val="24"/>
          <w:szCs w:val="24"/>
        </w:rPr>
      </w:pPr>
    </w:p>
    <w:p w14:paraId="051CC4B0" w14:textId="77777777" w:rsidR="00BF041F" w:rsidRPr="000C533F" w:rsidRDefault="00BF041F" w:rsidP="000C533F">
      <w:pPr>
        <w:spacing w:after="0" w:line="360" w:lineRule="auto"/>
        <w:ind w:firstLine="720"/>
        <w:jc w:val="both"/>
        <w:rPr>
          <w:rFonts w:ascii="Times New Roman" w:eastAsia="Times New Roman" w:hAnsi="Times New Roman" w:cs="Times New Roman"/>
          <w:sz w:val="24"/>
          <w:szCs w:val="24"/>
        </w:rPr>
      </w:pPr>
    </w:p>
    <w:p w14:paraId="0000005B" w14:textId="77777777" w:rsidR="00D707BE" w:rsidRPr="000C533F" w:rsidRDefault="00D707BE" w:rsidP="000C533F">
      <w:pPr>
        <w:spacing w:after="0" w:line="360" w:lineRule="auto"/>
        <w:ind w:firstLine="720"/>
        <w:jc w:val="both"/>
        <w:rPr>
          <w:rFonts w:ascii="Times New Roman" w:eastAsia="Times New Roman" w:hAnsi="Times New Roman" w:cs="Times New Roman"/>
          <w:sz w:val="24"/>
          <w:szCs w:val="24"/>
        </w:rPr>
      </w:pPr>
    </w:p>
    <w:p w14:paraId="0000005C" w14:textId="77777777" w:rsidR="00D707BE" w:rsidRPr="000C533F" w:rsidRDefault="00D707BE" w:rsidP="000C533F">
      <w:pPr>
        <w:spacing w:after="0" w:line="360" w:lineRule="auto"/>
        <w:ind w:firstLine="720"/>
        <w:jc w:val="both"/>
        <w:rPr>
          <w:rFonts w:ascii="Times New Roman" w:eastAsia="Times New Roman" w:hAnsi="Times New Roman" w:cs="Times New Roman"/>
          <w:sz w:val="24"/>
          <w:szCs w:val="24"/>
        </w:rPr>
      </w:pPr>
    </w:p>
    <w:p w14:paraId="0000005D" w14:textId="77777777" w:rsidR="00D707BE" w:rsidRPr="000C533F" w:rsidRDefault="00000000" w:rsidP="000C533F">
      <w:pPr>
        <w:spacing w:after="240" w:line="360" w:lineRule="auto"/>
        <w:ind w:firstLine="720"/>
        <w:jc w:val="both"/>
        <w:rPr>
          <w:rFonts w:ascii="Times New Roman" w:eastAsia="Times New Roman" w:hAnsi="Times New Roman" w:cs="Times New Roman"/>
          <w:b/>
          <w:sz w:val="24"/>
          <w:szCs w:val="24"/>
        </w:rPr>
      </w:pPr>
      <w:r w:rsidRPr="000C533F">
        <w:rPr>
          <w:rFonts w:ascii="Times New Roman" w:eastAsia="Times New Roman" w:hAnsi="Times New Roman" w:cs="Times New Roman"/>
          <w:b/>
          <w:sz w:val="24"/>
          <w:szCs w:val="24"/>
        </w:rPr>
        <w:t>References</w:t>
      </w:r>
    </w:p>
    <w:p w14:paraId="614C6415" w14:textId="77777777" w:rsidR="009F0F04" w:rsidRPr="000C533F" w:rsidRDefault="00BF041F" w:rsidP="000C533F">
      <w:pPr>
        <w:pStyle w:val="Bibliografia"/>
        <w:spacing w:line="360" w:lineRule="auto"/>
        <w:jc w:val="both"/>
        <w:rPr>
          <w:rFonts w:ascii="Times New Roman" w:hAnsi="Times New Roman" w:cs="Times New Roman"/>
          <w:sz w:val="24"/>
          <w:szCs w:val="24"/>
        </w:rPr>
      </w:pPr>
      <w:r w:rsidRPr="000C533F">
        <w:rPr>
          <w:rFonts w:ascii="Times New Roman" w:hAnsi="Times New Roman" w:cs="Times New Roman"/>
          <w:sz w:val="24"/>
          <w:szCs w:val="24"/>
        </w:rPr>
        <w:fldChar w:fldCharType="begin"/>
      </w:r>
      <w:r w:rsidR="009F0F04" w:rsidRPr="000C533F">
        <w:rPr>
          <w:rFonts w:ascii="Times New Roman" w:hAnsi="Times New Roman" w:cs="Times New Roman"/>
          <w:sz w:val="24"/>
          <w:szCs w:val="24"/>
        </w:rPr>
        <w:instrText xml:space="preserve"> ADDIN ZOTERO_BIBL {"uncited":[],"omitted":[],"custom":[]} CSL_BIBLIOGRAPHY </w:instrText>
      </w:r>
      <w:r w:rsidRPr="000C533F">
        <w:rPr>
          <w:rFonts w:ascii="Times New Roman" w:hAnsi="Times New Roman" w:cs="Times New Roman"/>
          <w:sz w:val="24"/>
          <w:szCs w:val="24"/>
        </w:rPr>
        <w:fldChar w:fldCharType="separate"/>
      </w:r>
      <w:r w:rsidR="009F0F04" w:rsidRPr="000C533F">
        <w:rPr>
          <w:rFonts w:ascii="Times New Roman" w:hAnsi="Times New Roman" w:cs="Times New Roman"/>
          <w:sz w:val="24"/>
          <w:szCs w:val="24"/>
        </w:rPr>
        <w:t xml:space="preserve">Aalbers, G., Engels, T., Haslbeck, J. M. B., Borsboom, D., &amp; Arntz, A. (2021). The network structure of schema modes. </w:t>
      </w:r>
      <w:r w:rsidR="009F0F04" w:rsidRPr="000C533F">
        <w:rPr>
          <w:rFonts w:ascii="Times New Roman" w:hAnsi="Times New Roman" w:cs="Times New Roman"/>
          <w:i/>
          <w:iCs/>
          <w:sz w:val="24"/>
          <w:szCs w:val="24"/>
        </w:rPr>
        <w:t>Clinical Psychology &amp; Psychotherapy</w:t>
      </w:r>
      <w:r w:rsidR="009F0F04" w:rsidRPr="000C533F">
        <w:rPr>
          <w:rFonts w:ascii="Times New Roman" w:hAnsi="Times New Roman" w:cs="Times New Roman"/>
          <w:sz w:val="24"/>
          <w:szCs w:val="24"/>
        </w:rPr>
        <w:t xml:space="preserve">, </w:t>
      </w:r>
      <w:r w:rsidR="009F0F04" w:rsidRPr="000C533F">
        <w:rPr>
          <w:rFonts w:ascii="Times New Roman" w:hAnsi="Times New Roman" w:cs="Times New Roman"/>
          <w:i/>
          <w:iCs/>
          <w:sz w:val="24"/>
          <w:szCs w:val="24"/>
        </w:rPr>
        <w:t>28</w:t>
      </w:r>
      <w:r w:rsidR="009F0F04" w:rsidRPr="000C533F">
        <w:rPr>
          <w:rFonts w:ascii="Times New Roman" w:hAnsi="Times New Roman" w:cs="Times New Roman"/>
          <w:sz w:val="24"/>
          <w:szCs w:val="24"/>
        </w:rPr>
        <w:t>(5), 1065–1078. https://doi.org/10.1002/cpp.2577</w:t>
      </w:r>
    </w:p>
    <w:p w14:paraId="4AA87243" w14:textId="77777777" w:rsidR="009F0F04" w:rsidRPr="000C533F" w:rsidRDefault="009F0F04" w:rsidP="000C533F">
      <w:pPr>
        <w:pStyle w:val="Bibliografia"/>
        <w:spacing w:line="360" w:lineRule="auto"/>
        <w:jc w:val="both"/>
        <w:rPr>
          <w:rFonts w:ascii="Times New Roman" w:hAnsi="Times New Roman" w:cs="Times New Roman"/>
          <w:sz w:val="24"/>
          <w:szCs w:val="24"/>
        </w:rPr>
      </w:pPr>
      <w:r w:rsidRPr="000C533F">
        <w:rPr>
          <w:rFonts w:ascii="Times New Roman" w:hAnsi="Times New Roman" w:cs="Times New Roman"/>
          <w:sz w:val="24"/>
          <w:szCs w:val="24"/>
        </w:rPr>
        <w:t xml:space="preserve">Angelidis, A., Solis, E., Lautenbach, F., Does, W. van der, &amp; Putman, P. (2019). </w:t>
      </w:r>
      <w:proofErr w:type="gramStart"/>
      <w:r w:rsidRPr="000C533F">
        <w:rPr>
          <w:rFonts w:ascii="Times New Roman" w:hAnsi="Times New Roman" w:cs="Times New Roman"/>
          <w:sz w:val="24"/>
          <w:szCs w:val="24"/>
        </w:rPr>
        <w:t>I’m</w:t>
      </w:r>
      <w:proofErr w:type="gramEnd"/>
      <w:r w:rsidRPr="000C533F">
        <w:rPr>
          <w:rFonts w:ascii="Times New Roman" w:hAnsi="Times New Roman" w:cs="Times New Roman"/>
          <w:sz w:val="24"/>
          <w:szCs w:val="24"/>
        </w:rPr>
        <w:t xml:space="preserve"> going to fail! Acute cognitive performance anxiety increases threat-interference and impairs WM performance. </w:t>
      </w:r>
      <w:r w:rsidRPr="000C533F">
        <w:rPr>
          <w:rFonts w:ascii="Times New Roman" w:hAnsi="Times New Roman" w:cs="Times New Roman"/>
          <w:i/>
          <w:iCs/>
          <w:sz w:val="24"/>
          <w:szCs w:val="24"/>
        </w:rPr>
        <w:t>PLOS ONE</w:t>
      </w:r>
      <w:r w:rsidRPr="000C533F">
        <w:rPr>
          <w:rFonts w:ascii="Times New Roman" w:hAnsi="Times New Roman" w:cs="Times New Roman"/>
          <w:sz w:val="24"/>
          <w:szCs w:val="24"/>
        </w:rPr>
        <w:t xml:space="preserve">, </w:t>
      </w:r>
      <w:r w:rsidRPr="000C533F">
        <w:rPr>
          <w:rFonts w:ascii="Times New Roman" w:hAnsi="Times New Roman" w:cs="Times New Roman"/>
          <w:i/>
          <w:iCs/>
          <w:sz w:val="24"/>
          <w:szCs w:val="24"/>
        </w:rPr>
        <w:t>14</w:t>
      </w:r>
      <w:r w:rsidRPr="000C533F">
        <w:rPr>
          <w:rFonts w:ascii="Times New Roman" w:hAnsi="Times New Roman" w:cs="Times New Roman"/>
          <w:sz w:val="24"/>
          <w:szCs w:val="24"/>
        </w:rPr>
        <w:t>(2), e0210824. https://doi.org/10.1371/journal.pone.0210824</w:t>
      </w:r>
    </w:p>
    <w:p w14:paraId="3B345F1D" w14:textId="77777777" w:rsidR="009F0F04" w:rsidRPr="000C533F" w:rsidRDefault="009F0F04" w:rsidP="000C533F">
      <w:pPr>
        <w:pStyle w:val="Bibliografia"/>
        <w:spacing w:line="360" w:lineRule="auto"/>
        <w:jc w:val="both"/>
        <w:rPr>
          <w:rFonts w:ascii="Times New Roman" w:hAnsi="Times New Roman" w:cs="Times New Roman"/>
          <w:sz w:val="24"/>
          <w:szCs w:val="24"/>
        </w:rPr>
      </w:pPr>
      <w:r w:rsidRPr="000C533F">
        <w:rPr>
          <w:rFonts w:ascii="Times New Roman" w:hAnsi="Times New Roman" w:cs="Times New Roman"/>
          <w:sz w:val="24"/>
          <w:szCs w:val="24"/>
        </w:rPr>
        <w:t xml:space="preserve">Arksey, H., &amp; O’Malley, L. (2005). Scoping studies: Towards a methodological framework. </w:t>
      </w:r>
      <w:r w:rsidRPr="000C533F">
        <w:rPr>
          <w:rFonts w:ascii="Times New Roman" w:hAnsi="Times New Roman" w:cs="Times New Roman"/>
          <w:i/>
          <w:iCs/>
          <w:sz w:val="24"/>
          <w:szCs w:val="24"/>
        </w:rPr>
        <w:t>International Journal of Social Research Methodology</w:t>
      </w:r>
      <w:r w:rsidRPr="000C533F">
        <w:rPr>
          <w:rFonts w:ascii="Times New Roman" w:hAnsi="Times New Roman" w:cs="Times New Roman"/>
          <w:sz w:val="24"/>
          <w:szCs w:val="24"/>
        </w:rPr>
        <w:t xml:space="preserve">, </w:t>
      </w:r>
      <w:r w:rsidRPr="000C533F">
        <w:rPr>
          <w:rFonts w:ascii="Times New Roman" w:hAnsi="Times New Roman" w:cs="Times New Roman"/>
          <w:i/>
          <w:iCs/>
          <w:sz w:val="24"/>
          <w:szCs w:val="24"/>
        </w:rPr>
        <w:t>8</w:t>
      </w:r>
      <w:r w:rsidRPr="000C533F">
        <w:rPr>
          <w:rFonts w:ascii="Times New Roman" w:hAnsi="Times New Roman" w:cs="Times New Roman"/>
          <w:sz w:val="24"/>
          <w:szCs w:val="24"/>
        </w:rPr>
        <w:t>(1), 19–32. https://doi.org/10.1080/1364557032000119616</w:t>
      </w:r>
    </w:p>
    <w:p w14:paraId="6331AF27" w14:textId="77777777" w:rsidR="009F0F04" w:rsidRPr="000C533F" w:rsidRDefault="009F0F04" w:rsidP="000C533F">
      <w:pPr>
        <w:pStyle w:val="Bibliografia"/>
        <w:spacing w:line="360" w:lineRule="auto"/>
        <w:jc w:val="both"/>
        <w:rPr>
          <w:rFonts w:ascii="Times New Roman" w:hAnsi="Times New Roman" w:cs="Times New Roman"/>
          <w:sz w:val="24"/>
          <w:szCs w:val="24"/>
        </w:rPr>
      </w:pPr>
      <w:r w:rsidRPr="000C533F">
        <w:rPr>
          <w:rFonts w:ascii="Times New Roman" w:hAnsi="Times New Roman" w:cs="Times New Roman"/>
          <w:sz w:val="24"/>
          <w:szCs w:val="24"/>
        </w:rPr>
        <w:t xml:space="preserve">Arntz, A., Klokman, J., &amp; Sieswerda, S. (2005). An experimental test of the schema mode model of borderline personality disorder. </w:t>
      </w:r>
      <w:r w:rsidRPr="000C533F">
        <w:rPr>
          <w:rFonts w:ascii="Times New Roman" w:hAnsi="Times New Roman" w:cs="Times New Roman"/>
          <w:i/>
          <w:iCs/>
          <w:sz w:val="24"/>
          <w:szCs w:val="24"/>
        </w:rPr>
        <w:t>Journal of Behavior Therapy and Experimental Psychiatry</w:t>
      </w:r>
      <w:r w:rsidRPr="000C533F">
        <w:rPr>
          <w:rFonts w:ascii="Times New Roman" w:hAnsi="Times New Roman" w:cs="Times New Roman"/>
          <w:sz w:val="24"/>
          <w:szCs w:val="24"/>
        </w:rPr>
        <w:t xml:space="preserve">, </w:t>
      </w:r>
      <w:r w:rsidRPr="000C533F">
        <w:rPr>
          <w:rFonts w:ascii="Times New Roman" w:hAnsi="Times New Roman" w:cs="Times New Roman"/>
          <w:i/>
          <w:iCs/>
          <w:sz w:val="24"/>
          <w:szCs w:val="24"/>
        </w:rPr>
        <w:t>36</w:t>
      </w:r>
      <w:r w:rsidRPr="000C533F">
        <w:rPr>
          <w:rFonts w:ascii="Times New Roman" w:hAnsi="Times New Roman" w:cs="Times New Roman"/>
          <w:sz w:val="24"/>
          <w:szCs w:val="24"/>
        </w:rPr>
        <w:t>(3), 226–239. https://doi.org/10.1016/j.jbtep.2005.05.005</w:t>
      </w:r>
    </w:p>
    <w:p w14:paraId="04196049" w14:textId="77777777" w:rsidR="009F0F04" w:rsidRPr="000C533F" w:rsidRDefault="009F0F04" w:rsidP="000C533F">
      <w:pPr>
        <w:pStyle w:val="Bibliografia"/>
        <w:spacing w:line="360" w:lineRule="auto"/>
        <w:jc w:val="both"/>
        <w:rPr>
          <w:rFonts w:ascii="Times New Roman" w:hAnsi="Times New Roman" w:cs="Times New Roman"/>
          <w:sz w:val="24"/>
          <w:szCs w:val="24"/>
        </w:rPr>
      </w:pPr>
      <w:r w:rsidRPr="000C533F">
        <w:rPr>
          <w:rFonts w:ascii="Times New Roman" w:hAnsi="Times New Roman" w:cs="Times New Roman"/>
          <w:sz w:val="24"/>
          <w:szCs w:val="24"/>
        </w:rPr>
        <w:t xml:space="preserve">Bolton, S., &amp; Hattie, J. (2017). Cognitive and Brain Development: Executive Function, Piaget, and the Prefrontal Cortex. </w:t>
      </w:r>
      <w:r w:rsidRPr="000C533F">
        <w:rPr>
          <w:rFonts w:ascii="Times New Roman" w:hAnsi="Times New Roman" w:cs="Times New Roman"/>
          <w:i/>
          <w:iCs/>
          <w:sz w:val="24"/>
          <w:szCs w:val="24"/>
        </w:rPr>
        <w:t>Archives of Psychology</w:t>
      </w:r>
      <w:r w:rsidRPr="000C533F">
        <w:rPr>
          <w:rFonts w:ascii="Times New Roman" w:hAnsi="Times New Roman" w:cs="Times New Roman"/>
          <w:sz w:val="24"/>
          <w:szCs w:val="24"/>
        </w:rPr>
        <w:t xml:space="preserve">, </w:t>
      </w:r>
      <w:r w:rsidRPr="000C533F">
        <w:rPr>
          <w:rFonts w:ascii="Times New Roman" w:hAnsi="Times New Roman" w:cs="Times New Roman"/>
          <w:i/>
          <w:iCs/>
          <w:sz w:val="24"/>
          <w:szCs w:val="24"/>
        </w:rPr>
        <w:t>1</w:t>
      </w:r>
      <w:r w:rsidRPr="000C533F">
        <w:rPr>
          <w:rFonts w:ascii="Times New Roman" w:hAnsi="Times New Roman" w:cs="Times New Roman"/>
          <w:sz w:val="24"/>
          <w:szCs w:val="24"/>
        </w:rPr>
        <w:t>(3), Article 3. https://archivesofpsychology.org/index.php/aop/article/view/30</w:t>
      </w:r>
    </w:p>
    <w:p w14:paraId="5C8F8053" w14:textId="77777777" w:rsidR="009F0F04" w:rsidRPr="000C533F" w:rsidRDefault="009F0F04" w:rsidP="000C533F">
      <w:pPr>
        <w:pStyle w:val="Bibliografia"/>
        <w:spacing w:line="360" w:lineRule="auto"/>
        <w:jc w:val="both"/>
        <w:rPr>
          <w:rFonts w:ascii="Times New Roman" w:hAnsi="Times New Roman" w:cs="Times New Roman"/>
          <w:sz w:val="24"/>
          <w:szCs w:val="24"/>
        </w:rPr>
      </w:pPr>
      <w:r w:rsidRPr="000C533F">
        <w:rPr>
          <w:rFonts w:ascii="Times New Roman" w:hAnsi="Times New Roman" w:cs="Times New Roman"/>
          <w:sz w:val="24"/>
          <w:szCs w:val="24"/>
        </w:rPr>
        <w:t xml:space="preserve">Boyda, D., McFeeters, D., Dhingra, K., &amp; Rhoden, L. (2018). Childhood maltreatment and psychotic experiences: Exploring the specificity of early maladaptive schemas. </w:t>
      </w:r>
      <w:r w:rsidRPr="000C533F">
        <w:rPr>
          <w:rFonts w:ascii="Times New Roman" w:hAnsi="Times New Roman" w:cs="Times New Roman"/>
          <w:i/>
          <w:iCs/>
          <w:sz w:val="24"/>
          <w:szCs w:val="24"/>
        </w:rPr>
        <w:t>Journal of Clinical Psychology</w:t>
      </w:r>
      <w:r w:rsidRPr="000C533F">
        <w:rPr>
          <w:rFonts w:ascii="Times New Roman" w:hAnsi="Times New Roman" w:cs="Times New Roman"/>
          <w:sz w:val="24"/>
          <w:szCs w:val="24"/>
        </w:rPr>
        <w:t xml:space="preserve">, </w:t>
      </w:r>
      <w:r w:rsidRPr="000C533F">
        <w:rPr>
          <w:rFonts w:ascii="Times New Roman" w:hAnsi="Times New Roman" w:cs="Times New Roman"/>
          <w:i/>
          <w:iCs/>
          <w:sz w:val="24"/>
          <w:szCs w:val="24"/>
        </w:rPr>
        <w:t>74</w:t>
      </w:r>
      <w:r w:rsidRPr="000C533F">
        <w:rPr>
          <w:rFonts w:ascii="Times New Roman" w:hAnsi="Times New Roman" w:cs="Times New Roman"/>
          <w:sz w:val="24"/>
          <w:szCs w:val="24"/>
        </w:rPr>
        <w:t>(12), 2287–2301. https://doi.org/10.1002/jclp.22690</w:t>
      </w:r>
    </w:p>
    <w:p w14:paraId="083AC5A6" w14:textId="77777777" w:rsidR="009F0F04" w:rsidRPr="000C533F" w:rsidRDefault="009F0F04" w:rsidP="000C533F">
      <w:pPr>
        <w:pStyle w:val="Bibliografia"/>
        <w:spacing w:line="360" w:lineRule="auto"/>
        <w:jc w:val="both"/>
        <w:rPr>
          <w:rFonts w:ascii="Times New Roman" w:hAnsi="Times New Roman" w:cs="Times New Roman"/>
          <w:sz w:val="24"/>
          <w:szCs w:val="24"/>
        </w:rPr>
      </w:pPr>
      <w:r w:rsidRPr="000C533F">
        <w:rPr>
          <w:rFonts w:ascii="Times New Roman" w:hAnsi="Times New Roman" w:cs="Times New Roman"/>
          <w:sz w:val="24"/>
          <w:szCs w:val="24"/>
        </w:rPr>
        <w:t xml:space="preserve">Cairns, K. E., Yap, M. B. H., Pilkington, P. D., &amp; Jorm, A. F. (2014). Risk and protective factors for depression that adolescents can modify: A systematic review and meta-analysis of longitudinal studies. </w:t>
      </w:r>
      <w:r w:rsidRPr="000C533F">
        <w:rPr>
          <w:rFonts w:ascii="Times New Roman" w:hAnsi="Times New Roman" w:cs="Times New Roman"/>
          <w:i/>
          <w:iCs/>
          <w:sz w:val="24"/>
          <w:szCs w:val="24"/>
        </w:rPr>
        <w:t>Journal of Affective Disorders</w:t>
      </w:r>
      <w:r w:rsidRPr="000C533F">
        <w:rPr>
          <w:rFonts w:ascii="Times New Roman" w:hAnsi="Times New Roman" w:cs="Times New Roman"/>
          <w:sz w:val="24"/>
          <w:szCs w:val="24"/>
        </w:rPr>
        <w:t xml:space="preserve">, </w:t>
      </w:r>
      <w:r w:rsidRPr="000C533F">
        <w:rPr>
          <w:rFonts w:ascii="Times New Roman" w:hAnsi="Times New Roman" w:cs="Times New Roman"/>
          <w:i/>
          <w:iCs/>
          <w:sz w:val="24"/>
          <w:szCs w:val="24"/>
        </w:rPr>
        <w:t>169</w:t>
      </w:r>
      <w:r w:rsidRPr="000C533F">
        <w:rPr>
          <w:rFonts w:ascii="Times New Roman" w:hAnsi="Times New Roman" w:cs="Times New Roman"/>
          <w:sz w:val="24"/>
          <w:szCs w:val="24"/>
        </w:rPr>
        <w:t>, 61–75. https://doi.org/10.1016/j.jad.2014.08.006</w:t>
      </w:r>
    </w:p>
    <w:p w14:paraId="51BD2E72" w14:textId="77777777" w:rsidR="009F0F04" w:rsidRPr="000C533F" w:rsidRDefault="009F0F04" w:rsidP="000C533F">
      <w:pPr>
        <w:pStyle w:val="Bibliografia"/>
        <w:spacing w:line="360" w:lineRule="auto"/>
        <w:jc w:val="both"/>
        <w:rPr>
          <w:rFonts w:ascii="Times New Roman" w:hAnsi="Times New Roman" w:cs="Times New Roman"/>
          <w:sz w:val="24"/>
          <w:szCs w:val="24"/>
        </w:rPr>
      </w:pPr>
      <w:r w:rsidRPr="000C533F">
        <w:rPr>
          <w:rFonts w:ascii="Times New Roman" w:hAnsi="Times New Roman" w:cs="Times New Roman"/>
          <w:sz w:val="24"/>
          <w:szCs w:val="24"/>
        </w:rPr>
        <w:t xml:space="preserve">Calvete, E. (2014). Emotional abuse as a predictor of early maladaptive schemas in adolescents: Contributions to the development of depressive and social anxiety symptoms. </w:t>
      </w:r>
      <w:r w:rsidRPr="000C533F">
        <w:rPr>
          <w:rFonts w:ascii="Times New Roman" w:hAnsi="Times New Roman" w:cs="Times New Roman"/>
          <w:i/>
          <w:iCs/>
          <w:sz w:val="24"/>
          <w:szCs w:val="24"/>
        </w:rPr>
        <w:t>Child Abuse &amp; Neglect</w:t>
      </w:r>
      <w:r w:rsidRPr="000C533F">
        <w:rPr>
          <w:rFonts w:ascii="Times New Roman" w:hAnsi="Times New Roman" w:cs="Times New Roman"/>
          <w:sz w:val="24"/>
          <w:szCs w:val="24"/>
        </w:rPr>
        <w:t xml:space="preserve">, </w:t>
      </w:r>
      <w:r w:rsidRPr="000C533F">
        <w:rPr>
          <w:rFonts w:ascii="Times New Roman" w:hAnsi="Times New Roman" w:cs="Times New Roman"/>
          <w:i/>
          <w:iCs/>
          <w:sz w:val="24"/>
          <w:szCs w:val="24"/>
        </w:rPr>
        <w:t>38</w:t>
      </w:r>
      <w:r w:rsidRPr="000C533F">
        <w:rPr>
          <w:rFonts w:ascii="Times New Roman" w:hAnsi="Times New Roman" w:cs="Times New Roman"/>
          <w:sz w:val="24"/>
          <w:szCs w:val="24"/>
        </w:rPr>
        <w:t>(4), 735–746. https://doi.org/10.1016/j.chiabu.2013.10.014</w:t>
      </w:r>
    </w:p>
    <w:p w14:paraId="61ABADA5" w14:textId="77777777" w:rsidR="009F0F04" w:rsidRPr="000C533F" w:rsidRDefault="009F0F04" w:rsidP="000C533F">
      <w:pPr>
        <w:pStyle w:val="Bibliografia"/>
        <w:spacing w:line="360" w:lineRule="auto"/>
        <w:jc w:val="both"/>
        <w:rPr>
          <w:rFonts w:ascii="Times New Roman" w:hAnsi="Times New Roman" w:cs="Times New Roman"/>
          <w:sz w:val="24"/>
          <w:szCs w:val="24"/>
        </w:rPr>
      </w:pPr>
      <w:r w:rsidRPr="000C533F">
        <w:rPr>
          <w:rFonts w:ascii="Times New Roman" w:hAnsi="Times New Roman" w:cs="Times New Roman"/>
          <w:sz w:val="24"/>
          <w:szCs w:val="24"/>
        </w:rPr>
        <w:lastRenderedPageBreak/>
        <w:t xml:space="preserve">Calvete, E., &amp; Estévez, A. (2009). </w:t>
      </w:r>
      <w:r w:rsidRPr="000C533F">
        <w:rPr>
          <w:rFonts w:ascii="Times New Roman" w:hAnsi="Times New Roman" w:cs="Times New Roman"/>
          <w:sz w:val="24"/>
          <w:szCs w:val="24"/>
          <w:lang w:val="pt-BR"/>
        </w:rPr>
        <w:t xml:space="preserve">Consumo de drogas en adolescentes: El papel del estrés, la impulsividad y los esquemas relacionados con la falta de límites. </w:t>
      </w:r>
      <w:r w:rsidRPr="000C533F">
        <w:rPr>
          <w:rFonts w:ascii="Times New Roman" w:hAnsi="Times New Roman" w:cs="Times New Roman"/>
          <w:i/>
          <w:iCs/>
          <w:sz w:val="24"/>
          <w:szCs w:val="24"/>
        </w:rPr>
        <w:t>Adicciones</w:t>
      </w:r>
      <w:r w:rsidRPr="000C533F">
        <w:rPr>
          <w:rFonts w:ascii="Times New Roman" w:hAnsi="Times New Roman" w:cs="Times New Roman"/>
          <w:sz w:val="24"/>
          <w:szCs w:val="24"/>
        </w:rPr>
        <w:t xml:space="preserve">, </w:t>
      </w:r>
      <w:r w:rsidRPr="000C533F">
        <w:rPr>
          <w:rFonts w:ascii="Times New Roman" w:hAnsi="Times New Roman" w:cs="Times New Roman"/>
          <w:i/>
          <w:iCs/>
          <w:sz w:val="24"/>
          <w:szCs w:val="24"/>
        </w:rPr>
        <w:t>21</w:t>
      </w:r>
      <w:r w:rsidRPr="000C533F">
        <w:rPr>
          <w:rFonts w:ascii="Times New Roman" w:hAnsi="Times New Roman" w:cs="Times New Roman"/>
          <w:sz w:val="24"/>
          <w:szCs w:val="24"/>
        </w:rPr>
        <w:t>(1), 49. https://doi.org/10.20882/adicciones.251</w:t>
      </w:r>
    </w:p>
    <w:p w14:paraId="123171CE" w14:textId="77777777" w:rsidR="009F0F04" w:rsidRPr="000C533F" w:rsidRDefault="009F0F04" w:rsidP="000C533F">
      <w:pPr>
        <w:pStyle w:val="Bibliografia"/>
        <w:spacing w:line="360" w:lineRule="auto"/>
        <w:jc w:val="both"/>
        <w:rPr>
          <w:rFonts w:ascii="Times New Roman" w:hAnsi="Times New Roman" w:cs="Times New Roman"/>
          <w:sz w:val="24"/>
          <w:szCs w:val="24"/>
        </w:rPr>
      </w:pPr>
      <w:r w:rsidRPr="000C533F">
        <w:rPr>
          <w:rFonts w:ascii="Times New Roman" w:hAnsi="Times New Roman" w:cs="Times New Roman"/>
          <w:sz w:val="24"/>
          <w:szCs w:val="24"/>
        </w:rPr>
        <w:t xml:space="preserve">Chen, F. S., Schmitz, J., Domes, G., Tuschen-Caffier, B., &amp; Heinrichs, M. (2014). Effects of acute social stress on emotion processing in children. </w:t>
      </w:r>
      <w:r w:rsidRPr="000C533F">
        <w:rPr>
          <w:rFonts w:ascii="Times New Roman" w:hAnsi="Times New Roman" w:cs="Times New Roman"/>
          <w:i/>
          <w:iCs/>
          <w:sz w:val="24"/>
          <w:szCs w:val="24"/>
        </w:rPr>
        <w:t>Psychoneuroendocrinology</w:t>
      </w:r>
      <w:r w:rsidRPr="000C533F">
        <w:rPr>
          <w:rFonts w:ascii="Times New Roman" w:hAnsi="Times New Roman" w:cs="Times New Roman"/>
          <w:sz w:val="24"/>
          <w:szCs w:val="24"/>
        </w:rPr>
        <w:t xml:space="preserve">, </w:t>
      </w:r>
      <w:r w:rsidRPr="000C533F">
        <w:rPr>
          <w:rFonts w:ascii="Times New Roman" w:hAnsi="Times New Roman" w:cs="Times New Roman"/>
          <w:i/>
          <w:iCs/>
          <w:sz w:val="24"/>
          <w:szCs w:val="24"/>
        </w:rPr>
        <w:t>40</w:t>
      </w:r>
      <w:r w:rsidRPr="000C533F">
        <w:rPr>
          <w:rFonts w:ascii="Times New Roman" w:hAnsi="Times New Roman" w:cs="Times New Roman"/>
          <w:sz w:val="24"/>
          <w:szCs w:val="24"/>
        </w:rPr>
        <w:t>, 91–95. https://doi.org/10.1016/j.psyneuen.2013.11.003</w:t>
      </w:r>
    </w:p>
    <w:p w14:paraId="0DE79DAB" w14:textId="77777777" w:rsidR="009F0F04" w:rsidRPr="000C533F" w:rsidRDefault="009F0F04" w:rsidP="000C533F">
      <w:pPr>
        <w:pStyle w:val="Bibliografia"/>
        <w:spacing w:line="360" w:lineRule="auto"/>
        <w:jc w:val="both"/>
        <w:rPr>
          <w:rFonts w:ascii="Times New Roman" w:hAnsi="Times New Roman" w:cs="Times New Roman"/>
          <w:sz w:val="24"/>
          <w:szCs w:val="24"/>
        </w:rPr>
      </w:pPr>
      <w:r w:rsidRPr="000C533F">
        <w:rPr>
          <w:rFonts w:ascii="Times New Roman" w:hAnsi="Times New Roman" w:cs="Times New Roman"/>
          <w:sz w:val="24"/>
          <w:szCs w:val="24"/>
        </w:rPr>
        <w:t xml:space="preserve">Compas, B. E., Orosan, P. G., &amp; Grant, K. E. (1993). Adolescent stress and coping: Implications for psychopathology during adolescence. </w:t>
      </w:r>
      <w:r w:rsidRPr="000C533F">
        <w:rPr>
          <w:rFonts w:ascii="Times New Roman" w:hAnsi="Times New Roman" w:cs="Times New Roman"/>
          <w:i/>
          <w:iCs/>
          <w:sz w:val="24"/>
          <w:szCs w:val="24"/>
        </w:rPr>
        <w:t>Journal of Adolescence</w:t>
      </w:r>
      <w:r w:rsidRPr="000C533F">
        <w:rPr>
          <w:rFonts w:ascii="Times New Roman" w:hAnsi="Times New Roman" w:cs="Times New Roman"/>
          <w:sz w:val="24"/>
          <w:szCs w:val="24"/>
        </w:rPr>
        <w:t xml:space="preserve">, </w:t>
      </w:r>
      <w:r w:rsidRPr="000C533F">
        <w:rPr>
          <w:rFonts w:ascii="Times New Roman" w:hAnsi="Times New Roman" w:cs="Times New Roman"/>
          <w:i/>
          <w:iCs/>
          <w:sz w:val="24"/>
          <w:szCs w:val="24"/>
        </w:rPr>
        <w:t>16</w:t>
      </w:r>
      <w:r w:rsidRPr="000C533F">
        <w:rPr>
          <w:rFonts w:ascii="Times New Roman" w:hAnsi="Times New Roman" w:cs="Times New Roman"/>
          <w:sz w:val="24"/>
          <w:szCs w:val="24"/>
        </w:rPr>
        <w:t>(3), 331–349. https://doi.org/10.1006/jado.1993.1028</w:t>
      </w:r>
    </w:p>
    <w:p w14:paraId="09985495" w14:textId="77777777" w:rsidR="009F0F04" w:rsidRPr="000C533F" w:rsidRDefault="009F0F04" w:rsidP="000C533F">
      <w:pPr>
        <w:pStyle w:val="Bibliografia"/>
        <w:spacing w:line="360" w:lineRule="auto"/>
        <w:jc w:val="both"/>
        <w:rPr>
          <w:rFonts w:ascii="Times New Roman" w:hAnsi="Times New Roman" w:cs="Times New Roman"/>
          <w:sz w:val="24"/>
          <w:szCs w:val="24"/>
        </w:rPr>
      </w:pPr>
      <w:r w:rsidRPr="000C533F">
        <w:rPr>
          <w:rFonts w:ascii="Times New Roman" w:hAnsi="Times New Roman" w:cs="Times New Roman"/>
          <w:sz w:val="24"/>
          <w:szCs w:val="24"/>
        </w:rPr>
        <w:t xml:space="preserve">Crosswell, A. D., &amp; Lockwood, K. G. (2020). Best practices for stress measurement: How to measure psychological stress in health research. </w:t>
      </w:r>
      <w:r w:rsidRPr="000C533F">
        <w:rPr>
          <w:rFonts w:ascii="Times New Roman" w:hAnsi="Times New Roman" w:cs="Times New Roman"/>
          <w:i/>
          <w:iCs/>
          <w:sz w:val="24"/>
          <w:szCs w:val="24"/>
        </w:rPr>
        <w:t>Health Psychology Open</w:t>
      </w:r>
      <w:r w:rsidRPr="000C533F">
        <w:rPr>
          <w:rFonts w:ascii="Times New Roman" w:hAnsi="Times New Roman" w:cs="Times New Roman"/>
          <w:sz w:val="24"/>
          <w:szCs w:val="24"/>
        </w:rPr>
        <w:t xml:space="preserve">, </w:t>
      </w:r>
      <w:r w:rsidRPr="000C533F">
        <w:rPr>
          <w:rFonts w:ascii="Times New Roman" w:hAnsi="Times New Roman" w:cs="Times New Roman"/>
          <w:i/>
          <w:iCs/>
          <w:sz w:val="24"/>
          <w:szCs w:val="24"/>
        </w:rPr>
        <w:t>7</w:t>
      </w:r>
      <w:r w:rsidRPr="000C533F">
        <w:rPr>
          <w:rFonts w:ascii="Times New Roman" w:hAnsi="Times New Roman" w:cs="Times New Roman"/>
          <w:sz w:val="24"/>
          <w:szCs w:val="24"/>
        </w:rPr>
        <w:t>(2), 2055102920933072. https://doi.org/10.1177/2055102920933072</w:t>
      </w:r>
    </w:p>
    <w:p w14:paraId="33F19918" w14:textId="77777777" w:rsidR="009F0F04" w:rsidRPr="000C533F" w:rsidRDefault="009F0F04" w:rsidP="000C533F">
      <w:pPr>
        <w:pStyle w:val="Bibliografia"/>
        <w:spacing w:line="360" w:lineRule="auto"/>
        <w:jc w:val="both"/>
        <w:rPr>
          <w:rFonts w:ascii="Times New Roman" w:hAnsi="Times New Roman" w:cs="Times New Roman"/>
          <w:sz w:val="24"/>
          <w:szCs w:val="24"/>
          <w:lang w:val="pt-BR"/>
        </w:rPr>
      </w:pPr>
      <w:r w:rsidRPr="000C533F">
        <w:rPr>
          <w:rFonts w:ascii="Times New Roman" w:hAnsi="Times New Roman" w:cs="Times New Roman"/>
          <w:sz w:val="24"/>
          <w:szCs w:val="24"/>
        </w:rPr>
        <w:t xml:space="preserve">Dadomo, H., Grecucci, A., Giardini, I., Ugolini, E., Carmelita, A., &amp; Panzeri, M. (2016). Schema Therapy for Emotional Dysregulation: Theoretical Implication and Clinical Applications. </w:t>
      </w:r>
      <w:r w:rsidRPr="000C533F">
        <w:rPr>
          <w:rFonts w:ascii="Times New Roman" w:hAnsi="Times New Roman" w:cs="Times New Roman"/>
          <w:i/>
          <w:iCs/>
          <w:sz w:val="24"/>
          <w:szCs w:val="24"/>
          <w:lang w:val="pt-BR"/>
        </w:rPr>
        <w:t>Frontiers in Psychology</w:t>
      </w:r>
      <w:r w:rsidRPr="000C533F">
        <w:rPr>
          <w:rFonts w:ascii="Times New Roman" w:hAnsi="Times New Roman" w:cs="Times New Roman"/>
          <w:sz w:val="24"/>
          <w:szCs w:val="24"/>
          <w:lang w:val="pt-BR"/>
        </w:rPr>
        <w:t xml:space="preserve">, </w:t>
      </w:r>
      <w:r w:rsidRPr="000C533F">
        <w:rPr>
          <w:rFonts w:ascii="Times New Roman" w:hAnsi="Times New Roman" w:cs="Times New Roman"/>
          <w:i/>
          <w:iCs/>
          <w:sz w:val="24"/>
          <w:szCs w:val="24"/>
          <w:lang w:val="pt-BR"/>
        </w:rPr>
        <w:t>7</w:t>
      </w:r>
      <w:r w:rsidRPr="000C533F">
        <w:rPr>
          <w:rFonts w:ascii="Times New Roman" w:hAnsi="Times New Roman" w:cs="Times New Roman"/>
          <w:sz w:val="24"/>
          <w:szCs w:val="24"/>
          <w:lang w:val="pt-BR"/>
        </w:rPr>
        <w:t>. https://www.frontiersin.org/articles/10.3389/fpsyg.2016.01987</w:t>
      </w:r>
    </w:p>
    <w:p w14:paraId="568AF3B3" w14:textId="77777777" w:rsidR="009F0F04" w:rsidRPr="000C533F" w:rsidRDefault="009F0F04" w:rsidP="000C533F">
      <w:pPr>
        <w:pStyle w:val="Bibliografia"/>
        <w:spacing w:line="360" w:lineRule="auto"/>
        <w:jc w:val="both"/>
        <w:rPr>
          <w:rFonts w:ascii="Times New Roman" w:hAnsi="Times New Roman" w:cs="Times New Roman"/>
          <w:sz w:val="24"/>
          <w:szCs w:val="24"/>
        </w:rPr>
      </w:pPr>
      <w:r w:rsidRPr="000C533F">
        <w:rPr>
          <w:rFonts w:ascii="Times New Roman" w:hAnsi="Times New Roman" w:cs="Times New Roman"/>
          <w:sz w:val="24"/>
          <w:szCs w:val="24"/>
          <w:lang w:val="pt-BR"/>
        </w:rPr>
        <w:t xml:space="preserve">de Araújo Costa Folha, O. A., Bahia, C. P., de Aguiar, G. P. S., Herculano, A. M., Coelho, N. L. G., de Sousa, M. B. C., Shiramizu, V. K. M., de Menezes Galvão, A. C., de Carvalho, W. A., &amp; Pereira, A. (2017). </w:t>
      </w:r>
      <w:r w:rsidRPr="000C533F">
        <w:rPr>
          <w:rFonts w:ascii="Times New Roman" w:hAnsi="Times New Roman" w:cs="Times New Roman"/>
          <w:sz w:val="24"/>
          <w:szCs w:val="24"/>
        </w:rPr>
        <w:t xml:space="preserve">Effect of chronic stress during adolescence in prefrontal cortex structure and function. </w:t>
      </w:r>
      <w:r w:rsidRPr="000C533F">
        <w:rPr>
          <w:rFonts w:ascii="Times New Roman" w:hAnsi="Times New Roman" w:cs="Times New Roman"/>
          <w:i/>
          <w:iCs/>
          <w:sz w:val="24"/>
          <w:szCs w:val="24"/>
        </w:rPr>
        <w:t>Behavioural Brain Research</w:t>
      </w:r>
      <w:r w:rsidRPr="000C533F">
        <w:rPr>
          <w:rFonts w:ascii="Times New Roman" w:hAnsi="Times New Roman" w:cs="Times New Roman"/>
          <w:sz w:val="24"/>
          <w:szCs w:val="24"/>
        </w:rPr>
        <w:t xml:space="preserve">, </w:t>
      </w:r>
      <w:r w:rsidRPr="000C533F">
        <w:rPr>
          <w:rFonts w:ascii="Times New Roman" w:hAnsi="Times New Roman" w:cs="Times New Roman"/>
          <w:i/>
          <w:iCs/>
          <w:sz w:val="24"/>
          <w:szCs w:val="24"/>
        </w:rPr>
        <w:t>326</w:t>
      </w:r>
      <w:r w:rsidRPr="000C533F">
        <w:rPr>
          <w:rFonts w:ascii="Times New Roman" w:hAnsi="Times New Roman" w:cs="Times New Roman"/>
          <w:sz w:val="24"/>
          <w:szCs w:val="24"/>
        </w:rPr>
        <w:t>, 44–51. https://doi.org/10.1016/j.bbr.2017.02.033</w:t>
      </w:r>
    </w:p>
    <w:p w14:paraId="2BB40CE5" w14:textId="77777777" w:rsidR="009F0F04" w:rsidRPr="000C533F" w:rsidRDefault="009F0F04" w:rsidP="000C533F">
      <w:pPr>
        <w:pStyle w:val="Bibliografia"/>
        <w:spacing w:line="360" w:lineRule="auto"/>
        <w:jc w:val="both"/>
        <w:rPr>
          <w:rFonts w:ascii="Times New Roman" w:hAnsi="Times New Roman" w:cs="Times New Roman"/>
          <w:sz w:val="24"/>
          <w:szCs w:val="24"/>
          <w:lang w:val="pt-BR"/>
        </w:rPr>
      </w:pPr>
      <w:r w:rsidRPr="000C533F">
        <w:rPr>
          <w:rFonts w:ascii="Times New Roman" w:hAnsi="Times New Roman" w:cs="Times New Roman"/>
          <w:sz w:val="24"/>
          <w:szCs w:val="24"/>
        </w:rPr>
        <w:t xml:space="preserve">Eltink, C. F., &amp; Nunes, C. W. B. (2020). </w:t>
      </w:r>
      <w:r w:rsidRPr="000C533F">
        <w:rPr>
          <w:rFonts w:ascii="Times New Roman" w:hAnsi="Times New Roman" w:cs="Times New Roman"/>
          <w:sz w:val="24"/>
          <w:szCs w:val="24"/>
          <w:lang w:val="pt-BR"/>
        </w:rPr>
        <w:t xml:space="preserve">Concepções sobre estresse segundo alunos do ensino médio de uma cidade de pequeno porte. </w:t>
      </w:r>
      <w:r w:rsidRPr="000C533F">
        <w:rPr>
          <w:rFonts w:ascii="Times New Roman" w:hAnsi="Times New Roman" w:cs="Times New Roman"/>
          <w:i/>
          <w:iCs/>
          <w:sz w:val="24"/>
          <w:szCs w:val="24"/>
          <w:lang w:val="pt-BR"/>
        </w:rPr>
        <w:t>Revista Família, Ciclos de Vida e Saúde no Contexto Social</w:t>
      </w:r>
      <w:r w:rsidRPr="000C533F">
        <w:rPr>
          <w:rFonts w:ascii="Times New Roman" w:hAnsi="Times New Roman" w:cs="Times New Roman"/>
          <w:sz w:val="24"/>
          <w:szCs w:val="24"/>
          <w:lang w:val="pt-BR"/>
        </w:rPr>
        <w:t xml:space="preserve">, </w:t>
      </w:r>
      <w:r w:rsidRPr="000C533F">
        <w:rPr>
          <w:rFonts w:ascii="Times New Roman" w:hAnsi="Times New Roman" w:cs="Times New Roman"/>
          <w:i/>
          <w:iCs/>
          <w:sz w:val="24"/>
          <w:szCs w:val="24"/>
          <w:lang w:val="pt-BR"/>
        </w:rPr>
        <w:t>8</w:t>
      </w:r>
      <w:r w:rsidRPr="000C533F">
        <w:rPr>
          <w:rFonts w:ascii="Times New Roman" w:hAnsi="Times New Roman" w:cs="Times New Roman"/>
          <w:sz w:val="24"/>
          <w:szCs w:val="24"/>
          <w:lang w:val="pt-BR"/>
        </w:rPr>
        <w:t>, 549–561. https://doi.org/10.18554/refacs.v8i0.4668</w:t>
      </w:r>
    </w:p>
    <w:p w14:paraId="355F7220" w14:textId="77777777" w:rsidR="009F0F04" w:rsidRPr="000C533F" w:rsidRDefault="009F0F04" w:rsidP="000C533F">
      <w:pPr>
        <w:pStyle w:val="Bibliografia"/>
        <w:spacing w:line="360" w:lineRule="auto"/>
        <w:jc w:val="both"/>
        <w:rPr>
          <w:rFonts w:ascii="Times New Roman" w:hAnsi="Times New Roman" w:cs="Times New Roman"/>
          <w:sz w:val="24"/>
          <w:szCs w:val="24"/>
        </w:rPr>
      </w:pPr>
      <w:r w:rsidRPr="000C533F">
        <w:rPr>
          <w:rFonts w:ascii="Times New Roman" w:hAnsi="Times New Roman" w:cs="Times New Roman"/>
          <w:sz w:val="24"/>
          <w:szCs w:val="24"/>
          <w:lang w:val="pt-BR"/>
        </w:rPr>
        <w:t xml:space="preserve">Fabio, R. A., Picciotto, G., &amp; Caprì, T. (2022). </w:t>
      </w:r>
      <w:r w:rsidRPr="000C533F">
        <w:rPr>
          <w:rFonts w:ascii="Times New Roman" w:hAnsi="Times New Roman" w:cs="Times New Roman"/>
          <w:sz w:val="24"/>
          <w:szCs w:val="24"/>
        </w:rPr>
        <w:t xml:space="preserve">The effects of psychosocial and cognitive stress on executive functions and automatic processes in healthy subjects: A pilot study. </w:t>
      </w:r>
      <w:r w:rsidRPr="000C533F">
        <w:rPr>
          <w:rFonts w:ascii="Times New Roman" w:hAnsi="Times New Roman" w:cs="Times New Roman"/>
          <w:i/>
          <w:iCs/>
          <w:sz w:val="24"/>
          <w:szCs w:val="24"/>
        </w:rPr>
        <w:t>Current Psychology</w:t>
      </w:r>
      <w:r w:rsidRPr="000C533F">
        <w:rPr>
          <w:rFonts w:ascii="Times New Roman" w:hAnsi="Times New Roman" w:cs="Times New Roman"/>
          <w:sz w:val="24"/>
          <w:szCs w:val="24"/>
        </w:rPr>
        <w:t xml:space="preserve">, </w:t>
      </w:r>
      <w:r w:rsidRPr="000C533F">
        <w:rPr>
          <w:rFonts w:ascii="Times New Roman" w:hAnsi="Times New Roman" w:cs="Times New Roman"/>
          <w:i/>
          <w:iCs/>
          <w:sz w:val="24"/>
          <w:szCs w:val="24"/>
        </w:rPr>
        <w:t>41</w:t>
      </w:r>
      <w:r w:rsidRPr="000C533F">
        <w:rPr>
          <w:rFonts w:ascii="Times New Roman" w:hAnsi="Times New Roman" w:cs="Times New Roman"/>
          <w:sz w:val="24"/>
          <w:szCs w:val="24"/>
        </w:rPr>
        <w:t>(11), 7555–7564. https://doi.org/10.1007/s12144-020-01302-1</w:t>
      </w:r>
    </w:p>
    <w:p w14:paraId="29AA13A9" w14:textId="77777777" w:rsidR="009F0F04" w:rsidRPr="000C533F" w:rsidRDefault="009F0F04" w:rsidP="000C533F">
      <w:pPr>
        <w:pStyle w:val="Bibliografia"/>
        <w:spacing w:line="360" w:lineRule="auto"/>
        <w:jc w:val="both"/>
        <w:rPr>
          <w:rFonts w:ascii="Times New Roman" w:hAnsi="Times New Roman" w:cs="Times New Roman"/>
          <w:sz w:val="24"/>
          <w:szCs w:val="24"/>
        </w:rPr>
      </w:pPr>
      <w:r w:rsidRPr="000C533F">
        <w:rPr>
          <w:rFonts w:ascii="Times New Roman" w:hAnsi="Times New Roman" w:cs="Times New Roman"/>
          <w:sz w:val="24"/>
          <w:szCs w:val="24"/>
        </w:rPr>
        <w:t xml:space="preserve">Ferguson, H. J., Brunsdon, V. E. A., &amp; Bradford, E. E. F. (2021). The developmental trajectories of executive function from adolescence to old age. </w:t>
      </w:r>
      <w:r w:rsidRPr="000C533F">
        <w:rPr>
          <w:rFonts w:ascii="Times New Roman" w:hAnsi="Times New Roman" w:cs="Times New Roman"/>
          <w:i/>
          <w:iCs/>
          <w:sz w:val="24"/>
          <w:szCs w:val="24"/>
        </w:rPr>
        <w:t>Scientific Reports</w:t>
      </w:r>
      <w:r w:rsidRPr="000C533F">
        <w:rPr>
          <w:rFonts w:ascii="Times New Roman" w:hAnsi="Times New Roman" w:cs="Times New Roman"/>
          <w:sz w:val="24"/>
          <w:szCs w:val="24"/>
        </w:rPr>
        <w:t xml:space="preserve">, </w:t>
      </w:r>
      <w:r w:rsidRPr="000C533F">
        <w:rPr>
          <w:rFonts w:ascii="Times New Roman" w:hAnsi="Times New Roman" w:cs="Times New Roman"/>
          <w:i/>
          <w:iCs/>
          <w:sz w:val="24"/>
          <w:szCs w:val="24"/>
        </w:rPr>
        <w:t>11</w:t>
      </w:r>
      <w:r w:rsidRPr="000C533F">
        <w:rPr>
          <w:rFonts w:ascii="Times New Roman" w:hAnsi="Times New Roman" w:cs="Times New Roman"/>
          <w:sz w:val="24"/>
          <w:szCs w:val="24"/>
        </w:rPr>
        <w:t>(1), Article 1. https://doi.org/10.1038/s41598-020-80866-1</w:t>
      </w:r>
    </w:p>
    <w:p w14:paraId="7CC112A8" w14:textId="77777777" w:rsidR="009F0F04" w:rsidRPr="000C533F" w:rsidRDefault="009F0F04" w:rsidP="000C533F">
      <w:pPr>
        <w:pStyle w:val="Bibliografia"/>
        <w:spacing w:line="360" w:lineRule="auto"/>
        <w:jc w:val="both"/>
        <w:rPr>
          <w:rFonts w:ascii="Times New Roman" w:hAnsi="Times New Roman" w:cs="Times New Roman"/>
          <w:sz w:val="24"/>
          <w:szCs w:val="24"/>
        </w:rPr>
      </w:pPr>
      <w:r w:rsidRPr="000C533F">
        <w:rPr>
          <w:rFonts w:ascii="Times New Roman" w:hAnsi="Times New Roman" w:cs="Times New Roman"/>
          <w:sz w:val="24"/>
          <w:szCs w:val="24"/>
        </w:rPr>
        <w:t xml:space="preserve">Gallagher, B. V., &amp; Gardner, F. L. (2007). An examination of the relationship between early maladaptive schemas, coping, and emotional response to athletic injury. </w:t>
      </w:r>
      <w:r w:rsidRPr="000C533F">
        <w:rPr>
          <w:rFonts w:ascii="Times New Roman" w:hAnsi="Times New Roman" w:cs="Times New Roman"/>
          <w:i/>
          <w:iCs/>
          <w:sz w:val="24"/>
          <w:szCs w:val="24"/>
        </w:rPr>
        <w:t>Journal of Clinical Sport Psychology</w:t>
      </w:r>
      <w:r w:rsidRPr="000C533F">
        <w:rPr>
          <w:rFonts w:ascii="Times New Roman" w:hAnsi="Times New Roman" w:cs="Times New Roman"/>
          <w:sz w:val="24"/>
          <w:szCs w:val="24"/>
        </w:rPr>
        <w:t xml:space="preserve">, </w:t>
      </w:r>
      <w:r w:rsidRPr="000C533F">
        <w:rPr>
          <w:rFonts w:ascii="Times New Roman" w:hAnsi="Times New Roman" w:cs="Times New Roman"/>
          <w:i/>
          <w:iCs/>
          <w:sz w:val="24"/>
          <w:szCs w:val="24"/>
        </w:rPr>
        <w:t>1</w:t>
      </w:r>
      <w:r w:rsidRPr="000C533F">
        <w:rPr>
          <w:rFonts w:ascii="Times New Roman" w:hAnsi="Times New Roman" w:cs="Times New Roman"/>
          <w:sz w:val="24"/>
          <w:szCs w:val="24"/>
        </w:rPr>
        <w:t>(1), 47–67. https://doi.org/10.1123/jcsp.1.1.47</w:t>
      </w:r>
    </w:p>
    <w:p w14:paraId="15F5B630" w14:textId="77777777" w:rsidR="009F0F04" w:rsidRPr="000C533F" w:rsidRDefault="009F0F04" w:rsidP="000C533F">
      <w:pPr>
        <w:pStyle w:val="Bibliografia"/>
        <w:spacing w:line="360" w:lineRule="auto"/>
        <w:jc w:val="both"/>
        <w:rPr>
          <w:rFonts w:ascii="Times New Roman" w:hAnsi="Times New Roman" w:cs="Times New Roman"/>
          <w:sz w:val="24"/>
          <w:szCs w:val="24"/>
        </w:rPr>
      </w:pPr>
      <w:r w:rsidRPr="000C533F">
        <w:rPr>
          <w:rFonts w:ascii="Times New Roman" w:hAnsi="Times New Roman" w:cs="Times New Roman"/>
          <w:sz w:val="24"/>
          <w:szCs w:val="24"/>
        </w:rPr>
        <w:lastRenderedPageBreak/>
        <w:t xml:space="preserve">Glenk, L. M., Kothgassner, O. D., Felnhofer, A., Gotovina, J., Pranger, C. L., Jensen, A. N., Mothes-Luksch, N., Goreis, A., Palme, R., &amp; Jensen-Jarolim, E. (2020). Salivary cortisol responses to acute stress vary between allergic and healthy individuals: The role of plasma oxytocin, emotion regulation strategies, reported stress and anxiety. </w:t>
      </w:r>
      <w:r w:rsidRPr="000C533F">
        <w:rPr>
          <w:rFonts w:ascii="Times New Roman" w:hAnsi="Times New Roman" w:cs="Times New Roman"/>
          <w:i/>
          <w:iCs/>
          <w:sz w:val="24"/>
          <w:szCs w:val="24"/>
        </w:rPr>
        <w:t>Stress</w:t>
      </w:r>
      <w:r w:rsidRPr="000C533F">
        <w:rPr>
          <w:rFonts w:ascii="Times New Roman" w:hAnsi="Times New Roman" w:cs="Times New Roman"/>
          <w:sz w:val="24"/>
          <w:szCs w:val="24"/>
        </w:rPr>
        <w:t xml:space="preserve">, </w:t>
      </w:r>
      <w:r w:rsidRPr="000C533F">
        <w:rPr>
          <w:rFonts w:ascii="Times New Roman" w:hAnsi="Times New Roman" w:cs="Times New Roman"/>
          <w:i/>
          <w:iCs/>
          <w:sz w:val="24"/>
          <w:szCs w:val="24"/>
        </w:rPr>
        <w:t>23</w:t>
      </w:r>
      <w:r w:rsidRPr="000C533F">
        <w:rPr>
          <w:rFonts w:ascii="Times New Roman" w:hAnsi="Times New Roman" w:cs="Times New Roman"/>
          <w:sz w:val="24"/>
          <w:szCs w:val="24"/>
        </w:rPr>
        <w:t>(3), 275–283. https://doi.org/10.1080/10253890.2019.1675629</w:t>
      </w:r>
    </w:p>
    <w:p w14:paraId="0E5B0C5C" w14:textId="77777777" w:rsidR="009F0F04" w:rsidRPr="000C533F" w:rsidRDefault="009F0F04" w:rsidP="000C533F">
      <w:pPr>
        <w:pStyle w:val="Bibliografia"/>
        <w:spacing w:line="360" w:lineRule="auto"/>
        <w:jc w:val="both"/>
        <w:rPr>
          <w:rFonts w:ascii="Times New Roman" w:hAnsi="Times New Roman" w:cs="Times New Roman"/>
          <w:sz w:val="24"/>
          <w:szCs w:val="24"/>
        </w:rPr>
      </w:pPr>
      <w:r w:rsidRPr="000C533F">
        <w:rPr>
          <w:rFonts w:ascii="Times New Roman" w:hAnsi="Times New Roman" w:cs="Times New Roman"/>
          <w:sz w:val="24"/>
          <w:szCs w:val="24"/>
        </w:rPr>
        <w:t xml:space="preserve">Gordis, E., Granger, D., Susman, E., &amp; Trickett, P. (2006). Asymmetry between salivary cortisol and α-amylase reactivity to stress: Relation to aggressive behavior in adolescents. </w:t>
      </w:r>
      <w:r w:rsidRPr="000C533F">
        <w:rPr>
          <w:rFonts w:ascii="Times New Roman" w:hAnsi="Times New Roman" w:cs="Times New Roman"/>
          <w:i/>
          <w:iCs/>
          <w:sz w:val="24"/>
          <w:szCs w:val="24"/>
        </w:rPr>
        <w:t>Psychoneuroendocrinology</w:t>
      </w:r>
      <w:r w:rsidRPr="000C533F">
        <w:rPr>
          <w:rFonts w:ascii="Times New Roman" w:hAnsi="Times New Roman" w:cs="Times New Roman"/>
          <w:sz w:val="24"/>
          <w:szCs w:val="24"/>
        </w:rPr>
        <w:t xml:space="preserve">, </w:t>
      </w:r>
      <w:r w:rsidRPr="000C533F">
        <w:rPr>
          <w:rFonts w:ascii="Times New Roman" w:hAnsi="Times New Roman" w:cs="Times New Roman"/>
          <w:i/>
          <w:iCs/>
          <w:sz w:val="24"/>
          <w:szCs w:val="24"/>
        </w:rPr>
        <w:t>31</w:t>
      </w:r>
      <w:r w:rsidRPr="000C533F">
        <w:rPr>
          <w:rFonts w:ascii="Times New Roman" w:hAnsi="Times New Roman" w:cs="Times New Roman"/>
          <w:sz w:val="24"/>
          <w:szCs w:val="24"/>
        </w:rPr>
        <w:t>(8), 976–987. https://doi.org/10.1016/j.psyneuen.2006.05.010</w:t>
      </w:r>
    </w:p>
    <w:p w14:paraId="55F5CC62" w14:textId="77777777" w:rsidR="009F0F04" w:rsidRPr="000C533F" w:rsidRDefault="009F0F04" w:rsidP="000C533F">
      <w:pPr>
        <w:pStyle w:val="Bibliografia"/>
        <w:spacing w:line="360" w:lineRule="auto"/>
        <w:jc w:val="both"/>
        <w:rPr>
          <w:rFonts w:ascii="Times New Roman" w:hAnsi="Times New Roman" w:cs="Times New Roman"/>
          <w:sz w:val="24"/>
          <w:szCs w:val="24"/>
          <w:lang w:val="pt-BR"/>
        </w:rPr>
      </w:pPr>
      <w:r w:rsidRPr="000C533F">
        <w:rPr>
          <w:rFonts w:ascii="Times New Roman" w:hAnsi="Times New Roman" w:cs="Times New Roman"/>
          <w:sz w:val="24"/>
          <w:szCs w:val="24"/>
        </w:rPr>
        <w:t xml:space="preserve">Grassi-Oliveira, R., Honeycutt, J. A., Holland, F. H., Ganguly, P., &amp; Brenhouse, H. C. (2016). Cognitive impairment effects of early life stress in adolescents can </w:t>
      </w:r>
      <w:proofErr w:type="gramStart"/>
      <w:r w:rsidRPr="000C533F">
        <w:rPr>
          <w:rFonts w:ascii="Times New Roman" w:hAnsi="Times New Roman" w:cs="Times New Roman"/>
          <w:sz w:val="24"/>
          <w:szCs w:val="24"/>
        </w:rPr>
        <w:t>be predicted</w:t>
      </w:r>
      <w:proofErr w:type="gramEnd"/>
      <w:r w:rsidRPr="000C533F">
        <w:rPr>
          <w:rFonts w:ascii="Times New Roman" w:hAnsi="Times New Roman" w:cs="Times New Roman"/>
          <w:sz w:val="24"/>
          <w:szCs w:val="24"/>
        </w:rPr>
        <w:t xml:space="preserve"> with early biomarkers: Impacts of sex, experience, and cytokines. </w:t>
      </w:r>
      <w:r w:rsidRPr="000C533F">
        <w:rPr>
          <w:rFonts w:ascii="Times New Roman" w:hAnsi="Times New Roman" w:cs="Times New Roman"/>
          <w:i/>
          <w:iCs/>
          <w:sz w:val="24"/>
          <w:szCs w:val="24"/>
          <w:lang w:val="pt-BR"/>
        </w:rPr>
        <w:t>Psychoneuroendocrinology</w:t>
      </w:r>
      <w:r w:rsidRPr="000C533F">
        <w:rPr>
          <w:rFonts w:ascii="Times New Roman" w:hAnsi="Times New Roman" w:cs="Times New Roman"/>
          <w:sz w:val="24"/>
          <w:szCs w:val="24"/>
          <w:lang w:val="pt-BR"/>
        </w:rPr>
        <w:t xml:space="preserve">, </w:t>
      </w:r>
      <w:r w:rsidRPr="000C533F">
        <w:rPr>
          <w:rFonts w:ascii="Times New Roman" w:hAnsi="Times New Roman" w:cs="Times New Roman"/>
          <w:i/>
          <w:iCs/>
          <w:sz w:val="24"/>
          <w:szCs w:val="24"/>
          <w:lang w:val="pt-BR"/>
        </w:rPr>
        <w:t>71</w:t>
      </w:r>
      <w:r w:rsidRPr="000C533F">
        <w:rPr>
          <w:rFonts w:ascii="Times New Roman" w:hAnsi="Times New Roman" w:cs="Times New Roman"/>
          <w:sz w:val="24"/>
          <w:szCs w:val="24"/>
          <w:lang w:val="pt-BR"/>
        </w:rPr>
        <w:t>, 19–30. https://doi.org/10.1016/j.psyneuen.2016.04.016</w:t>
      </w:r>
    </w:p>
    <w:p w14:paraId="51AEB6D3" w14:textId="77777777" w:rsidR="009F0F04" w:rsidRPr="000C533F" w:rsidRDefault="009F0F04" w:rsidP="000C533F">
      <w:pPr>
        <w:pStyle w:val="Bibliografia"/>
        <w:spacing w:line="360" w:lineRule="auto"/>
        <w:jc w:val="both"/>
        <w:rPr>
          <w:rFonts w:ascii="Times New Roman" w:hAnsi="Times New Roman" w:cs="Times New Roman"/>
          <w:sz w:val="24"/>
          <w:szCs w:val="24"/>
          <w:lang w:val="pt-BR"/>
        </w:rPr>
      </w:pPr>
      <w:r w:rsidRPr="000C533F">
        <w:rPr>
          <w:rFonts w:ascii="Times New Roman" w:hAnsi="Times New Roman" w:cs="Times New Roman"/>
          <w:sz w:val="24"/>
          <w:szCs w:val="24"/>
          <w:lang w:val="pt-BR"/>
        </w:rPr>
        <w:t xml:space="preserve">Gusmão, E. É. da S., Plutarco, L. W., Moura, D. P. F. de, Silva, C. L., &amp; Meneses, G. de O. (2017). Esquemas desadaptativos, ansiedade e depressão: Proposta de um modelo explicativo. </w:t>
      </w:r>
      <w:r w:rsidRPr="000C533F">
        <w:rPr>
          <w:rFonts w:ascii="Times New Roman" w:hAnsi="Times New Roman" w:cs="Times New Roman"/>
          <w:i/>
          <w:iCs/>
          <w:sz w:val="24"/>
          <w:szCs w:val="24"/>
          <w:lang w:val="pt-BR"/>
        </w:rPr>
        <w:t>Revista Brasileira de Terapias Cognitivas</w:t>
      </w:r>
      <w:r w:rsidRPr="000C533F">
        <w:rPr>
          <w:rFonts w:ascii="Times New Roman" w:hAnsi="Times New Roman" w:cs="Times New Roman"/>
          <w:sz w:val="24"/>
          <w:szCs w:val="24"/>
          <w:lang w:val="pt-BR"/>
        </w:rPr>
        <w:t xml:space="preserve">, </w:t>
      </w:r>
      <w:r w:rsidRPr="000C533F">
        <w:rPr>
          <w:rFonts w:ascii="Times New Roman" w:hAnsi="Times New Roman" w:cs="Times New Roman"/>
          <w:i/>
          <w:iCs/>
          <w:sz w:val="24"/>
          <w:szCs w:val="24"/>
          <w:lang w:val="pt-BR"/>
        </w:rPr>
        <w:t>13</w:t>
      </w:r>
      <w:r w:rsidRPr="000C533F">
        <w:rPr>
          <w:rFonts w:ascii="Times New Roman" w:hAnsi="Times New Roman" w:cs="Times New Roman"/>
          <w:sz w:val="24"/>
          <w:szCs w:val="24"/>
          <w:lang w:val="pt-BR"/>
        </w:rPr>
        <w:t>(1), 29–38. https://doi.org/10.5935/1808-5687.20170006</w:t>
      </w:r>
    </w:p>
    <w:p w14:paraId="36A893B8" w14:textId="77777777" w:rsidR="009F0F04" w:rsidRPr="000C533F" w:rsidRDefault="009F0F04" w:rsidP="000C533F">
      <w:pPr>
        <w:pStyle w:val="Bibliografia"/>
        <w:spacing w:line="360" w:lineRule="auto"/>
        <w:jc w:val="both"/>
        <w:rPr>
          <w:rFonts w:ascii="Times New Roman" w:hAnsi="Times New Roman" w:cs="Times New Roman"/>
          <w:sz w:val="24"/>
          <w:szCs w:val="24"/>
        </w:rPr>
      </w:pPr>
      <w:r w:rsidRPr="000C533F">
        <w:rPr>
          <w:rFonts w:ascii="Times New Roman" w:hAnsi="Times New Roman" w:cs="Times New Roman"/>
          <w:sz w:val="24"/>
          <w:szCs w:val="24"/>
          <w:lang w:val="pt-BR"/>
        </w:rPr>
        <w:t xml:space="preserve">Henderson, K. A., Obeid, N., Buchholz, A., Schubert, N., Flament, M. F., Thai, H., &amp; Goldfield, G. S. (2022). </w:t>
      </w:r>
      <w:r w:rsidRPr="000C533F">
        <w:rPr>
          <w:rFonts w:ascii="Times New Roman" w:hAnsi="Times New Roman" w:cs="Times New Roman"/>
          <w:sz w:val="24"/>
          <w:szCs w:val="24"/>
        </w:rPr>
        <w:t xml:space="preserve">Coping in adolescents: A mediator between stress and disordered eating. </w:t>
      </w:r>
      <w:r w:rsidRPr="000C533F">
        <w:rPr>
          <w:rFonts w:ascii="Times New Roman" w:hAnsi="Times New Roman" w:cs="Times New Roman"/>
          <w:i/>
          <w:iCs/>
          <w:sz w:val="24"/>
          <w:szCs w:val="24"/>
        </w:rPr>
        <w:t>Eating Behaviors</w:t>
      </w:r>
      <w:r w:rsidRPr="000C533F">
        <w:rPr>
          <w:rFonts w:ascii="Times New Roman" w:hAnsi="Times New Roman" w:cs="Times New Roman"/>
          <w:sz w:val="24"/>
          <w:szCs w:val="24"/>
        </w:rPr>
        <w:t xml:space="preserve">, </w:t>
      </w:r>
      <w:r w:rsidRPr="000C533F">
        <w:rPr>
          <w:rFonts w:ascii="Times New Roman" w:hAnsi="Times New Roman" w:cs="Times New Roman"/>
          <w:i/>
          <w:iCs/>
          <w:sz w:val="24"/>
          <w:szCs w:val="24"/>
        </w:rPr>
        <w:t>47</w:t>
      </w:r>
      <w:r w:rsidRPr="000C533F">
        <w:rPr>
          <w:rFonts w:ascii="Times New Roman" w:hAnsi="Times New Roman" w:cs="Times New Roman"/>
          <w:sz w:val="24"/>
          <w:szCs w:val="24"/>
        </w:rPr>
        <w:t>, 101626. https://doi.org/10.1016/j.eatbeh.2022.101626</w:t>
      </w:r>
    </w:p>
    <w:p w14:paraId="7C37D63A" w14:textId="77777777" w:rsidR="009F0F04" w:rsidRPr="000C533F" w:rsidRDefault="009F0F04" w:rsidP="000C533F">
      <w:pPr>
        <w:pStyle w:val="Bibliografia"/>
        <w:spacing w:line="360" w:lineRule="auto"/>
        <w:jc w:val="both"/>
        <w:rPr>
          <w:rFonts w:ascii="Times New Roman" w:hAnsi="Times New Roman" w:cs="Times New Roman"/>
          <w:sz w:val="24"/>
          <w:szCs w:val="24"/>
        </w:rPr>
      </w:pPr>
      <w:r w:rsidRPr="000C533F">
        <w:rPr>
          <w:rFonts w:ascii="Times New Roman" w:hAnsi="Times New Roman" w:cs="Times New Roman"/>
          <w:sz w:val="24"/>
          <w:szCs w:val="24"/>
        </w:rPr>
        <w:t xml:space="preserve">Ke, T., &amp; Barlas, J. (2020). Thinking about feeling: Using trait emotional intelligence in understanding the associations between early maladaptive schemas and coping styles. </w:t>
      </w:r>
      <w:r w:rsidRPr="000C533F">
        <w:rPr>
          <w:rFonts w:ascii="Times New Roman" w:hAnsi="Times New Roman" w:cs="Times New Roman"/>
          <w:i/>
          <w:iCs/>
          <w:sz w:val="24"/>
          <w:szCs w:val="24"/>
        </w:rPr>
        <w:t>Psychology and Psychotherapy</w:t>
      </w:r>
      <w:r w:rsidRPr="000C533F">
        <w:rPr>
          <w:rFonts w:ascii="Times New Roman" w:hAnsi="Times New Roman" w:cs="Times New Roman"/>
          <w:sz w:val="24"/>
          <w:szCs w:val="24"/>
        </w:rPr>
        <w:t xml:space="preserve">, </w:t>
      </w:r>
      <w:r w:rsidRPr="000C533F">
        <w:rPr>
          <w:rFonts w:ascii="Times New Roman" w:hAnsi="Times New Roman" w:cs="Times New Roman"/>
          <w:i/>
          <w:iCs/>
          <w:sz w:val="24"/>
          <w:szCs w:val="24"/>
        </w:rPr>
        <w:t>93</w:t>
      </w:r>
      <w:r w:rsidRPr="000C533F">
        <w:rPr>
          <w:rFonts w:ascii="Times New Roman" w:hAnsi="Times New Roman" w:cs="Times New Roman"/>
          <w:sz w:val="24"/>
          <w:szCs w:val="24"/>
        </w:rPr>
        <w:t>(1), 1–20. https://doi.org/10.1111/papt.12202</w:t>
      </w:r>
    </w:p>
    <w:p w14:paraId="05226DDA" w14:textId="77777777" w:rsidR="009F0F04" w:rsidRPr="000C533F" w:rsidRDefault="009F0F04" w:rsidP="000C533F">
      <w:pPr>
        <w:pStyle w:val="Bibliografia"/>
        <w:spacing w:line="360" w:lineRule="auto"/>
        <w:jc w:val="both"/>
        <w:rPr>
          <w:rFonts w:ascii="Times New Roman" w:hAnsi="Times New Roman" w:cs="Times New Roman"/>
          <w:sz w:val="24"/>
          <w:szCs w:val="24"/>
        </w:rPr>
      </w:pPr>
      <w:r w:rsidRPr="000C533F">
        <w:rPr>
          <w:rFonts w:ascii="Times New Roman" w:hAnsi="Times New Roman" w:cs="Times New Roman"/>
          <w:sz w:val="24"/>
          <w:szCs w:val="24"/>
        </w:rPr>
        <w:t xml:space="preserve">Khorshidian, N., Hashemian, S.-S., Meftagh, S.-D., &amp; Najimi, A. (2017). Burnout among the employees of health and therapy entities: Investigating the role of early maladaptive schemas and mental disorder symptoms -. </w:t>
      </w:r>
      <w:r w:rsidRPr="000C533F">
        <w:rPr>
          <w:rFonts w:ascii="Times New Roman" w:hAnsi="Times New Roman" w:cs="Times New Roman"/>
          <w:i/>
          <w:iCs/>
          <w:sz w:val="24"/>
          <w:szCs w:val="24"/>
        </w:rPr>
        <w:t>Anatolian Journal of Psychiatry</w:t>
      </w:r>
      <w:r w:rsidRPr="000C533F">
        <w:rPr>
          <w:rFonts w:ascii="Times New Roman" w:hAnsi="Times New Roman" w:cs="Times New Roman"/>
          <w:sz w:val="24"/>
          <w:szCs w:val="24"/>
        </w:rPr>
        <w:t xml:space="preserve">, </w:t>
      </w:r>
      <w:r w:rsidRPr="000C533F">
        <w:rPr>
          <w:rFonts w:ascii="Times New Roman" w:hAnsi="Times New Roman" w:cs="Times New Roman"/>
          <w:i/>
          <w:iCs/>
          <w:sz w:val="24"/>
          <w:szCs w:val="24"/>
        </w:rPr>
        <w:t>18</w:t>
      </w:r>
      <w:r w:rsidRPr="000C533F">
        <w:rPr>
          <w:rFonts w:ascii="Times New Roman" w:hAnsi="Times New Roman" w:cs="Times New Roman"/>
          <w:sz w:val="24"/>
          <w:szCs w:val="24"/>
        </w:rPr>
        <w:t>(4), 323–329.</w:t>
      </w:r>
    </w:p>
    <w:p w14:paraId="14DD0490" w14:textId="77777777" w:rsidR="009F0F04" w:rsidRPr="000C533F" w:rsidRDefault="009F0F04" w:rsidP="000C533F">
      <w:pPr>
        <w:pStyle w:val="Bibliografia"/>
        <w:spacing w:line="360" w:lineRule="auto"/>
        <w:jc w:val="both"/>
        <w:rPr>
          <w:rFonts w:ascii="Times New Roman" w:hAnsi="Times New Roman" w:cs="Times New Roman"/>
          <w:sz w:val="24"/>
          <w:szCs w:val="24"/>
        </w:rPr>
      </w:pPr>
      <w:r w:rsidRPr="000C533F">
        <w:rPr>
          <w:rFonts w:ascii="Times New Roman" w:hAnsi="Times New Roman" w:cs="Times New Roman"/>
          <w:sz w:val="24"/>
          <w:szCs w:val="24"/>
        </w:rPr>
        <w:t xml:space="preserve">Laceulle, O. M., Nederhof, E., van Aken, M. A. G., &amp; Ormel, J. (2015). Adolescent Personality: Associations With Basal, Awakening, and Stress-Induced Cortisol Responses: Adolescent Personality and Cortisol. </w:t>
      </w:r>
      <w:r w:rsidRPr="000C533F">
        <w:rPr>
          <w:rFonts w:ascii="Times New Roman" w:hAnsi="Times New Roman" w:cs="Times New Roman"/>
          <w:i/>
          <w:iCs/>
          <w:sz w:val="24"/>
          <w:szCs w:val="24"/>
        </w:rPr>
        <w:t>Journal of Personality</w:t>
      </w:r>
      <w:r w:rsidRPr="000C533F">
        <w:rPr>
          <w:rFonts w:ascii="Times New Roman" w:hAnsi="Times New Roman" w:cs="Times New Roman"/>
          <w:sz w:val="24"/>
          <w:szCs w:val="24"/>
        </w:rPr>
        <w:t xml:space="preserve">, </w:t>
      </w:r>
      <w:r w:rsidRPr="000C533F">
        <w:rPr>
          <w:rFonts w:ascii="Times New Roman" w:hAnsi="Times New Roman" w:cs="Times New Roman"/>
          <w:i/>
          <w:iCs/>
          <w:sz w:val="24"/>
          <w:szCs w:val="24"/>
        </w:rPr>
        <w:t>83</w:t>
      </w:r>
      <w:r w:rsidRPr="000C533F">
        <w:rPr>
          <w:rFonts w:ascii="Times New Roman" w:hAnsi="Times New Roman" w:cs="Times New Roman"/>
          <w:sz w:val="24"/>
          <w:szCs w:val="24"/>
        </w:rPr>
        <w:t>(3), 262–273. https://doi.org/10.1111/jopy.12101</w:t>
      </w:r>
    </w:p>
    <w:p w14:paraId="7E04BCE9" w14:textId="77777777" w:rsidR="009F0F04" w:rsidRPr="000C533F" w:rsidRDefault="009F0F04" w:rsidP="000C533F">
      <w:pPr>
        <w:pStyle w:val="Bibliografia"/>
        <w:spacing w:line="360" w:lineRule="auto"/>
        <w:jc w:val="both"/>
        <w:rPr>
          <w:rFonts w:ascii="Times New Roman" w:hAnsi="Times New Roman" w:cs="Times New Roman"/>
          <w:sz w:val="24"/>
          <w:szCs w:val="24"/>
        </w:rPr>
      </w:pPr>
      <w:r w:rsidRPr="000C533F">
        <w:rPr>
          <w:rFonts w:ascii="Times New Roman" w:hAnsi="Times New Roman" w:cs="Times New Roman"/>
          <w:sz w:val="24"/>
          <w:szCs w:val="24"/>
        </w:rPr>
        <w:lastRenderedPageBreak/>
        <w:t xml:space="preserve">Lima, A. P. N. D. (2018). </w:t>
      </w:r>
      <w:r w:rsidRPr="000C533F">
        <w:rPr>
          <w:rFonts w:ascii="Times New Roman" w:hAnsi="Times New Roman" w:cs="Times New Roman"/>
          <w:i/>
          <w:iCs/>
          <w:sz w:val="24"/>
          <w:szCs w:val="24"/>
          <w:lang w:val="pt-BR"/>
        </w:rPr>
        <w:t>Estresse na adolescência: Disfunções no eixo hipotálamo-hipófise-adrenal e os efeitos de longo-prazo no comportamento, na neuroquímica e na resposta imune em roedores</w:t>
      </w:r>
      <w:r w:rsidRPr="000C533F">
        <w:rPr>
          <w:rFonts w:ascii="Times New Roman" w:hAnsi="Times New Roman" w:cs="Times New Roman"/>
          <w:sz w:val="24"/>
          <w:szCs w:val="24"/>
          <w:lang w:val="pt-BR"/>
        </w:rPr>
        <w:t xml:space="preserve">. </w:t>
      </w:r>
      <w:r w:rsidRPr="000C533F">
        <w:rPr>
          <w:rFonts w:ascii="Times New Roman" w:hAnsi="Times New Roman" w:cs="Times New Roman"/>
          <w:sz w:val="24"/>
          <w:szCs w:val="24"/>
        </w:rPr>
        <w:t>92–92.</w:t>
      </w:r>
    </w:p>
    <w:p w14:paraId="16D0241E" w14:textId="77777777" w:rsidR="009F0F04" w:rsidRPr="000C533F" w:rsidRDefault="009F0F04" w:rsidP="000C533F">
      <w:pPr>
        <w:pStyle w:val="Bibliografia"/>
        <w:spacing w:line="360" w:lineRule="auto"/>
        <w:jc w:val="both"/>
        <w:rPr>
          <w:rFonts w:ascii="Times New Roman" w:hAnsi="Times New Roman" w:cs="Times New Roman"/>
          <w:sz w:val="24"/>
          <w:szCs w:val="24"/>
        </w:rPr>
      </w:pPr>
      <w:r w:rsidRPr="000C533F">
        <w:rPr>
          <w:rFonts w:ascii="Times New Roman" w:hAnsi="Times New Roman" w:cs="Times New Roman"/>
          <w:sz w:val="24"/>
          <w:szCs w:val="24"/>
        </w:rPr>
        <w:t xml:space="preserve">Lobbestael, J., &amp; Arntz, A. (2010). Emotional, </w:t>
      </w:r>
      <w:proofErr w:type="gramStart"/>
      <w:r w:rsidRPr="000C533F">
        <w:rPr>
          <w:rFonts w:ascii="Times New Roman" w:hAnsi="Times New Roman" w:cs="Times New Roman"/>
          <w:sz w:val="24"/>
          <w:szCs w:val="24"/>
        </w:rPr>
        <w:t>cognitive</w:t>
      </w:r>
      <w:proofErr w:type="gramEnd"/>
      <w:r w:rsidRPr="000C533F">
        <w:rPr>
          <w:rFonts w:ascii="Times New Roman" w:hAnsi="Times New Roman" w:cs="Times New Roman"/>
          <w:sz w:val="24"/>
          <w:szCs w:val="24"/>
        </w:rPr>
        <w:t xml:space="preserve"> and physiological correlates of abuse-related stress in borderline and antisocial personality disorder. </w:t>
      </w:r>
      <w:r w:rsidRPr="000C533F">
        <w:rPr>
          <w:rFonts w:ascii="Times New Roman" w:hAnsi="Times New Roman" w:cs="Times New Roman"/>
          <w:i/>
          <w:iCs/>
          <w:sz w:val="24"/>
          <w:szCs w:val="24"/>
        </w:rPr>
        <w:t>Behaviour Research and Therapy</w:t>
      </w:r>
      <w:r w:rsidRPr="000C533F">
        <w:rPr>
          <w:rFonts w:ascii="Times New Roman" w:hAnsi="Times New Roman" w:cs="Times New Roman"/>
          <w:sz w:val="24"/>
          <w:szCs w:val="24"/>
        </w:rPr>
        <w:t xml:space="preserve">, </w:t>
      </w:r>
      <w:r w:rsidRPr="000C533F">
        <w:rPr>
          <w:rFonts w:ascii="Times New Roman" w:hAnsi="Times New Roman" w:cs="Times New Roman"/>
          <w:i/>
          <w:iCs/>
          <w:sz w:val="24"/>
          <w:szCs w:val="24"/>
        </w:rPr>
        <w:t>48</w:t>
      </w:r>
      <w:r w:rsidRPr="000C533F">
        <w:rPr>
          <w:rFonts w:ascii="Times New Roman" w:hAnsi="Times New Roman" w:cs="Times New Roman"/>
          <w:sz w:val="24"/>
          <w:szCs w:val="24"/>
        </w:rPr>
        <w:t>(2), 116–124. https://doi.org/10.1016/j.brat.2009.09.015</w:t>
      </w:r>
    </w:p>
    <w:p w14:paraId="4A0654E9" w14:textId="77777777" w:rsidR="009F0F04" w:rsidRPr="000C533F" w:rsidRDefault="009F0F04" w:rsidP="000C533F">
      <w:pPr>
        <w:pStyle w:val="Bibliografia"/>
        <w:spacing w:line="360" w:lineRule="auto"/>
        <w:jc w:val="both"/>
        <w:rPr>
          <w:rFonts w:ascii="Times New Roman" w:hAnsi="Times New Roman" w:cs="Times New Roman"/>
          <w:sz w:val="24"/>
          <w:szCs w:val="24"/>
        </w:rPr>
      </w:pPr>
      <w:r w:rsidRPr="000C533F">
        <w:rPr>
          <w:rFonts w:ascii="Times New Roman" w:hAnsi="Times New Roman" w:cs="Times New Roman"/>
          <w:sz w:val="24"/>
          <w:szCs w:val="24"/>
        </w:rPr>
        <w:t xml:space="preserve">Lupien, S. J., Maheu, F., Tu, M., Fiocco, A., &amp; Schramek, T. E. (2007). The effects of stress and stress hormones on human cognition: Implications for the field of brain and cognition. </w:t>
      </w:r>
      <w:r w:rsidRPr="000C533F">
        <w:rPr>
          <w:rFonts w:ascii="Times New Roman" w:hAnsi="Times New Roman" w:cs="Times New Roman"/>
          <w:i/>
          <w:iCs/>
          <w:sz w:val="24"/>
          <w:szCs w:val="24"/>
        </w:rPr>
        <w:t>Brain and Cognition</w:t>
      </w:r>
      <w:r w:rsidRPr="000C533F">
        <w:rPr>
          <w:rFonts w:ascii="Times New Roman" w:hAnsi="Times New Roman" w:cs="Times New Roman"/>
          <w:sz w:val="24"/>
          <w:szCs w:val="24"/>
        </w:rPr>
        <w:t xml:space="preserve">, </w:t>
      </w:r>
      <w:r w:rsidRPr="000C533F">
        <w:rPr>
          <w:rFonts w:ascii="Times New Roman" w:hAnsi="Times New Roman" w:cs="Times New Roman"/>
          <w:i/>
          <w:iCs/>
          <w:sz w:val="24"/>
          <w:szCs w:val="24"/>
        </w:rPr>
        <w:t>65</w:t>
      </w:r>
      <w:r w:rsidRPr="000C533F">
        <w:rPr>
          <w:rFonts w:ascii="Times New Roman" w:hAnsi="Times New Roman" w:cs="Times New Roman"/>
          <w:sz w:val="24"/>
          <w:szCs w:val="24"/>
        </w:rPr>
        <w:t>(3), 209–237. https://doi.org/10.1016/j.bandc.2007.02.007</w:t>
      </w:r>
    </w:p>
    <w:p w14:paraId="6FF44974" w14:textId="77777777" w:rsidR="009F0F04" w:rsidRPr="000C533F" w:rsidRDefault="009F0F04" w:rsidP="000C533F">
      <w:pPr>
        <w:pStyle w:val="Bibliografia"/>
        <w:spacing w:line="360" w:lineRule="auto"/>
        <w:jc w:val="both"/>
        <w:rPr>
          <w:rFonts w:ascii="Times New Roman" w:hAnsi="Times New Roman" w:cs="Times New Roman"/>
          <w:sz w:val="24"/>
          <w:szCs w:val="24"/>
        </w:rPr>
      </w:pPr>
      <w:r w:rsidRPr="000C533F">
        <w:rPr>
          <w:rFonts w:ascii="Times New Roman" w:hAnsi="Times New Roman" w:cs="Times New Roman"/>
          <w:sz w:val="24"/>
          <w:szCs w:val="24"/>
        </w:rPr>
        <w:t xml:space="preserve">Marty, M. A., Segal, D. L., &amp; Coolidge, F. L. (2010). Relationships among dispositional coping strategies, suicidal ideation, and protective factors against suicide in older adults. </w:t>
      </w:r>
      <w:r w:rsidRPr="000C533F">
        <w:rPr>
          <w:rFonts w:ascii="Times New Roman" w:hAnsi="Times New Roman" w:cs="Times New Roman"/>
          <w:i/>
          <w:iCs/>
          <w:sz w:val="24"/>
          <w:szCs w:val="24"/>
        </w:rPr>
        <w:t>Aging &amp; Mental Health</w:t>
      </w:r>
      <w:r w:rsidRPr="000C533F">
        <w:rPr>
          <w:rFonts w:ascii="Times New Roman" w:hAnsi="Times New Roman" w:cs="Times New Roman"/>
          <w:sz w:val="24"/>
          <w:szCs w:val="24"/>
        </w:rPr>
        <w:t xml:space="preserve">, </w:t>
      </w:r>
      <w:r w:rsidRPr="000C533F">
        <w:rPr>
          <w:rFonts w:ascii="Times New Roman" w:hAnsi="Times New Roman" w:cs="Times New Roman"/>
          <w:i/>
          <w:iCs/>
          <w:sz w:val="24"/>
          <w:szCs w:val="24"/>
        </w:rPr>
        <w:t>14</w:t>
      </w:r>
      <w:r w:rsidRPr="000C533F">
        <w:rPr>
          <w:rFonts w:ascii="Times New Roman" w:hAnsi="Times New Roman" w:cs="Times New Roman"/>
          <w:sz w:val="24"/>
          <w:szCs w:val="24"/>
        </w:rPr>
        <w:t>(8), 1015–1023. https://doi.org/10.1080/13607863.2010.501068</w:t>
      </w:r>
    </w:p>
    <w:p w14:paraId="09B2ED0B" w14:textId="77777777" w:rsidR="009F0F04" w:rsidRPr="000C533F" w:rsidRDefault="009F0F04" w:rsidP="000C533F">
      <w:pPr>
        <w:pStyle w:val="Bibliografia"/>
        <w:spacing w:line="360" w:lineRule="auto"/>
        <w:jc w:val="both"/>
        <w:rPr>
          <w:rFonts w:ascii="Times New Roman" w:hAnsi="Times New Roman" w:cs="Times New Roman"/>
          <w:sz w:val="24"/>
          <w:szCs w:val="24"/>
        </w:rPr>
      </w:pPr>
      <w:r w:rsidRPr="000C533F">
        <w:rPr>
          <w:rFonts w:ascii="Times New Roman" w:hAnsi="Times New Roman" w:cs="Times New Roman"/>
          <w:sz w:val="24"/>
          <w:szCs w:val="24"/>
        </w:rPr>
        <w:t xml:space="preserve">Miklósi, M., Máté, O., Somogyi, K., &amp; Szabó, M. (2016). Adult Attention Deficit Hyperactivity Disorder Symptoms, Perceived Stress, and Well-Being: The Role of Early Maladaptive Schemata. </w:t>
      </w:r>
      <w:r w:rsidRPr="000C533F">
        <w:rPr>
          <w:rFonts w:ascii="Times New Roman" w:hAnsi="Times New Roman" w:cs="Times New Roman"/>
          <w:i/>
          <w:iCs/>
          <w:sz w:val="24"/>
          <w:szCs w:val="24"/>
        </w:rPr>
        <w:t>The Journal of Nervous and Mental Disease</w:t>
      </w:r>
      <w:r w:rsidRPr="000C533F">
        <w:rPr>
          <w:rFonts w:ascii="Times New Roman" w:hAnsi="Times New Roman" w:cs="Times New Roman"/>
          <w:sz w:val="24"/>
          <w:szCs w:val="24"/>
        </w:rPr>
        <w:t xml:space="preserve">, </w:t>
      </w:r>
      <w:r w:rsidRPr="000C533F">
        <w:rPr>
          <w:rFonts w:ascii="Times New Roman" w:hAnsi="Times New Roman" w:cs="Times New Roman"/>
          <w:i/>
          <w:iCs/>
          <w:sz w:val="24"/>
          <w:szCs w:val="24"/>
        </w:rPr>
        <w:t>204</w:t>
      </w:r>
      <w:r w:rsidRPr="000C533F">
        <w:rPr>
          <w:rFonts w:ascii="Times New Roman" w:hAnsi="Times New Roman" w:cs="Times New Roman"/>
          <w:sz w:val="24"/>
          <w:szCs w:val="24"/>
        </w:rPr>
        <w:t>(5), 364–369. https://doi.org/10.1097/NMD.0000000000000472</w:t>
      </w:r>
    </w:p>
    <w:p w14:paraId="303C62E3" w14:textId="77777777" w:rsidR="009F0F04" w:rsidRPr="000C533F" w:rsidRDefault="009F0F04" w:rsidP="000C533F">
      <w:pPr>
        <w:pStyle w:val="Bibliografia"/>
        <w:spacing w:line="360" w:lineRule="auto"/>
        <w:jc w:val="both"/>
        <w:rPr>
          <w:rFonts w:ascii="Times New Roman" w:hAnsi="Times New Roman" w:cs="Times New Roman"/>
          <w:sz w:val="24"/>
          <w:szCs w:val="24"/>
        </w:rPr>
      </w:pPr>
      <w:r w:rsidRPr="000C533F">
        <w:rPr>
          <w:rFonts w:ascii="Times New Roman" w:hAnsi="Times New Roman" w:cs="Times New Roman"/>
          <w:sz w:val="24"/>
          <w:szCs w:val="24"/>
        </w:rPr>
        <w:t xml:space="preserve">Nyongesa, M. K., Ssewanyana, D., Mutua, A. M., Chongwo, E., Scerif, G., Newton, C. R. J. C., &amp; Abubakar, A. (2019). Assessing Executive Function in Adolescence: A Scoping Review of Existing Measures and Their Psychometric Robustness. </w:t>
      </w:r>
      <w:r w:rsidRPr="000C533F">
        <w:rPr>
          <w:rFonts w:ascii="Times New Roman" w:hAnsi="Times New Roman" w:cs="Times New Roman"/>
          <w:i/>
          <w:iCs/>
          <w:sz w:val="24"/>
          <w:szCs w:val="24"/>
        </w:rPr>
        <w:t>Frontiers in Psychology</w:t>
      </w:r>
      <w:r w:rsidRPr="000C533F">
        <w:rPr>
          <w:rFonts w:ascii="Times New Roman" w:hAnsi="Times New Roman" w:cs="Times New Roman"/>
          <w:sz w:val="24"/>
          <w:szCs w:val="24"/>
        </w:rPr>
        <w:t xml:space="preserve">, </w:t>
      </w:r>
      <w:r w:rsidRPr="000C533F">
        <w:rPr>
          <w:rFonts w:ascii="Times New Roman" w:hAnsi="Times New Roman" w:cs="Times New Roman"/>
          <w:i/>
          <w:iCs/>
          <w:sz w:val="24"/>
          <w:szCs w:val="24"/>
        </w:rPr>
        <w:t>10</w:t>
      </w:r>
      <w:r w:rsidRPr="000C533F">
        <w:rPr>
          <w:rFonts w:ascii="Times New Roman" w:hAnsi="Times New Roman" w:cs="Times New Roman"/>
          <w:sz w:val="24"/>
          <w:szCs w:val="24"/>
        </w:rPr>
        <w:t>. https://www.frontiersin.org/articles/10.3389/fpsyg.2019.00311</w:t>
      </w:r>
    </w:p>
    <w:p w14:paraId="17AA7888" w14:textId="77777777" w:rsidR="009F0F04" w:rsidRPr="000C533F" w:rsidRDefault="009F0F04" w:rsidP="000C533F">
      <w:pPr>
        <w:pStyle w:val="Bibliografia"/>
        <w:spacing w:line="360" w:lineRule="auto"/>
        <w:jc w:val="both"/>
        <w:rPr>
          <w:rFonts w:ascii="Times New Roman" w:hAnsi="Times New Roman" w:cs="Times New Roman"/>
          <w:sz w:val="24"/>
          <w:szCs w:val="24"/>
        </w:rPr>
      </w:pPr>
      <w:r w:rsidRPr="000C533F">
        <w:rPr>
          <w:rFonts w:ascii="Times New Roman" w:hAnsi="Times New Roman" w:cs="Times New Roman"/>
          <w:sz w:val="24"/>
          <w:szCs w:val="24"/>
        </w:rPr>
        <w:t xml:space="preserve">Ouzzani, M., Hammady, H., Fedorowicz, Z., &amp; Elmagarmid, A. (2016). Rayyan—A web and mobile app for systematic reviews. </w:t>
      </w:r>
      <w:r w:rsidRPr="000C533F">
        <w:rPr>
          <w:rFonts w:ascii="Times New Roman" w:hAnsi="Times New Roman" w:cs="Times New Roman"/>
          <w:i/>
          <w:iCs/>
          <w:sz w:val="24"/>
          <w:szCs w:val="24"/>
        </w:rPr>
        <w:t>Systematic Reviews</w:t>
      </w:r>
      <w:r w:rsidRPr="000C533F">
        <w:rPr>
          <w:rFonts w:ascii="Times New Roman" w:hAnsi="Times New Roman" w:cs="Times New Roman"/>
          <w:sz w:val="24"/>
          <w:szCs w:val="24"/>
        </w:rPr>
        <w:t xml:space="preserve">, </w:t>
      </w:r>
      <w:r w:rsidRPr="000C533F">
        <w:rPr>
          <w:rFonts w:ascii="Times New Roman" w:hAnsi="Times New Roman" w:cs="Times New Roman"/>
          <w:i/>
          <w:iCs/>
          <w:sz w:val="24"/>
          <w:szCs w:val="24"/>
        </w:rPr>
        <w:t>5</w:t>
      </w:r>
      <w:r w:rsidRPr="000C533F">
        <w:rPr>
          <w:rFonts w:ascii="Times New Roman" w:hAnsi="Times New Roman" w:cs="Times New Roman"/>
          <w:sz w:val="24"/>
          <w:szCs w:val="24"/>
        </w:rPr>
        <w:t>(1), 210. https://doi.org/10.1186/s13643-016-0384-4</w:t>
      </w:r>
    </w:p>
    <w:p w14:paraId="01DEB9A0" w14:textId="77777777" w:rsidR="009F0F04" w:rsidRPr="000C533F" w:rsidRDefault="009F0F04" w:rsidP="000C533F">
      <w:pPr>
        <w:pStyle w:val="Bibliografia"/>
        <w:spacing w:line="360" w:lineRule="auto"/>
        <w:jc w:val="both"/>
        <w:rPr>
          <w:rFonts w:ascii="Times New Roman" w:hAnsi="Times New Roman" w:cs="Times New Roman"/>
          <w:sz w:val="24"/>
          <w:szCs w:val="24"/>
        </w:rPr>
      </w:pPr>
      <w:r w:rsidRPr="000C533F">
        <w:rPr>
          <w:rFonts w:ascii="Times New Roman" w:hAnsi="Times New Roman" w:cs="Times New Roman"/>
          <w:sz w:val="24"/>
          <w:szCs w:val="24"/>
        </w:rPr>
        <w:t xml:space="preserve">Reynolds, E. K., Schreiber, W. M., Geisel, K., MacPherson, L., Ernst, M., &amp; Lejuez, C. W. (2013). Influence of social stress on risk-taking behavior in adolescents. </w:t>
      </w:r>
      <w:r w:rsidRPr="000C533F">
        <w:rPr>
          <w:rFonts w:ascii="Times New Roman" w:hAnsi="Times New Roman" w:cs="Times New Roman"/>
          <w:i/>
          <w:iCs/>
          <w:sz w:val="24"/>
          <w:szCs w:val="24"/>
        </w:rPr>
        <w:t>Journal of Anxiety Disorders</w:t>
      </w:r>
      <w:r w:rsidRPr="000C533F">
        <w:rPr>
          <w:rFonts w:ascii="Times New Roman" w:hAnsi="Times New Roman" w:cs="Times New Roman"/>
          <w:sz w:val="24"/>
          <w:szCs w:val="24"/>
        </w:rPr>
        <w:t xml:space="preserve">, </w:t>
      </w:r>
      <w:r w:rsidRPr="000C533F">
        <w:rPr>
          <w:rFonts w:ascii="Times New Roman" w:hAnsi="Times New Roman" w:cs="Times New Roman"/>
          <w:i/>
          <w:iCs/>
          <w:sz w:val="24"/>
          <w:szCs w:val="24"/>
        </w:rPr>
        <w:t>27</w:t>
      </w:r>
      <w:r w:rsidRPr="000C533F">
        <w:rPr>
          <w:rFonts w:ascii="Times New Roman" w:hAnsi="Times New Roman" w:cs="Times New Roman"/>
          <w:sz w:val="24"/>
          <w:szCs w:val="24"/>
        </w:rPr>
        <w:t>(3), 272–277. https://doi.org/10.1016/j.janxdis.2013.02.010</w:t>
      </w:r>
    </w:p>
    <w:p w14:paraId="5883D5C9" w14:textId="77777777" w:rsidR="009F0F04" w:rsidRPr="000C533F" w:rsidRDefault="009F0F04" w:rsidP="000C533F">
      <w:pPr>
        <w:pStyle w:val="Bibliografia"/>
        <w:spacing w:line="360" w:lineRule="auto"/>
        <w:jc w:val="both"/>
        <w:rPr>
          <w:rFonts w:ascii="Times New Roman" w:hAnsi="Times New Roman" w:cs="Times New Roman"/>
          <w:sz w:val="24"/>
          <w:szCs w:val="24"/>
          <w:lang w:val="pt-BR"/>
        </w:rPr>
      </w:pPr>
      <w:r w:rsidRPr="000C533F">
        <w:rPr>
          <w:rFonts w:ascii="Times New Roman" w:hAnsi="Times New Roman" w:cs="Times New Roman"/>
          <w:sz w:val="24"/>
          <w:szCs w:val="24"/>
        </w:rPr>
        <w:t xml:space="preserve">Rodrigues Matos, F. (2018). </w:t>
      </w:r>
      <w:r w:rsidRPr="000C533F">
        <w:rPr>
          <w:rFonts w:ascii="Times New Roman" w:hAnsi="Times New Roman" w:cs="Times New Roman"/>
          <w:i/>
          <w:iCs/>
          <w:sz w:val="24"/>
          <w:szCs w:val="24"/>
          <w:lang w:val="pt-BR"/>
        </w:rPr>
        <w:t>Schema Mode Inventory (SMI): Revisão sistemática de literatura e validação de conteúdo da versão reduzida no contexto brasileiro</w:t>
      </w:r>
      <w:r w:rsidRPr="000C533F">
        <w:rPr>
          <w:rFonts w:ascii="Times New Roman" w:hAnsi="Times New Roman" w:cs="Times New Roman"/>
          <w:sz w:val="24"/>
          <w:szCs w:val="24"/>
          <w:lang w:val="pt-BR"/>
        </w:rPr>
        <w:t xml:space="preserve"> [Mestrado em Psicologia, Universidade Federal de Uberlândia]. https://doi.org/10.14393/ufu.di.2018.231</w:t>
      </w:r>
    </w:p>
    <w:p w14:paraId="54AD75BC" w14:textId="77777777" w:rsidR="009F0F04" w:rsidRPr="000C533F" w:rsidRDefault="009F0F04" w:rsidP="000C533F">
      <w:pPr>
        <w:pStyle w:val="Bibliografia"/>
        <w:spacing w:line="360" w:lineRule="auto"/>
        <w:jc w:val="both"/>
        <w:rPr>
          <w:rFonts w:ascii="Times New Roman" w:hAnsi="Times New Roman" w:cs="Times New Roman"/>
          <w:sz w:val="24"/>
          <w:szCs w:val="24"/>
        </w:rPr>
      </w:pPr>
      <w:r w:rsidRPr="000C533F">
        <w:rPr>
          <w:rFonts w:ascii="Times New Roman" w:hAnsi="Times New Roman" w:cs="Times New Roman"/>
          <w:sz w:val="24"/>
          <w:szCs w:val="24"/>
        </w:rPr>
        <w:t xml:space="preserve">Romeo, R. D. (2017). The impact of stress on the structure of the adolescent brain: Implications for adolescent mental health. </w:t>
      </w:r>
      <w:r w:rsidRPr="000C533F">
        <w:rPr>
          <w:rFonts w:ascii="Times New Roman" w:hAnsi="Times New Roman" w:cs="Times New Roman"/>
          <w:i/>
          <w:iCs/>
          <w:sz w:val="24"/>
          <w:szCs w:val="24"/>
        </w:rPr>
        <w:t>Brain Research</w:t>
      </w:r>
      <w:r w:rsidRPr="000C533F">
        <w:rPr>
          <w:rFonts w:ascii="Times New Roman" w:hAnsi="Times New Roman" w:cs="Times New Roman"/>
          <w:sz w:val="24"/>
          <w:szCs w:val="24"/>
        </w:rPr>
        <w:t xml:space="preserve">, </w:t>
      </w:r>
      <w:r w:rsidRPr="000C533F">
        <w:rPr>
          <w:rFonts w:ascii="Times New Roman" w:hAnsi="Times New Roman" w:cs="Times New Roman"/>
          <w:i/>
          <w:iCs/>
          <w:sz w:val="24"/>
          <w:szCs w:val="24"/>
        </w:rPr>
        <w:t>1654</w:t>
      </w:r>
      <w:r w:rsidRPr="000C533F">
        <w:rPr>
          <w:rFonts w:ascii="Times New Roman" w:hAnsi="Times New Roman" w:cs="Times New Roman"/>
          <w:sz w:val="24"/>
          <w:szCs w:val="24"/>
        </w:rPr>
        <w:t>, 185–191. https://doi.org/10.1016/j.brainres.2016.03.021</w:t>
      </w:r>
    </w:p>
    <w:p w14:paraId="1D8A857D" w14:textId="77777777" w:rsidR="009F0F04" w:rsidRPr="000C533F" w:rsidRDefault="009F0F04" w:rsidP="000C533F">
      <w:pPr>
        <w:pStyle w:val="Bibliografia"/>
        <w:spacing w:line="360" w:lineRule="auto"/>
        <w:jc w:val="both"/>
        <w:rPr>
          <w:rFonts w:ascii="Times New Roman" w:hAnsi="Times New Roman" w:cs="Times New Roman"/>
          <w:sz w:val="24"/>
          <w:szCs w:val="24"/>
        </w:rPr>
      </w:pPr>
      <w:r w:rsidRPr="000C533F">
        <w:rPr>
          <w:rFonts w:ascii="Times New Roman" w:hAnsi="Times New Roman" w:cs="Times New Roman"/>
          <w:sz w:val="24"/>
          <w:szCs w:val="24"/>
        </w:rPr>
        <w:lastRenderedPageBreak/>
        <w:t xml:space="preserve">Sabir Zaman, Kehkashan Arouj, Shahid Irfan, &amp; Ishrat Yousaf. (2021). Maladaptive schema modes as the predictor of post-traumatic stress disorder among trauma survivors. </w:t>
      </w:r>
      <w:r w:rsidRPr="000C533F">
        <w:rPr>
          <w:rFonts w:ascii="Times New Roman" w:hAnsi="Times New Roman" w:cs="Times New Roman"/>
          <w:i/>
          <w:iCs/>
          <w:sz w:val="24"/>
          <w:szCs w:val="24"/>
        </w:rPr>
        <w:t>Journal of the Pakistan Medical Association</w:t>
      </w:r>
      <w:r w:rsidRPr="000C533F">
        <w:rPr>
          <w:rFonts w:ascii="Times New Roman" w:hAnsi="Times New Roman" w:cs="Times New Roman"/>
          <w:sz w:val="24"/>
          <w:szCs w:val="24"/>
        </w:rPr>
        <w:t>, 1–11. https://doi.org/10.47391/JPMA.01-013</w:t>
      </w:r>
    </w:p>
    <w:p w14:paraId="662FDE3B" w14:textId="77777777" w:rsidR="009F0F04" w:rsidRPr="000C533F" w:rsidRDefault="009F0F04" w:rsidP="000C533F">
      <w:pPr>
        <w:pStyle w:val="Bibliografia"/>
        <w:spacing w:line="360" w:lineRule="auto"/>
        <w:jc w:val="both"/>
        <w:rPr>
          <w:rFonts w:ascii="Times New Roman" w:hAnsi="Times New Roman" w:cs="Times New Roman"/>
          <w:sz w:val="24"/>
          <w:szCs w:val="24"/>
          <w:lang w:val="pt-BR"/>
        </w:rPr>
      </w:pPr>
      <w:r w:rsidRPr="000C533F">
        <w:rPr>
          <w:rFonts w:ascii="Times New Roman" w:hAnsi="Times New Roman" w:cs="Times New Roman"/>
          <w:sz w:val="24"/>
          <w:szCs w:val="24"/>
          <w:lang w:val="pt-BR"/>
        </w:rPr>
        <w:t xml:space="preserve">Santos, C. M. da C., Pimenta, C. A. de M., &amp; Nobre, M. R. C. (2007). A estratégia PICO para a construção da pergunta de pesquisa e busca de evidências. </w:t>
      </w:r>
      <w:r w:rsidRPr="000C533F">
        <w:rPr>
          <w:rFonts w:ascii="Times New Roman" w:hAnsi="Times New Roman" w:cs="Times New Roman"/>
          <w:i/>
          <w:iCs/>
          <w:sz w:val="24"/>
          <w:szCs w:val="24"/>
          <w:lang w:val="pt-BR"/>
        </w:rPr>
        <w:t>Revista Latino-Americana de Enfermagem</w:t>
      </w:r>
      <w:r w:rsidRPr="000C533F">
        <w:rPr>
          <w:rFonts w:ascii="Times New Roman" w:hAnsi="Times New Roman" w:cs="Times New Roman"/>
          <w:sz w:val="24"/>
          <w:szCs w:val="24"/>
          <w:lang w:val="pt-BR"/>
        </w:rPr>
        <w:t xml:space="preserve">, </w:t>
      </w:r>
      <w:r w:rsidRPr="000C533F">
        <w:rPr>
          <w:rFonts w:ascii="Times New Roman" w:hAnsi="Times New Roman" w:cs="Times New Roman"/>
          <w:i/>
          <w:iCs/>
          <w:sz w:val="24"/>
          <w:szCs w:val="24"/>
          <w:lang w:val="pt-BR"/>
        </w:rPr>
        <w:t>15</w:t>
      </w:r>
      <w:r w:rsidRPr="000C533F">
        <w:rPr>
          <w:rFonts w:ascii="Times New Roman" w:hAnsi="Times New Roman" w:cs="Times New Roman"/>
          <w:sz w:val="24"/>
          <w:szCs w:val="24"/>
          <w:lang w:val="pt-BR"/>
        </w:rPr>
        <w:t>, 508–511. https://doi.org/10.1590/S0104-11692007000300023</w:t>
      </w:r>
    </w:p>
    <w:p w14:paraId="556D64C2" w14:textId="77777777" w:rsidR="009F0F04" w:rsidRPr="000C533F" w:rsidRDefault="009F0F04" w:rsidP="000C533F">
      <w:pPr>
        <w:pStyle w:val="Bibliografia"/>
        <w:spacing w:line="360" w:lineRule="auto"/>
        <w:jc w:val="both"/>
        <w:rPr>
          <w:rFonts w:ascii="Times New Roman" w:hAnsi="Times New Roman" w:cs="Times New Roman"/>
          <w:sz w:val="24"/>
          <w:szCs w:val="24"/>
        </w:rPr>
      </w:pPr>
      <w:r w:rsidRPr="000C533F">
        <w:rPr>
          <w:rFonts w:ascii="Times New Roman" w:hAnsi="Times New Roman" w:cs="Times New Roman"/>
          <w:sz w:val="24"/>
          <w:szCs w:val="24"/>
          <w:lang w:val="pt-BR"/>
        </w:rPr>
        <w:t xml:space="preserve">Takahashi, T., Ikeda, K., Ishikawa, M., Tsukasaki, T., Nakama, D., Tanida, S., &amp; Kameda, T. (2004). </w:t>
      </w:r>
      <w:r w:rsidRPr="000C533F">
        <w:rPr>
          <w:rFonts w:ascii="Times New Roman" w:hAnsi="Times New Roman" w:cs="Times New Roman"/>
          <w:sz w:val="24"/>
          <w:szCs w:val="24"/>
        </w:rPr>
        <w:t xml:space="preserve">Social stress-induced cortisol elevation acutely impairs social memory in humans. </w:t>
      </w:r>
      <w:r w:rsidRPr="000C533F">
        <w:rPr>
          <w:rFonts w:ascii="Times New Roman" w:hAnsi="Times New Roman" w:cs="Times New Roman"/>
          <w:i/>
          <w:iCs/>
          <w:sz w:val="24"/>
          <w:szCs w:val="24"/>
        </w:rPr>
        <w:t>Neuroscience Letters</w:t>
      </w:r>
      <w:r w:rsidRPr="000C533F">
        <w:rPr>
          <w:rFonts w:ascii="Times New Roman" w:hAnsi="Times New Roman" w:cs="Times New Roman"/>
          <w:sz w:val="24"/>
          <w:szCs w:val="24"/>
        </w:rPr>
        <w:t xml:space="preserve">, </w:t>
      </w:r>
      <w:r w:rsidRPr="000C533F">
        <w:rPr>
          <w:rFonts w:ascii="Times New Roman" w:hAnsi="Times New Roman" w:cs="Times New Roman"/>
          <w:i/>
          <w:iCs/>
          <w:sz w:val="24"/>
          <w:szCs w:val="24"/>
        </w:rPr>
        <w:t>363</w:t>
      </w:r>
      <w:r w:rsidRPr="000C533F">
        <w:rPr>
          <w:rFonts w:ascii="Times New Roman" w:hAnsi="Times New Roman" w:cs="Times New Roman"/>
          <w:sz w:val="24"/>
          <w:szCs w:val="24"/>
        </w:rPr>
        <w:t>(2), 125–130. https://doi.org/10.1016/j.neulet.2004.03.062</w:t>
      </w:r>
    </w:p>
    <w:p w14:paraId="60BF52D2" w14:textId="77777777" w:rsidR="009F0F04" w:rsidRPr="000C533F" w:rsidRDefault="009F0F04" w:rsidP="000C533F">
      <w:pPr>
        <w:pStyle w:val="Bibliografia"/>
        <w:spacing w:line="360" w:lineRule="auto"/>
        <w:jc w:val="both"/>
        <w:rPr>
          <w:rFonts w:ascii="Times New Roman" w:hAnsi="Times New Roman" w:cs="Times New Roman"/>
          <w:sz w:val="24"/>
          <w:szCs w:val="24"/>
        </w:rPr>
      </w:pPr>
      <w:r w:rsidRPr="000C533F">
        <w:rPr>
          <w:rFonts w:ascii="Times New Roman" w:hAnsi="Times New Roman" w:cs="Times New Roman"/>
          <w:sz w:val="24"/>
          <w:szCs w:val="24"/>
        </w:rPr>
        <w:t xml:space="preserve">van Wijk-Herbrink, M. F., Roelofs, J., Broers, N. J., Rijkeboer, M. M., Arntz, A., &amp; Bernstein, D. P. (2018). Validation of Schema Coping Inventory and Schema Mode Inventory in Adolescents. </w:t>
      </w:r>
      <w:r w:rsidRPr="000C533F">
        <w:rPr>
          <w:rFonts w:ascii="Times New Roman" w:hAnsi="Times New Roman" w:cs="Times New Roman"/>
          <w:i/>
          <w:iCs/>
          <w:sz w:val="24"/>
          <w:szCs w:val="24"/>
        </w:rPr>
        <w:t>Journal of Personality Disorders</w:t>
      </w:r>
      <w:r w:rsidRPr="000C533F">
        <w:rPr>
          <w:rFonts w:ascii="Times New Roman" w:hAnsi="Times New Roman" w:cs="Times New Roman"/>
          <w:sz w:val="24"/>
          <w:szCs w:val="24"/>
        </w:rPr>
        <w:t xml:space="preserve">, </w:t>
      </w:r>
      <w:r w:rsidRPr="000C533F">
        <w:rPr>
          <w:rFonts w:ascii="Times New Roman" w:hAnsi="Times New Roman" w:cs="Times New Roman"/>
          <w:i/>
          <w:iCs/>
          <w:sz w:val="24"/>
          <w:szCs w:val="24"/>
        </w:rPr>
        <w:t>32</w:t>
      </w:r>
      <w:r w:rsidRPr="000C533F">
        <w:rPr>
          <w:rFonts w:ascii="Times New Roman" w:hAnsi="Times New Roman" w:cs="Times New Roman"/>
          <w:sz w:val="24"/>
          <w:szCs w:val="24"/>
        </w:rPr>
        <w:t>(2), 220–241. https://doi.org/10.1521/pedi_2017_31_295</w:t>
      </w:r>
    </w:p>
    <w:p w14:paraId="26D93528" w14:textId="77777777" w:rsidR="009F0F04" w:rsidRPr="000C533F" w:rsidRDefault="009F0F04" w:rsidP="000C533F">
      <w:pPr>
        <w:pStyle w:val="Bibliografia"/>
        <w:spacing w:line="360" w:lineRule="auto"/>
        <w:jc w:val="both"/>
        <w:rPr>
          <w:rFonts w:ascii="Times New Roman" w:hAnsi="Times New Roman" w:cs="Times New Roman"/>
          <w:sz w:val="24"/>
          <w:szCs w:val="24"/>
        </w:rPr>
      </w:pPr>
      <w:r w:rsidRPr="000C533F">
        <w:rPr>
          <w:rFonts w:ascii="Times New Roman" w:hAnsi="Times New Roman" w:cs="Times New Roman"/>
          <w:sz w:val="24"/>
          <w:szCs w:val="24"/>
        </w:rPr>
        <w:t xml:space="preserve">Yahfoufi, N., Matar, C., &amp; Ismail, N. (2020). Adolescence and Aging: Impact of Adolescence Inflammatory Stress and Microbiota Alterations on Brain Development, Aging, and Neurodegeneration. </w:t>
      </w:r>
      <w:r w:rsidRPr="000C533F">
        <w:rPr>
          <w:rFonts w:ascii="Times New Roman" w:hAnsi="Times New Roman" w:cs="Times New Roman"/>
          <w:i/>
          <w:iCs/>
          <w:sz w:val="24"/>
          <w:szCs w:val="24"/>
        </w:rPr>
        <w:t>The Journals of Gerontology: Series A</w:t>
      </w:r>
      <w:r w:rsidRPr="000C533F">
        <w:rPr>
          <w:rFonts w:ascii="Times New Roman" w:hAnsi="Times New Roman" w:cs="Times New Roman"/>
          <w:sz w:val="24"/>
          <w:szCs w:val="24"/>
        </w:rPr>
        <w:t xml:space="preserve">, </w:t>
      </w:r>
      <w:r w:rsidRPr="000C533F">
        <w:rPr>
          <w:rFonts w:ascii="Times New Roman" w:hAnsi="Times New Roman" w:cs="Times New Roman"/>
          <w:i/>
          <w:iCs/>
          <w:sz w:val="24"/>
          <w:szCs w:val="24"/>
        </w:rPr>
        <w:t>75</w:t>
      </w:r>
      <w:r w:rsidRPr="000C533F">
        <w:rPr>
          <w:rFonts w:ascii="Times New Roman" w:hAnsi="Times New Roman" w:cs="Times New Roman"/>
          <w:sz w:val="24"/>
          <w:szCs w:val="24"/>
        </w:rPr>
        <w:t>(7), 1251–1257. https://doi.org/10.1093/gerona/glaa006</w:t>
      </w:r>
    </w:p>
    <w:p w14:paraId="75D90476" w14:textId="77777777" w:rsidR="009F0F04" w:rsidRPr="000C533F" w:rsidRDefault="009F0F04" w:rsidP="000C533F">
      <w:pPr>
        <w:pStyle w:val="Bibliografia"/>
        <w:spacing w:line="360" w:lineRule="auto"/>
        <w:jc w:val="both"/>
        <w:rPr>
          <w:rFonts w:ascii="Times New Roman" w:hAnsi="Times New Roman" w:cs="Times New Roman"/>
          <w:sz w:val="24"/>
          <w:szCs w:val="24"/>
        </w:rPr>
      </w:pPr>
      <w:r w:rsidRPr="000C533F">
        <w:rPr>
          <w:rFonts w:ascii="Times New Roman" w:hAnsi="Times New Roman" w:cs="Times New Roman"/>
          <w:sz w:val="24"/>
          <w:szCs w:val="24"/>
        </w:rPr>
        <w:t xml:space="preserve">Zheng, S., Stewart, J. G., Bagby, R. M., &amp; Harkness, K. L. (2022). Specific early maladaptive schemas differentially mediate the relations of emotional and sexual maltreatment to recent life events in youth with depression. </w:t>
      </w:r>
      <w:r w:rsidRPr="000C533F">
        <w:rPr>
          <w:rFonts w:ascii="Times New Roman" w:hAnsi="Times New Roman" w:cs="Times New Roman"/>
          <w:i/>
          <w:iCs/>
          <w:sz w:val="24"/>
          <w:szCs w:val="24"/>
        </w:rPr>
        <w:t>Clinical Psychology &amp; Psychotherapy</w:t>
      </w:r>
      <w:r w:rsidRPr="000C533F">
        <w:rPr>
          <w:rFonts w:ascii="Times New Roman" w:hAnsi="Times New Roman" w:cs="Times New Roman"/>
          <w:sz w:val="24"/>
          <w:szCs w:val="24"/>
        </w:rPr>
        <w:t xml:space="preserve">, </w:t>
      </w:r>
      <w:r w:rsidRPr="000C533F">
        <w:rPr>
          <w:rFonts w:ascii="Times New Roman" w:hAnsi="Times New Roman" w:cs="Times New Roman"/>
          <w:i/>
          <w:iCs/>
          <w:sz w:val="24"/>
          <w:szCs w:val="24"/>
        </w:rPr>
        <w:t>29</w:t>
      </w:r>
      <w:r w:rsidRPr="000C533F">
        <w:rPr>
          <w:rFonts w:ascii="Times New Roman" w:hAnsi="Times New Roman" w:cs="Times New Roman"/>
          <w:sz w:val="24"/>
          <w:szCs w:val="24"/>
        </w:rPr>
        <w:t>(3), 1020–1033. https://doi.org/10.1002/cpp.2681</w:t>
      </w:r>
    </w:p>
    <w:p w14:paraId="218D2745" w14:textId="77777777" w:rsidR="009F0F04" w:rsidRPr="000C533F" w:rsidRDefault="009F0F04" w:rsidP="000C533F">
      <w:pPr>
        <w:pStyle w:val="Bibliografia"/>
        <w:spacing w:line="360" w:lineRule="auto"/>
        <w:jc w:val="both"/>
        <w:rPr>
          <w:rFonts w:ascii="Times New Roman" w:hAnsi="Times New Roman" w:cs="Times New Roman"/>
          <w:sz w:val="24"/>
          <w:szCs w:val="24"/>
        </w:rPr>
      </w:pPr>
      <w:r w:rsidRPr="000C533F">
        <w:rPr>
          <w:rFonts w:ascii="Times New Roman" w:hAnsi="Times New Roman" w:cs="Times New Roman"/>
          <w:sz w:val="24"/>
          <w:szCs w:val="24"/>
        </w:rPr>
        <w:t xml:space="preserve">Zhu, H., Luo, X., Cai, T., He, J., Lu, Y., &amp; Wu, S. (2016). Life Event Stress and Binge Eating Among Adolescents: The Roles of Early Maladaptive Schemas and Impulsivity. </w:t>
      </w:r>
      <w:r w:rsidRPr="000C533F">
        <w:rPr>
          <w:rFonts w:ascii="Times New Roman" w:hAnsi="Times New Roman" w:cs="Times New Roman"/>
          <w:i/>
          <w:iCs/>
          <w:sz w:val="24"/>
          <w:szCs w:val="24"/>
        </w:rPr>
        <w:t>Stress and Health: Journal of the International Society for the Investigation of Stress</w:t>
      </w:r>
      <w:r w:rsidRPr="000C533F">
        <w:rPr>
          <w:rFonts w:ascii="Times New Roman" w:hAnsi="Times New Roman" w:cs="Times New Roman"/>
          <w:sz w:val="24"/>
          <w:szCs w:val="24"/>
        </w:rPr>
        <w:t xml:space="preserve">, </w:t>
      </w:r>
      <w:r w:rsidRPr="000C533F">
        <w:rPr>
          <w:rFonts w:ascii="Times New Roman" w:hAnsi="Times New Roman" w:cs="Times New Roman"/>
          <w:i/>
          <w:iCs/>
          <w:sz w:val="24"/>
          <w:szCs w:val="24"/>
        </w:rPr>
        <w:t>32</w:t>
      </w:r>
      <w:r w:rsidRPr="000C533F">
        <w:rPr>
          <w:rFonts w:ascii="Times New Roman" w:hAnsi="Times New Roman" w:cs="Times New Roman"/>
          <w:sz w:val="24"/>
          <w:szCs w:val="24"/>
        </w:rPr>
        <w:t>(4), 395–401. https://doi.org/10.1002/smi.2634</w:t>
      </w:r>
    </w:p>
    <w:p w14:paraId="00000087" w14:textId="046169C2" w:rsidR="00D707BE" w:rsidRPr="000C533F" w:rsidRDefault="00BF041F" w:rsidP="000C533F">
      <w:pPr>
        <w:spacing w:after="240" w:line="360" w:lineRule="auto"/>
        <w:jc w:val="both"/>
        <w:rPr>
          <w:rFonts w:ascii="Times New Roman" w:hAnsi="Times New Roman" w:cs="Times New Roman"/>
          <w:sz w:val="24"/>
          <w:szCs w:val="24"/>
        </w:rPr>
      </w:pPr>
      <w:r w:rsidRPr="000C533F">
        <w:rPr>
          <w:rFonts w:ascii="Times New Roman" w:hAnsi="Times New Roman" w:cs="Times New Roman"/>
          <w:sz w:val="24"/>
          <w:szCs w:val="24"/>
        </w:rPr>
        <w:fldChar w:fldCharType="end"/>
      </w:r>
    </w:p>
    <w:sectPr w:rsidR="00D707BE" w:rsidRPr="000C533F" w:rsidSect="00C22F9D">
      <w:pgSz w:w="11906" w:h="16838"/>
      <w:pgMar w:top="1418" w:right="1418" w:bottom="1418" w:left="1418" w:header="709" w:footer="709"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791100A" w14:textId="77777777" w:rsidR="004E2724" w:rsidRDefault="004E2724">
      <w:pPr>
        <w:spacing w:after="0" w:line="240" w:lineRule="auto"/>
      </w:pPr>
      <w:r>
        <w:separator/>
      </w:r>
    </w:p>
  </w:endnote>
  <w:endnote w:type="continuationSeparator" w:id="0">
    <w:p w14:paraId="3BA54898" w14:textId="77777777" w:rsidR="004E2724" w:rsidRDefault="004E27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auto"/>
    <w:pitch w:val="variable"/>
    <w:sig w:usb0="E00002FF" w:usb1="5000205A" w:usb2="00000000" w:usb3="00000000" w:csb0="0000019F" w:csb1="00000000"/>
  </w:font>
  <w:font w:name="Quattrocento Sans">
    <w:charset w:val="00"/>
    <w:family w:val="swiss"/>
    <w:pitch w:val="variable"/>
    <w:sig w:usb0="800000BF" w:usb1="4000005B"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16E877E" w14:textId="77777777" w:rsidR="004E2724" w:rsidRDefault="004E2724">
      <w:pPr>
        <w:spacing w:after="0" w:line="240" w:lineRule="auto"/>
      </w:pPr>
      <w:r>
        <w:separator/>
      </w:r>
    </w:p>
  </w:footnote>
  <w:footnote w:type="continuationSeparator" w:id="0">
    <w:p w14:paraId="6F64553F" w14:textId="77777777" w:rsidR="004E2724" w:rsidRDefault="004E272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47136E0"/>
    <w:multiLevelType w:val="multilevel"/>
    <w:tmpl w:val="F87C71C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49002259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removePersonalInformation/>
  <w:removeDateAndTime/>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707BE"/>
    <w:rsid w:val="00007121"/>
    <w:rsid w:val="0001248C"/>
    <w:rsid w:val="00025A0B"/>
    <w:rsid w:val="000433D1"/>
    <w:rsid w:val="000702EE"/>
    <w:rsid w:val="000B033E"/>
    <w:rsid w:val="000C533F"/>
    <w:rsid w:val="00112597"/>
    <w:rsid w:val="00114B43"/>
    <w:rsid w:val="00142F12"/>
    <w:rsid w:val="001C46D9"/>
    <w:rsid w:val="001E2F58"/>
    <w:rsid w:val="001E342C"/>
    <w:rsid w:val="001F610B"/>
    <w:rsid w:val="0022425D"/>
    <w:rsid w:val="00247860"/>
    <w:rsid w:val="0028694C"/>
    <w:rsid w:val="002B0970"/>
    <w:rsid w:val="002C0C28"/>
    <w:rsid w:val="002E27AC"/>
    <w:rsid w:val="003056D7"/>
    <w:rsid w:val="00326090"/>
    <w:rsid w:val="0033082C"/>
    <w:rsid w:val="0034528E"/>
    <w:rsid w:val="00345D99"/>
    <w:rsid w:val="003469E2"/>
    <w:rsid w:val="0035261F"/>
    <w:rsid w:val="00383E53"/>
    <w:rsid w:val="00390CDD"/>
    <w:rsid w:val="00392EF4"/>
    <w:rsid w:val="003E18F8"/>
    <w:rsid w:val="003F041B"/>
    <w:rsid w:val="004010BD"/>
    <w:rsid w:val="00412A59"/>
    <w:rsid w:val="004432A2"/>
    <w:rsid w:val="00452E15"/>
    <w:rsid w:val="00453225"/>
    <w:rsid w:val="004539CB"/>
    <w:rsid w:val="00497BCF"/>
    <w:rsid w:val="004D56A6"/>
    <w:rsid w:val="004E2724"/>
    <w:rsid w:val="004E337E"/>
    <w:rsid w:val="004E7771"/>
    <w:rsid w:val="00536299"/>
    <w:rsid w:val="0054183A"/>
    <w:rsid w:val="00560172"/>
    <w:rsid w:val="00574FF5"/>
    <w:rsid w:val="00596C7E"/>
    <w:rsid w:val="0060324E"/>
    <w:rsid w:val="006168BE"/>
    <w:rsid w:val="00670EEF"/>
    <w:rsid w:val="00676EFD"/>
    <w:rsid w:val="00682A31"/>
    <w:rsid w:val="006A3C48"/>
    <w:rsid w:val="006C2483"/>
    <w:rsid w:val="007201E2"/>
    <w:rsid w:val="007329B1"/>
    <w:rsid w:val="00781F26"/>
    <w:rsid w:val="00790386"/>
    <w:rsid w:val="00794502"/>
    <w:rsid w:val="00795C84"/>
    <w:rsid w:val="007D404C"/>
    <w:rsid w:val="0084254C"/>
    <w:rsid w:val="00860AF7"/>
    <w:rsid w:val="00861C74"/>
    <w:rsid w:val="008839F6"/>
    <w:rsid w:val="008869FC"/>
    <w:rsid w:val="00911CE2"/>
    <w:rsid w:val="00941F8A"/>
    <w:rsid w:val="00942D1C"/>
    <w:rsid w:val="00994FCE"/>
    <w:rsid w:val="009C49DC"/>
    <w:rsid w:val="009E6A26"/>
    <w:rsid w:val="009F0F04"/>
    <w:rsid w:val="00A538DA"/>
    <w:rsid w:val="00A67245"/>
    <w:rsid w:val="00A87FFE"/>
    <w:rsid w:val="00A918F0"/>
    <w:rsid w:val="00AD41CD"/>
    <w:rsid w:val="00AF18F3"/>
    <w:rsid w:val="00AF296B"/>
    <w:rsid w:val="00B00C2E"/>
    <w:rsid w:val="00B15AC7"/>
    <w:rsid w:val="00B15EB4"/>
    <w:rsid w:val="00B661BD"/>
    <w:rsid w:val="00B72331"/>
    <w:rsid w:val="00B844A9"/>
    <w:rsid w:val="00B950EF"/>
    <w:rsid w:val="00B97E79"/>
    <w:rsid w:val="00BB5D07"/>
    <w:rsid w:val="00BE46FE"/>
    <w:rsid w:val="00BF041F"/>
    <w:rsid w:val="00C14CF8"/>
    <w:rsid w:val="00C21471"/>
    <w:rsid w:val="00C22F9D"/>
    <w:rsid w:val="00C24CB3"/>
    <w:rsid w:val="00C27CA2"/>
    <w:rsid w:val="00C50B88"/>
    <w:rsid w:val="00C85AAE"/>
    <w:rsid w:val="00C97E6A"/>
    <w:rsid w:val="00CB576F"/>
    <w:rsid w:val="00CC1740"/>
    <w:rsid w:val="00CE1063"/>
    <w:rsid w:val="00CE76BB"/>
    <w:rsid w:val="00CF0062"/>
    <w:rsid w:val="00D20A50"/>
    <w:rsid w:val="00D3132D"/>
    <w:rsid w:val="00D60C3E"/>
    <w:rsid w:val="00D664BC"/>
    <w:rsid w:val="00D707BE"/>
    <w:rsid w:val="00DA7818"/>
    <w:rsid w:val="00DC3384"/>
    <w:rsid w:val="00E1761B"/>
    <w:rsid w:val="00E35273"/>
    <w:rsid w:val="00E41E05"/>
    <w:rsid w:val="00E51430"/>
    <w:rsid w:val="00E55916"/>
    <w:rsid w:val="00E832B0"/>
    <w:rsid w:val="00EC653B"/>
    <w:rsid w:val="00EE52B7"/>
    <w:rsid w:val="00EE635F"/>
    <w:rsid w:val="00F315B9"/>
    <w:rsid w:val="00F52ACD"/>
    <w:rsid w:val="00F65DDD"/>
    <w:rsid w:val="00FB05C8"/>
    <w:rsid w:val="00FF2C2B"/>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2A21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US" w:eastAsia="pt-B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6090"/>
  </w:style>
  <w:style w:type="paragraph" w:styleId="Ttulo1">
    <w:name w:val="heading 1"/>
    <w:basedOn w:val="Normal"/>
    <w:next w:val="Normal"/>
    <w:uiPriority w:val="9"/>
    <w:qFormat/>
    <w:pPr>
      <w:keepNext/>
      <w:keepLines/>
      <w:spacing w:before="480" w:after="120"/>
      <w:outlineLvl w:val="0"/>
    </w:pPr>
    <w:rPr>
      <w:b/>
      <w:sz w:val="48"/>
      <w:szCs w:val="48"/>
    </w:rPr>
  </w:style>
  <w:style w:type="paragraph" w:styleId="Ttulo2">
    <w:name w:val="heading 2"/>
    <w:basedOn w:val="Normal"/>
    <w:next w:val="Normal"/>
    <w:uiPriority w:val="9"/>
    <w:semiHidden/>
    <w:unhideWhenUsed/>
    <w:qFormat/>
    <w:pPr>
      <w:keepNext/>
      <w:keepLines/>
      <w:spacing w:before="360" w:after="80"/>
      <w:outlineLvl w:val="1"/>
    </w:pPr>
    <w:rPr>
      <w:b/>
      <w:sz w:val="36"/>
      <w:szCs w:val="36"/>
    </w:rPr>
  </w:style>
  <w:style w:type="paragraph" w:styleId="Ttulo3">
    <w:name w:val="heading 3"/>
    <w:basedOn w:val="Normal"/>
    <w:next w:val="Normal"/>
    <w:uiPriority w:val="9"/>
    <w:semiHidden/>
    <w:unhideWhenUsed/>
    <w:qFormat/>
    <w:pPr>
      <w:keepNext/>
      <w:keepLines/>
      <w:spacing w:before="280" w:after="80"/>
      <w:outlineLvl w:val="2"/>
    </w:pPr>
    <w:rPr>
      <w:b/>
      <w:sz w:val="28"/>
      <w:szCs w:val="28"/>
    </w:rPr>
  </w:style>
  <w:style w:type="paragraph" w:styleId="Ttulo4">
    <w:name w:val="heading 4"/>
    <w:basedOn w:val="Normal"/>
    <w:next w:val="Normal"/>
    <w:uiPriority w:val="9"/>
    <w:semiHidden/>
    <w:unhideWhenUsed/>
    <w:qFormat/>
    <w:pPr>
      <w:keepNext/>
      <w:keepLines/>
      <w:spacing w:before="240" w:after="40"/>
      <w:outlineLvl w:val="3"/>
    </w:pPr>
    <w:rPr>
      <w:b/>
      <w:sz w:val="24"/>
      <w:szCs w:val="24"/>
    </w:rPr>
  </w:style>
  <w:style w:type="paragraph" w:styleId="Ttulo5">
    <w:name w:val="heading 5"/>
    <w:basedOn w:val="Normal"/>
    <w:next w:val="Normal"/>
    <w:uiPriority w:val="9"/>
    <w:semiHidden/>
    <w:unhideWhenUsed/>
    <w:qFormat/>
    <w:pPr>
      <w:keepNext/>
      <w:keepLines/>
      <w:spacing w:before="220" w:after="40"/>
      <w:outlineLvl w:val="4"/>
    </w:pPr>
    <w:rPr>
      <w:b/>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table" w:customStyle="1" w:styleId="TableNormal0">
    <w:name w:val="Table Normal"/>
    <w:tblPr>
      <w:tblCellMar>
        <w:top w:w="0" w:type="dxa"/>
        <w:left w:w="0" w:type="dxa"/>
        <w:bottom w:w="0" w:type="dxa"/>
        <w:right w:w="0" w:type="dxa"/>
      </w:tblCellMar>
    </w:tblPr>
  </w:style>
  <w:style w:type="table" w:customStyle="1" w:styleId="TableNormal1">
    <w:name w:val="Table Normal"/>
    <w:tblPr>
      <w:tblCellMar>
        <w:top w:w="0" w:type="dxa"/>
        <w:left w:w="0" w:type="dxa"/>
        <w:bottom w:w="0" w:type="dxa"/>
        <w:right w:w="0" w:type="dxa"/>
      </w:tblCellMar>
    </w:tblPr>
  </w:style>
  <w:style w:type="table" w:customStyle="1" w:styleId="TableNormal2">
    <w:name w:val="Table Normal"/>
    <w:tblPr>
      <w:tblCellMar>
        <w:top w:w="0" w:type="dxa"/>
        <w:left w:w="0" w:type="dxa"/>
        <w:bottom w:w="0" w:type="dxa"/>
        <w:right w:w="0" w:type="dxa"/>
      </w:tblCellMar>
    </w:tblPr>
  </w:style>
  <w:style w:type="table" w:customStyle="1" w:styleId="TableNormal3">
    <w:name w:val="Table Normal"/>
    <w:tblPr>
      <w:tblCellMar>
        <w:top w:w="0" w:type="dxa"/>
        <w:left w:w="0" w:type="dxa"/>
        <w:bottom w:w="0" w:type="dxa"/>
        <w:right w:w="0" w:type="dxa"/>
      </w:tblCellMar>
    </w:tblPr>
  </w:style>
  <w:style w:type="table" w:customStyle="1" w:styleId="TableNormal4">
    <w:name w:val="Table Normal"/>
    <w:tblPr>
      <w:tblCellMar>
        <w:top w:w="0" w:type="dxa"/>
        <w:left w:w="0" w:type="dxa"/>
        <w:bottom w:w="0" w:type="dxa"/>
        <w:right w:w="0" w:type="dxa"/>
      </w:tblCellMar>
    </w:tblPr>
  </w:style>
  <w:style w:type="paragraph" w:styleId="NormalWeb">
    <w:name w:val="Normal (Web)"/>
    <w:basedOn w:val="Normal"/>
    <w:uiPriority w:val="99"/>
    <w:unhideWhenUsed/>
    <w:rsid w:val="00817EF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Fontepargpadro"/>
    <w:uiPriority w:val="99"/>
    <w:unhideWhenUsed/>
    <w:rsid w:val="00817EF8"/>
    <w:rPr>
      <w:color w:val="0000FF"/>
      <w:u w:val="single"/>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customStyle="1" w:styleId="ztplmc">
    <w:name w:val="ztplmc"/>
    <w:basedOn w:val="Fontepargpadro"/>
    <w:rsid w:val="00E11D58"/>
  </w:style>
  <w:style w:type="character" w:customStyle="1" w:styleId="rynqvb">
    <w:name w:val="rynqvb"/>
    <w:basedOn w:val="Fontepargpadro"/>
    <w:rsid w:val="00E11D58"/>
  </w:style>
  <w:style w:type="paragraph" w:styleId="Bibliografia">
    <w:name w:val="Bibliography"/>
    <w:basedOn w:val="Normal"/>
    <w:next w:val="Normal"/>
    <w:uiPriority w:val="37"/>
    <w:unhideWhenUsed/>
    <w:rsid w:val="00455117"/>
    <w:pPr>
      <w:spacing w:after="0" w:line="480" w:lineRule="auto"/>
      <w:ind w:left="720" w:hanging="720"/>
    </w:pPr>
  </w:style>
  <w:style w:type="character" w:styleId="MenoPendente">
    <w:name w:val="Unresolved Mention"/>
    <w:basedOn w:val="Fontepargpadro"/>
    <w:uiPriority w:val="99"/>
    <w:semiHidden/>
    <w:unhideWhenUsed/>
    <w:rsid w:val="00E66977"/>
    <w:rPr>
      <w:color w:val="605E5C"/>
      <w:shd w:val="clear" w:color="auto" w:fill="E1DFDD"/>
    </w:rPr>
  </w:style>
  <w:style w:type="character" w:styleId="nfase">
    <w:name w:val="Emphasis"/>
    <w:basedOn w:val="Fontepargpadro"/>
    <w:uiPriority w:val="20"/>
    <w:qFormat/>
    <w:rsid w:val="00ED5FB6"/>
    <w:rPr>
      <w:i/>
      <w:iCs/>
    </w:rPr>
  </w:style>
  <w:style w:type="paragraph" w:styleId="Cabealho">
    <w:name w:val="header"/>
    <w:basedOn w:val="Normal"/>
    <w:link w:val="CabealhoChar"/>
    <w:uiPriority w:val="99"/>
    <w:unhideWhenUsed/>
    <w:rsid w:val="006C2483"/>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6C2483"/>
  </w:style>
  <w:style w:type="paragraph" w:styleId="Rodap">
    <w:name w:val="footer"/>
    <w:basedOn w:val="Normal"/>
    <w:link w:val="RodapChar"/>
    <w:uiPriority w:val="99"/>
    <w:unhideWhenUsed/>
    <w:rsid w:val="006C2483"/>
    <w:pPr>
      <w:tabs>
        <w:tab w:val="center" w:pos="4252"/>
        <w:tab w:val="right" w:pos="8504"/>
      </w:tabs>
      <w:spacing w:after="0" w:line="240" w:lineRule="auto"/>
    </w:pPr>
  </w:style>
  <w:style w:type="character" w:customStyle="1" w:styleId="RodapChar">
    <w:name w:val="Rodapé Char"/>
    <w:basedOn w:val="Fontepargpadro"/>
    <w:link w:val="Rodap"/>
    <w:uiPriority w:val="99"/>
    <w:rsid w:val="006C2483"/>
  </w:style>
  <w:style w:type="paragraph" w:styleId="Pr-formataoHTML">
    <w:name w:val="HTML Preformatted"/>
    <w:basedOn w:val="Normal"/>
    <w:link w:val="Pr-formataoHTMLChar"/>
    <w:uiPriority w:val="99"/>
    <w:semiHidden/>
    <w:unhideWhenUsed/>
    <w:rsid w:val="001C46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pt-BR"/>
    </w:rPr>
  </w:style>
  <w:style w:type="character" w:customStyle="1" w:styleId="Pr-formataoHTMLChar">
    <w:name w:val="Pré-formatação HTML Char"/>
    <w:basedOn w:val="Fontepargpadro"/>
    <w:link w:val="Pr-formataoHTML"/>
    <w:uiPriority w:val="99"/>
    <w:semiHidden/>
    <w:rsid w:val="001C46D9"/>
    <w:rPr>
      <w:rFonts w:ascii="Courier New" w:eastAsia="Times New Roman" w:hAnsi="Courier New" w:cs="Courier New"/>
      <w:sz w:val="20"/>
      <w:szCs w:val="20"/>
      <w:lang w:val="pt-BR"/>
    </w:rPr>
  </w:style>
  <w:style w:type="character" w:customStyle="1" w:styleId="y2iqfc">
    <w:name w:val="y2iqfc"/>
    <w:basedOn w:val="Fontepargpadro"/>
    <w:rsid w:val="001C46D9"/>
  </w:style>
  <w:style w:type="paragraph" w:customStyle="1" w:styleId="Default">
    <w:name w:val="Default"/>
    <w:rsid w:val="001E2F58"/>
    <w:pPr>
      <w:autoSpaceDE w:val="0"/>
      <w:autoSpaceDN w:val="0"/>
      <w:adjustRightInd w:val="0"/>
      <w:spacing w:after="0" w:line="240" w:lineRule="auto"/>
    </w:pPr>
    <w:rPr>
      <w:rFonts w:ascii="Times New Roman" w:hAnsi="Times New Roman" w:cs="Times New Roman"/>
      <w:color w:val="000000"/>
      <w:sz w:val="24"/>
      <w:szCs w:val="24"/>
      <w:lang w:val="pt-BR"/>
    </w:rPr>
  </w:style>
  <w:style w:type="paragraph" w:customStyle="1" w:styleId="TtuloResumen">
    <w:name w:val="Título Resumen"/>
    <w:basedOn w:val="Normal"/>
    <w:link w:val="TtuloResumenCar"/>
    <w:autoRedefine/>
    <w:qFormat/>
    <w:rsid w:val="00E832B0"/>
    <w:pPr>
      <w:spacing w:after="120" w:line="240" w:lineRule="auto"/>
      <w:jc w:val="center"/>
      <w:outlineLvl w:val="0"/>
    </w:pPr>
    <w:rPr>
      <w:rFonts w:ascii="Times New Roman" w:eastAsia="Times New Roman" w:hAnsi="Times New Roman" w:cs="Times New Roman"/>
      <w:b/>
      <w:smallCaps/>
      <w:sz w:val="20"/>
      <w:szCs w:val="20"/>
      <w:lang w:val="pt-BR" w:eastAsia="es-ES_tradnl"/>
    </w:rPr>
  </w:style>
  <w:style w:type="paragraph" w:customStyle="1" w:styleId="Titulodeartculo">
    <w:name w:val="Titulo de artículo"/>
    <w:basedOn w:val="Normal"/>
    <w:link w:val="TitulodeartculoCar"/>
    <w:autoRedefine/>
    <w:qFormat/>
    <w:rsid w:val="00E832B0"/>
    <w:pPr>
      <w:spacing w:after="0" w:line="240" w:lineRule="auto"/>
      <w:jc w:val="center"/>
      <w:outlineLvl w:val="0"/>
    </w:pPr>
    <w:rPr>
      <w:rFonts w:ascii="Times New Roman" w:eastAsia="Times New Roman" w:hAnsi="Times New Roman" w:cs="Times New Roman"/>
      <w:b/>
      <w:noProof/>
      <w:sz w:val="36"/>
      <w:szCs w:val="36"/>
      <w:lang w:val="es-AR" w:eastAsia="es-ES_tradnl"/>
    </w:rPr>
  </w:style>
  <w:style w:type="character" w:customStyle="1" w:styleId="TitulodeartculoCar">
    <w:name w:val="Titulo de artículo Car"/>
    <w:basedOn w:val="Fontepargpadro"/>
    <w:link w:val="Titulodeartculo"/>
    <w:rsid w:val="00E832B0"/>
    <w:rPr>
      <w:rFonts w:ascii="Times New Roman" w:eastAsia="Times New Roman" w:hAnsi="Times New Roman" w:cs="Times New Roman"/>
      <w:b/>
      <w:noProof/>
      <w:sz w:val="36"/>
      <w:szCs w:val="36"/>
      <w:lang w:val="es-AR" w:eastAsia="es-ES_tradnl"/>
    </w:rPr>
  </w:style>
  <w:style w:type="character" w:customStyle="1" w:styleId="TtuloResumenCar">
    <w:name w:val="Título Resumen Car"/>
    <w:basedOn w:val="Fontepargpadro"/>
    <w:link w:val="TtuloResumen"/>
    <w:rsid w:val="00E832B0"/>
    <w:rPr>
      <w:rFonts w:ascii="Times New Roman" w:eastAsia="Times New Roman" w:hAnsi="Times New Roman" w:cs="Times New Roman"/>
      <w:b/>
      <w:smallCaps/>
      <w:sz w:val="20"/>
      <w:szCs w:val="20"/>
      <w:lang w:val="pt-BR"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9588965">
      <w:bodyDiv w:val="1"/>
      <w:marLeft w:val="0"/>
      <w:marRight w:val="0"/>
      <w:marTop w:val="0"/>
      <w:marBottom w:val="0"/>
      <w:divBdr>
        <w:top w:val="none" w:sz="0" w:space="0" w:color="auto"/>
        <w:left w:val="none" w:sz="0" w:space="0" w:color="auto"/>
        <w:bottom w:val="none" w:sz="0" w:space="0" w:color="auto"/>
        <w:right w:val="none" w:sz="0" w:space="0" w:color="auto"/>
      </w:divBdr>
    </w:div>
    <w:div w:id="752975610">
      <w:bodyDiv w:val="1"/>
      <w:marLeft w:val="0"/>
      <w:marRight w:val="0"/>
      <w:marTop w:val="0"/>
      <w:marBottom w:val="0"/>
      <w:divBdr>
        <w:top w:val="none" w:sz="0" w:space="0" w:color="auto"/>
        <w:left w:val="none" w:sz="0" w:space="0" w:color="auto"/>
        <w:bottom w:val="none" w:sz="0" w:space="0" w:color="auto"/>
        <w:right w:val="none" w:sz="0" w:space="0" w:color="auto"/>
      </w:divBdr>
    </w:div>
    <w:div w:id="1083719384">
      <w:bodyDiv w:val="1"/>
      <w:marLeft w:val="0"/>
      <w:marRight w:val="0"/>
      <w:marTop w:val="0"/>
      <w:marBottom w:val="0"/>
      <w:divBdr>
        <w:top w:val="none" w:sz="0" w:space="0" w:color="auto"/>
        <w:left w:val="none" w:sz="0" w:space="0" w:color="auto"/>
        <w:bottom w:val="none" w:sz="0" w:space="0" w:color="auto"/>
        <w:right w:val="none" w:sz="0" w:space="0" w:color="auto"/>
      </w:divBdr>
    </w:div>
    <w:div w:id="1446121962">
      <w:bodyDiv w:val="1"/>
      <w:marLeft w:val="0"/>
      <w:marRight w:val="0"/>
      <w:marTop w:val="0"/>
      <w:marBottom w:val="0"/>
      <w:divBdr>
        <w:top w:val="none" w:sz="0" w:space="0" w:color="auto"/>
        <w:left w:val="none" w:sz="0" w:space="0" w:color="auto"/>
        <w:bottom w:val="none" w:sz="0" w:space="0" w:color="auto"/>
        <w:right w:val="none" w:sz="0" w:space="0" w:color="auto"/>
      </w:divBdr>
    </w:div>
    <w:div w:id="1760523089">
      <w:bodyDiv w:val="1"/>
      <w:marLeft w:val="0"/>
      <w:marRight w:val="0"/>
      <w:marTop w:val="0"/>
      <w:marBottom w:val="0"/>
      <w:divBdr>
        <w:top w:val="none" w:sz="0" w:space="0" w:color="auto"/>
        <w:left w:val="none" w:sz="0" w:space="0" w:color="auto"/>
        <w:bottom w:val="none" w:sz="0" w:space="0" w:color="auto"/>
        <w:right w:val="none" w:sz="0" w:space="0" w:color="auto"/>
      </w:divBdr>
    </w:div>
    <w:div w:id="2014870120">
      <w:bodyDiv w:val="1"/>
      <w:marLeft w:val="0"/>
      <w:marRight w:val="0"/>
      <w:marTop w:val="0"/>
      <w:marBottom w:val="0"/>
      <w:divBdr>
        <w:top w:val="none" w:sz="0" w:space="0" w:color="auto"/>
        <w:left w:val="none" w:sz="0" w:space="0" w:color="auto"/>
        <w:bottom w:val="none" w:sz="0" w:space="0" w:color="auto"/>
        <w:right w:val="none" w:sz="0" w:space="0" w:color="auto"/>
      </w:divBdr>
    </w:div>
    <w:div w:id="210726344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ipsych.org/" TargetMode="External"/><Relationship Id="rId13" Type="http://schemas.openxmlformats.org/officeDocument/2006/relationships/hyperlink" Target="https://www.zotero.org/google-docs/?HvHUz1"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zotero.org/google-docs/?QqBRq4"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www.zotero.org/google-docs/?broken=VnWLXM" TargetMode="External"/><Relationship Id="rId10" Type="http://schemas.openxmlformats.org/officeDocument/2006/relationships/image" Target="media/image2.sv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www.zotero.org/google-docs/?HvHUz1"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gOIhH5S14HNCPFRvc2UR+tornJw==">CgMxLjAyCWguMzBqMHpsbDgAciExOHRyREdZVVVHNE5yNTBBbV82M1VhMmlPY2xlNWhjdHc=</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47516</Words>
  <Characters>256588</Characters>
  <Application>Microsoft Office Word</Application>
  <DocSecurity>0</DocSecurity>
  <Lines>2138</Lines>
  <Paragraphs>60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034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4-06-01T18:01:00Z</dcterms:created>
  <dcterms:modified xsi:type="dcterms:W3CDTF">2024-06-15T18:17:00Z</dcterms:modified>
</cp:coreProperties>
</file>